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2F867C0F" w:rsidR="006305D7" w:rsidRPr="006F7E9C" w:rsidRDefault="006305D7" w:rsidP="00087087">
      <w:pPr>
        <w:pStyle w:val="NormalWeb"/>
        <w:widowControl/>
        <w:spacing w:before="0" w:beforeAutospacing="0" w:after="0" w:afterAutospacing="0"/>
        <w:jc w:val="left"/>
      </w:pPr>
      <w:r w:rsidRPr="006F7E9C">
        <w:rPr>
          <w:b/>
          <w:bCs/>
        </w:rPr>
        <w:t>TITLE:</w:t>
      </w:r>
      <w:r w:rsidRPr="006F7E9C">
        <w:t xml:space="preserve"> </w:t>
      </w:r>
    </w:p>
    <w:p w14:paraId="0A18042B" w14:textId="0C9CCC62" w:rsidR="00267F2B" w:rsidRPr="00FF2A81" w:rsidRDefault="00267F2B" w:rsidP="00087087">
      <w:pPr>
        <w:pStyle w:val="1"/>
        <w:spacing w:before="0" w:after="0" w:line="240" w:lineRule="auto"/>
        <w:ind w:firstLine="0"/>
        <w:jc w:val="left"/>
        <w:rPr>
          <w:rFonts w:ascii="Calibri" w:hAnsi="Calibri" w:cs="Calibri"/>
          <w:spacing w:val="-2"/>
          <w:sz w:val="24"/>
          <w:szCs w:val="22"/>
        </w:rPr>
      </w:pPr>
      <w:r w:rsidRPr="00FF2A81">
        <w:rPr>
          <w:rFonts w:ascii="Calibri" w:hAnsi="Calibri" w:cs="Calibri"/>
          <w:spacing w:val="-2"/>
          <w:sz w:val="24"/>
          <w:szCs w:val="22"/>
        </w:rPr>
        <w:t>Repression of M</w:t>
      </w:r>
      <w:r w:rsidR="002846BE" w:rsidRPr="00FF2A81">
        <w:rPr>
          <w:rFonts w:ascii="Calibri" w:hAnsi="Calibri" w:cs="Calibri"/>
          <w:spacing w:val="-2"/>
          <w:sz w:val="24"/>
          <w:szCs w:val="22"/>
        </w:rPr>
        <w:t>ultiple Myeloma</w:t>
      </w:r>
      <w:r w:rsidRPr="00FF2A81">
        <w:rPr>
          <w:rFonts w:ascii="Calibri" w:hAnsi="Calibri" w:cs="Calibri"/>
          <w:spacing w:val="-2"/>
          <w:sz w:val="24"/>
          <w:szCs w:val="22"/>
        </w:rPr>
        <w:t xml:space="preserve"> Cell Growth </w:t>
      </w:r>
      <w:r w:rsidRPr="00FF2A81">
        <w:rPr>
          <w:rFonts w:ascii="Calibri" w:hAnsi="Calibri" w:cs="Calibri"/>
          <w:i/>
          <w:spacing w:val="-2"/>
          <w:sz w:val="24"/>
          <w:szCs w:val="22"/>
        </w:rPr>
        <w:t>In Vivo</w:t>
      </w:r>
      <w:r w:rsidRPr="00FF2A81">
        <w:rPr>
          <w:rFonts w:ascii="Calibri" w:hAnsi="Calibri" w:cs="Calibri"/>
          <w:spacing w:val="-2"/>
          <w:sz w:val="24"/>
          <w:szCs w:val="22"/>
        </w:rPr>
        <w:t xml:space="preserve"> by Single</w:t>
      </w:r>
      <w:r w:rsidR="006F7E9C">
        <w:rPr>
          <w:rFonts w:ascii="Calibri" w:hAnsi="Calibri" w:cs="Calibri"/>
          <w:spacing w:val="-2"/>
          <w:sz w:val="24"/>
          <w:szCs w:val="22"/>
        </w:rPr>
        <w:t>-w</w:t>
      </w:r>
      <w:r w:rsidRPr="00FF2A81">
        <w:rPr>
          <w:rFonts w:ascii="Calibri" w:hAnsi="Calibri" w:cs="Calibri"/>
          <w:spacing w:val="-2"/>
          <w:sz w:val="24"/>
          <w:szCs w:val="22"/>
        </w:rPr>
        <w:t>all Carbon Nanotube (SWCNT)</w:t>
      </w:r>
      <w:r w:rsidR="006F7E9C">
        <w:rPr>
          <w:rFonts w:ascii="Calibri" w:hAnsi="Calibri" w:cs="Calibri"/>
          <w:spacing w:val="-2"/>
          <w:sz w:val="24"/>
          <w:szCs w:val="22"/>
        </w:rPr>
        <w:t>-d</w:t>
      </w:r>
      <w:r w:rsidRPr="00FF2A81">
        <w:rPr>
          <w:rFonts w:ascii="Calibri" w:hAnsi="Calibri" w:cs="Calibri"/>
          <w:spacing w:val="-2"/>
          <w:sz w:val="24"/>
          <w:szCs w:val="22"/>
        </w:rPr>
        <w:t>elivered MALAT1 Antisense Oligos</w:t>
      </w:r>
    </w:p>
    <w:p w14:paraId="1BD95CE9" w14:textId="77777777" w:rsidR="00267F2B" w:rsidRPr="006F7E9C" w:rsidRDefault="00267F2B" w:rsidP="00087087">
      <w:pPr>
        <w:widowControl/>
        <w:jc w:val="left"/>
        <w:rPr>
          <w:b/>
          <w:bCs/>
        </w:rPr>
      </w:pPr>
    </w:p>
    <w:p w14:paraId="3D080DA3" w14:textId="13AB635B" w:rsidR="006305D7" w:rsidRPr="006F7E9C" w:rsidRDefault="006305D7" w:rsidP="00087087">
      <w:pPr>
        <w:widowControl/>
        <w:jc w:val="left"/>
        <w:rPr>
          <w:color w:val="808080" w:themeColor="background1" w:themeShade="80"/>
        </w:rPr>
      </w:pPr>
      <w:r w:rsidRPr="006F7E9C">
        <w:rPr>
          <w:b/>
          <w:bCs/>
        </w:rPr>
        <w:t>AUTHORS</w:t>
      </w:r>
      <w:r w:rsidR="000B662E" w:rsidRPr="006F7E9C">
        <w:rPr>
          <w:b/>
          <w:bCs/>
        </w:rPr>
        <w:t xml:space="preserve"> &amp; AFFILIATIONS</w:t>
      </w:r>
      <w:r w:rsidRPr="006F7E9C">
        <w:rPr>
          <w:b/>
          <w:bCs/>
        </w:rPr>
        <w:t xml:space="preserve">: </w:t>
      </w:r>
    </w:p>
    <w:p w14:paraId="772754EA" w14:textId="651ED4E6" w:rsidR="00FA6F82" w:rsidRPr="006F7E9C" w:rsidRDefault="00DA4E82" w:rsidP="00087087">
      <w:pPr>
        <w:widowControl/>
        <w:jc w:val="left"/>
        <w:rPr>
          <w:vertAlign w:val="superscript"/>
        </w:rPr>
      </w:pPr>
      <w:proofErr w:type="spellStart"/>
      <w:r w:rsidRPr="006F7E9C">
        <w:t>Jianhong</w:t>
      </w:r>
      <w:proofErr w:type="spellEnd"/>
      <w:r w:rsidRPr="006F7E9C">
        <w:t xml:space="preserve"> Lin</w:t>
      </w:r>
      <w:r w:rsidRPr="006F7E9C">
        <w:rPr>
          <w:vertAlign w:val="superscript"/>
        </w:rPr>
        <w:t>1,2</w:t>
      </w:r>
      <w:r w:rsidR="006F7E9C">
        <w:t xml:space="preserve"> *</w:t>
      </w:r>
      <w:r w:rsidRPr="006F7E9C">
        <w:t>, Yi Hu</w:t>
      </w:r>
      <w:r w:rsidRPr="006F7E9C">
        <w:rPr>
          <w:vertAlign w:val="superscript"/>
        </w:rPr>
        <w:t>1</w:t>
      </w:r>
      <w:r w:rsidR="006F7E9C">
        <w:t xml:space="preserve"> *</w:t>
      </w:r>
      <w:r w:rsidRPr="006F7E9C">
        <w:t>, Jian-Jun Zhao</w:t>
      </w:r>
      <w:r w:rsidRPr="006F7E9C">
        <w:rPr>
          <w:vertAlign w:val="superscript"/>
        </w:rPr>
        <w:t>1</w:t>
      </w:r>
    </w:p>
    <w:p w14:paraId="7920B4A8" w14:textId="77777777" w:rsidR="00267F2B" w:rsidRPr="006F7E9C" w:rsidRDefault="00267F2B" w:rsidP="00087087">
      <w:pPr>
        <w:widowControl/>
        <w:jc w:val="left"/>
        <w:rPr>
          <w:vertAlign w:val="superscript"/>
        </w:rPr>
      </w:pPr>
    </w:p>
    <w:p w14:paraId="102D04CD" w14:textId="6ADA5D7C" w:rsidR="00F43E1D" w:rsidRPr="006F7E9C" w:rsidRDefault="00F43E1D" w:rsidP="00087087">
      <w:pPr>
        <w:widowControl/>
        <w:jc w:val="left"/>
      </w:pPr>
      <w:r w:rsidRPr="00FF2A81">
        <w:rPr>
          <w:vertAlign w:val="superscript"/>
        </w:rPr>
        <w:t>1</w:t>
      </w:r>
      <w:r w:rsidRPr="006F7E9C">
        <w:t>Department of Cancer Biology, Lerner Research Institute, Cleveland Clinic, Cleveland, OH</w:t>
      </w:r>
      <w:r w:rsidR="006F7E9C">
        <w:t>, United States of America</w:t>
      </w:r>
      <w:r w:rsidRPr="006F7E9C">
        <w:t xml:space="preserve"> </w:t>
      </w:r>
    </w:p>
    <w:p w14:paraId="2A1DD84F" w14:textId="56414765" w:rsidR="00F43E1D" w:rsidRPr="006F7E9C" w:rsidRDefault="00F43E1D" w:rsidP="00087087">
      <w:pPr>
        <w:widowControl/>
        <w:jc w:val="left"/>
      </w:pPr>
      <w:r w:rsidRPr="00FF2A81">
        <w:rPr>
          <w:vertAlign w:val="superscript"/>
        </w:rPr>
        <w:t>2</w:t>
      </w:r>
      <w:r w:rsidRPr="006F7E9C">
        <w:t>Department of Medical Oncology, Dana-Farber Cancer Institute, Harvard Medical School, Boston, MA</w:t>
      </w:r>
      <w:r w:rsidR="006F7E9C">
        <w:t>, United States of America</w:t>
      </w:r>
    </w:p>
    <w:p w14:paraId="3D8B309B" w14:textId="77777777" w:rsidR="00267F2B" w:rsidRPr="006F7E9C" w:rsidRDefault="00267F2B" w:rsidP="00087087">
      <w:pPr>
        <w:widowControl/>
        <w:jc w:val="left"/>
      </w:pPr>
    </w:p>
    <w:p w14:paraId="2D9DAB2B" w14:textId="215CD685" w:rsidR="007F56B4" w:rsidRPr="006F7E9C" w:rsidRDefault="006F7E9C" w:rsidP="00087087">
      <w:pPr>
        <w:pStyle w:val="Paragraph"/>
        <w:spacing w:before="0"/>
        <w:ind w:firstLine="0"/>
        <w:rPr>
          <w:rFonts w:ascii="Calibri" w:hAnsi="Calibri" w:cs="Calibri"/>
          <w:color w:val="000000"/>
          <w:lang w:eastAsia="zh-CN"/>
        </w:rPr>
      </w:pPr>
      <w:r w:rsidRPr="00FF2A81">
        <w:rPr>
          <w:rFonts w:asciiTheme="minorHAnsi" w:hAnsiTheme="minorHAnsi" w:cstheme="minorHAnsi"/>
        </w:rPr>
        <w:t xml:space="preserve">* </w:t>
      </w:r>
      <w:r w:rsidR="00F43E1D" w:rsidRPr="00FF2A81">
        <w:rPr>
          <w:rFonts w:asciiTheme="minorHAnsi" w:hAnsiTheme="minorHAnsi" w:cstheme="minorHAnsi"/>
          <w:color w:val="000000"/>
        </w:rPr>
        <w:t>These</w:t>
      </w:r>
      <w:r w:rsidR="00F43E1D" w:rsidRPr="006F7E9C">
        <w:rPr>
          <w:rFonts w:ascii="Calibri" w:hAnsi="Calibri" w:cs="Calibri"/>
          <w:color w:val="000000"/>
        </w:rPr>
        <w:t xml:space="preserve"> authors contributed equally to this work</w:t>
      </w:r>
      <w:r w:rsidR="007F56B4" w:rsidRPr="006F7E9C">
        <w:rPr>
          <w:rFonts w:ascii="Calibri" w:hAnsi="Calibri" w:cs="Calibri"/>
          <w:color w:val="000000"/>
          <w:lang w:eastAsia="zh-CN"/>
        </w:rPr>
        <w:t xml:space="preserve">. </w:t>
      </w:r>
    </w:p>
    <w:p w14:paraId="575B7DCC" w14:textId="0A2FEEB1" w:rsidR="002846BE" w:rsidRDefault="002846BE" w:rsidP="00087087">
      <w:pPr>
        <w:pStyle w:val="Paragraph"/>
        <w:spacing w:before="0"/>
        <w:ind w:firstLine="0"/>
        <w:rPr>
          <w:rFonts w:ascii="Calibri" w:hAnsi="Calibri" w:cs="Calibri"/>
          <w:color w:val="000000"/>
          <w:lang w:eastAsia="zh-CN"/>
        </w:rPr>
      </w:pPr>
    </w:p>
    <w:p w14:paraId="6BE4A67C" w14:textId="5956FD07" w:rsidR="006F7E9C" w:rsidRPr="00FF2A81" w:rsidRDefault="006F7E9C" w:rsidP="00087087">
      <w:pPr>
        <w:pStyle w:val="Paragraph"/>
        <w:spacing w:before="0"/>
        <w:ind w:firstLine="0"/>
        <w:rPr>
          <w:rFonts w:ascii="Calibri" w:hAnsi="Calibri" w:cs="Calibri"/>
          <w:b/>
          <w:color w:val="000000"/>
          <w:lang w:eastAsia="zh-CN"/>
        </w:rPr>
      </w:pPr>
      <w:r>
        <w:rPr>
          <w:rFonts w:ascii="Calibri" w:hAnsi="Calibri" w:cs="Calibri"/>
          <w:b/>
          <w:color w:val="000000"/>
          <w:lang w:eastAsia="zh-CN"/>
        </w:rPr>
        <w:t>E-mail Addresses of the Co-authors:</w:t>
      </w:r>
    </w:p>
    <w:p w14:paraId="32767084" w14:textId="019E6438" w:rsidR="005B5ECD" w:rsidRPr="00FF2A81" w:rsidRDefault="007F56B4" w:rsidP="00087087">
      <w:pPr>
        <w:pStyle w:val="Paragraph"/>
        <w:spacing w:before="0"/>
        <w:ind w:firstLine="0"/>
        <w:rPr>
          <w:rFonts w:ascii="Calibri" w:hAnsi="Calibri" w:cs="Calibri"/>
          <w:lang w:eastAsia="zh-CN"/>
        </w:rPr>
      </w:pPr>
      <w:proofErr w:type="spellStart"/>
      <w:r w:rsidRPr="006F7E9C">
        <w:rPr>
          <w:rFonts w:ascii="Calibri" w:hAnsi="Calibri" w:cs="Calibri"/>
        </w:rPr>
        <w:t>Jianhong</w:t>
      </w:r>
      <w:proofErr w:type="spellEnd"/>
      <w:r w:rsidRPr="006F7E9C">
        <w:rPr>
          <w:rFonts w:ascii="Calibri" w:hAnsi="Calibri" w:cs="Calibri"/>
        </w:rPr>
        <w:t xml:space="preserve"> Lin</w:t>
      </w:r>
      <w:r w:rsidR="006F7E9C">
        <w:rPr>
          <w:rFonts w:ascii="Calibri" w:hAnsi="Calibri" w:cs="Calibri"/>
        </w:rPr>
        <w:tab/>
      </w:r>
      <w:r w:rsidR="006F7E9C" w:rsidRPr="00FF2A81">
        <w:rPr>
          <w:rStyle w:val="Hyperlink"/>
          <w:color w:val="auto"/>
          <w:u w:val="none"/>
          <w:lang w:eastAsia="zh-CN"/>
        </w:rPr>
        <w:t>(</w:t>
      </w:r>
      <w:r w:rsidR="006F7E9C" w:rsidRPr="00FF2A81">
        <w:rPr>
          <w:rStyle w:val="Hyperlink"/>
          <w:rFonts w:ascii="Calibri" w:hAnsi="Calibri" w:cs="Calibri"/>
          <w:color w:val="auto"/>
          <w:u w:val="none"/>
          <w:lang w:eastAsia="zh-CN"/>
        </w:rPr>
        <w:t>linj5@ccf.org)</w:t>
      </w:r>
    </w:p>
    <w:p w14:paraId="706C456A" w14:textId="54033A07" w:rsidR="007F56B4" w:rsidRPr="00F85220" w:rsidRDefault="007F56B4" w:rsidP="00087087">
      <w:pPr>
        <w:pStyle w:val="Paragraph"/>
        <w:spacing w:before="0"/>
        <w:ind w:firstLine="0"/>
        <w:rPr>
          <w:rFonts w:ascii="Calibri" w:hAnsi="Calibri" w:cs="Calibri"/>
        </w:rPr>
      </w:pPr>
      <w:r w:rsidRPr="0041407A">
        <w:rPr>
          <w:rFonts w:ascii="Calibri" w:hAnsi="Calibri" w:cs="Calibri"/>
        </w:rPr>
        <w:t>Yi Hu</w:t>
      </w:r>
      <w:r w:rsidR="006F7E9C" w:rsidRPr="0041407A">
        <w:rPr>
          <w:rFonts w:ascii="Calibri" w:hAnsi="Calibri" w:cs="Calibri"/>
        </w:rPr>
        <w:tab/>
      </w:r>
      <w:r w:rsidR="006F7E9C" w:rsidRPr="0041407A">
        <w:rPr>
          <w:rFonts w:ascii="Calibri" w:hAnsi="Calibri" w:cs="Calibri"/>
        </w:rPr>
        <w:tab/>
      </w:r>
      <w:r w:rsidR="006F7E9C" w:rsidRPr="00FF2A81">
        <w:rPr>
          <w:rStyle w:val="Hyperlink"/>
          <w:color w:val="auto"/>
          <w:u w:val="none"/>
        </w:rPr>
        <w:t>(</w:t>
      </w:r>
      <w:r w:rsidR="006F7E9C" w:rsidRPr="00FF2A81">
        <w:rPr>
          <w:rStyle w:val="Hyperlink"/>
          <w:rFonts w:ascii="Calibri" w:hAnsi="Calibri" w:cs="Calibri"/>
          <w:color w:val="auto"/>
          <w:u w:val="none"/>
        </w:rPr>
        <w:t>huy3@ccf.org</w:t>
      </w:r>
      <w:r w:rsidR="006F7E9C" w:rsidRPr="0041407A">
        <w:rPr>
          <w:rFonts w:ascii="Calibri" w:hAnsi="Calibri" w:cs="Calibri"/>
          <w:lang w:eastAsia="zh-CN"/>
        </w:rPr>
        <w:t>)</w:t>
      </w:r>
    </w:p>
    <w:p w14:paraId="48163D14" w14:textId="77777777" w:rsidR="00267F2B" w:rsidRPr="006F7E9C" w:rsidRDefault="00267F2B" w:rsidP="00087087">
      <w:pPr>
        <w:pStyle w:val="Paragraph"/>
        <w:spacing w:before="0"/>
        <w:ind w:firstLine="0"/>
        <w:rPr>
          <w:rFonts w:ascii="Calibri" w:hAnsi="Calibri" w:cs="Calibri"/>
          <w:lang w:eastAsia="zh-CN"/>
        </w:rPr>
      </w:pPr>
    </w:p>
    <w:p w14:paraId="330E6463" w14:textId="2FF5DAC8" w:rsidR="005B5ECD" w:rsidRPr="00FF2A81" w:rsidRDefault="00F43E1D" w:rsidP="00087087">
      <w:pPr>
        <w:pStyle w:val="Paragraph"/>
        <w:spacing w:before="0"/>
        <w:ind w:firstLine="0"/>
        <w:rPr>
          <w:rFonts w:ascii="Calibri" w:hAnsi="Calibri" w:cs="Calibri"/>
          <w:b/>
        </w:rPr>
      </w:pPr>
      <w:r w:rsidRPr="00FF2A81">
        <w:rPr>
          <w:rFonts w:ascii="Calibri" w:hAnsi="Calibri" w:cs="Calibri"/>
          <w:b/>
        </w:rPr>
        <w:t xml:space="preserve">Corresponding </w:t>
      </w:r>
      <w:r w:rsidR="006F7E9C" w:rsidRPr="00FF2A81">
        <w:rPr>
          <w:rFonts w:ascii="Calibri" w:hAnsi="Calibri" w:cs="Calibri"/>
          <w:b/>
        </w:rPr>
        <w:t xml:space="preserve">Author: </w:t>
      </w:r>
    </w:p>
    <w:p w14:paraId="56000C24" w14:textId="21191193" w:rsidR="00F43E1D" w:rsidRPr="00FF2A81" w:rsidRDefault="007F56B4" w:rsidP="00087087">
      <w:pPr>
        <w:pStyle w:val="Paragraph"/>
        <w:spacing w:before="0"/>
        <w:ind w:firstLine="0"/>
        <w:rPr>
          <w:rFonts w:ascii="Calibri" w:hAnsi="Calibri" w:cs="Calibri"/>
          <w:lang w:eastAsia="zh-CN"/>
        </w:rPr>
      </w:pPr>
      <w:r w:rsidRPr="0041407A">
        <w:rPr>
          <w:rFonts w:ascii="Calibri" w:hAnsi="Calibri" w:cs="Calibri"/>
        </w:rPr>
        <w:t>Jian-Jun Zhao</w:t>
      </w:r>
      <w:r w:rsidR="006F7E9C" w:rsidRPr="0041407A">
        <w:rPr>
          <w:rFonts w:ascii="Calibri" w:hAnsi="Calibri" w:cs="Calibri"/>
        </w:rPr>
        <w:tab/>
      </w:r>
      <w:r w:rsidR="006F7E9C" w:rsidRPr="00FF2A81">
        <w:rPr>
          <w:rStyle w:val="Hyperlink"/>
          <w:color w:val="auto"/>
          <w:u w:val="none"/>
        </w:rPr>
        <w:t>(</w:t>
      </w:r>
      <w:r w:rsidR="006F7E9C" w:rsidRPr="00FF2A81">
        <w:rPr>
          <w:rStyle w:val="Hyperlink"/>
          <w:rFonts w:ascii="Calibri" w:hAnsi="Calibri" w:cs="Calibri"/>
          <w:color w:val="auto"/>
          <w:u w:val="none"/>
        </w:rPr>
        <w:t>zhaoj4@ccf.org</w:t>
      </w:r>
      <w:r w:rsidR="006F7E9C" w:rsidRPr="00FF2A81">
        <w:rPr>
          <w:rFonts w:ascii="Calibri" w:hAnsi="Calibri" w:cs="Calibri"/>
          <w:lang w:eastAsia="zh-CN"/>
        </w:rPr>
        <w:t>)</w:t>
      </w:r>
    </w:p>
    <w:p w14:paraId="5ADE98D1" w14:textId="77777777" w:rsidR="00F43E1D" w:rsidRPr="006F7E9C" w:rsidRDefault="00F43E1D" w:rsidP="00087087">
      <w:pPr>
        <w:widowControl/>
        <w:jc w:val="left"/>
        <w:rPr>
          <w:bCs/>
          <w:color w:val="808080" w:themeColor="background1" w:themeShade="80"/>
        </w:rPr>
      </w:pPr>
    </w:p>
    <w:p w14:paraId="71B79AC9" w14:textId="604CFEE5" w:rsidR="006305D7" w:rsidRPr="006F7E9C" w:rsidRDefault="006305D7" w:rsidP="00087087">
      <w:pPr>
        <w:pStyle w:val="NormalWeb"/>
        <w:widowControl/>
        <w:spacing w:before="0" w:beforeAutospacing="0" w:after="0" w:afterAutospacing="0"/>
        <w:jc w:val="left"/>
      </w:pPr>
      <w:r w:rsidRPr="006F7E9C">
        <w:rPr>
          <w:b/>
          <w:bCs/>
        </w:rPr>
        <w:t>KEYWORDS:</w:t>
      </w:r>
      <w:r w:rsidRPr="006F7E9C">
        <w:t xml:space="preserve"> </w:t>
      </w:r>
    </w:p>
    <w:p w14:paraId="1CB4E390" w14:textId="59C3E840" w:rsidR="006305D7" w:rsidRPr="006F7E9C" w:rsidRDefault="00B47273" w:rsidP="00087087">
      <w:pPr>
        <w:widowControl/>
        <w:jc w:val="left"/>
        <w:rPr>
          <w:spacing w:val="-2"/>
          <w:szCs w:val="22"/>
        </w:rPr>
      </w:pPr>
      <w:r w:rsidRPr="006F7E9C">
        <w:rPr>
          <w:spacing w:val="-2"/>
          <w:szCs w:val="22"/>
        </w:rPr>
        <w:t>Single</w:t>
      </w:r>
      <w:r w:rsidR="006F7E9C">
        <w:rPr>
          <w:spacing w:val="-2"/>
          <w:szCs w:val="22"/>
        </w:rPr>
        <w:t>-</w:t>
      </w:r>
      <w:r w:rsidRPr="006F7E9C">
        <w:rPr>
          <w:spacing w:val="-2"/>
          <w:szCs w:val="22"/>
        </w:rPr>
        <w:t>wall carbon nanotube</w:t>
      </w:r>
      <w:r w:rsidR="004146BF" w:rsidRPr="006F7E9C">
        <w:rPr>
          <w:spacing w:val="-2"/>
          <w:szCs w:val="22"/>
        </w:rPr>
        <w:t xml:space="preserve">, </w:t>
      </w:r>
      <w:r w:rsidR="00B71BF7" w:rsidRPr="006F7E9C">
        <w:rPr>
          <w:spacing w:val="-2"/>
          <w:szCs w:val="22"/>
        </w:rPr>
        <w:t xml:space="preserve">SWCNT, multiple </w:t>
      </w:r>
      <w:r w:rsidR="004146BF" w:rsidRPr="006F7E9C">
        <w:rPr>
          <w:spacing w:val="-2"/>
          <w:szCs w:val="22"/>
        </w:rPr>
        <w:t>myeloma</w:t>
      </w:r>
      <w:r w:rsidR="00B71BF7" w:rsidRPr="006F7E9C">
        <w:rPr>
          <w:spacing w:val="-2"/>
          <w:szCs w:val="22"/>
        </w:rPr>
        <w:t xml:space="preserve">, </w:t>
      </w:r>
      <w:r w:rsidR="00D964A9" w:rsidRPr="006F7E9C">
        <w:rPr>
          <w:spacing w:val="-2"/>
          <w:szCs w:val="22"/>
        </w:rPr>
        <w:t>MALAT1, long non-coding RNA, lncRNA</w:t>
      </w:r>
    </w:p>
    <w:p w14:paraId="4BA5B7E8" w14:textId="77777777" w:rsidR="00267F2B" w:rsidRPr="006F7E9C" w:rsidRDefault="00267F2B" w:rsidP="00087087">
      <w:pPr>
        <w:widowControl/>
        <w:jc w:val="left"/>
        <w:rPr>
          <w:color w:val="808080" w:themeColor="background1" w:themeShade="80"/>
          <w:lang w:eastAsia="zh-CN"/>
        </w:rPr>
      </w:pPr>
    </w:p>
    <w:p w14:paraId="628AC4B5" w14:textId="2BCAC222" w:rsidR="006305D7" w:rsidRPr="006F7E9C" w:rsidRDefault="00267F2B" w:rsidP="00087087">
      <w:pPr>
        <w:widowControl/>
        <w:jc w:val="left"/>
      </w:pPr>
      <w:r w:rsidRPr="006F7E9C">
        <w:rPr>
          <w:b/>
          <w:bCs/>
        </w:rPr>
        <w:t>SUMMARY</w:t>
      </w:r>
      <w:r w:rsidR="006305D7" w:rsidRPr="006F7E9C">
        <w:rPr>
          <w:b/>
          <w:bCs/>
        </w:rPr>
        <w:t>:</w:t>
      </w:r>
      <w:r w:rsidR="006305D7" w:rsidRPr="006F7E9C">
        <w:t xml:space="preserve"> </w:t>
      </w:r>
    </w:p>
    <w:p w14:paraId="761028D6" w14:textId="0015CAFE" w:rsidR="006305D7" w:rsidRPr="006F7E9C" w:rsidRDefault="00313707" w:rsidP="00087087">
      <w:pPr>
        <w:widowControl/>
        <w:snapToGrid w:val="0"/>
        <w:jc w:val="left"/>
      </w:pPr>
      <w:r w:rsidRPr="006F7E9C">
        <w:t xml:space="preserve">This manuscript describes </w:t>
      </w:r>
      <w:r w:rsidR="009B3A87" w:rsidRPr="006F7E9C">
        <w:t>the synthesis of</w:t>
      </w:r>
      <w:r w:rsidR="00644D19" w:rsidRPr="006F7E9C">
        <w:t xml:space="preserve"> </w:t>
      </w:r>
      <w:r w:rsidR="009B3A87" w:rsidRPr="006F7E9C">
        <w:t>a</w:t>
      </w:r>
      <w:r w:rsidR="00644D19" w:rsidRPr="006F7E9C">
        <w:t xml:space="preserve"> single</w:t>
      </w:r>
      <w:r w:rsidR="006F7E9C">
        <w:t>-</w:t>
      </w:r>
      <w:r w:rsidR="00644D19" w:rsidRPr="006F7E9C">
        <w:t>wall carbon nanotube (SWCNT)</w:t>
      </w:r>
      <w:r w:rsidR="006F7E9C">
        <w:t>-</w:t>
      </w:r>
      <w:r w:rsidR="00644D19" w:rsidRPr="006F7E9C">
        <w:t xml:space="preserve">conjugated MALAT1 antisense </w:t>
      </w:r>
      <w:proofErr w:type="spellStart"/>
      <w:r w:rsidR="00E356A8" w:rsidRPr="006F7E9C">
        <w:t>ga</w:t>
      </w:r>
      <w:r w:rsidR="000F2913" w:rsidRPr="006F7E9C">
        <w:t>pm</w:t>
      </w:r>
      <w:r w:rsidR="00E356A8" w:rsidRPr="006F7E9C">
        <w:t>er</w:t>
      </w:r>
      <w:proofErr w:type="spellEnd"/>
      <w:r w:rsidR="00E356A8" w:rsidRPr="006F7E9C">
        <w:t xml:space="preserve"> DNA </w:t>
      </w:r>
      <w:r w:rsidR="00644D19" w:rsidRPr="006F7E9C">
        <w:t>oligonucleotide</w:t>
      </w:r>
      <w:r w:rsidR="009D782B" w:rsidRPr="006F7E9C">
        <w:t xml:space="preserve"> (SWCNT-anti-MALAT1)</w:t>
      </w:r>
      <w:r w:rsidR="0031324D" w:rsidRPr="006F7E9C">
        <w:t xml:space="preserve">, which </w:t>
      </w:r>
      <w:r w:rsidRPr="006F7E9C">
        <w:t>demonstrate</w:t>
      </w:r>
      <w:r w:rsidR="00644D19" w:rsidRPr="006F7E9C">
        <w:t>s</w:t>
      </w:r>
      <w:r w:rsidR="00FE1C44" w:rsidRPr="006F7E9C">
        <w:t xml:space="preserve"> </w:t>
      </w:r>
      <w:r w:rsidR="006F7E9C">
        <w:t xml:space="preserve">the </w:t>
      </w:r>
      <w:r w:rsidR="00FE1C44" w:rsidRPr="006F7E9C">
        <w:t xml:space="preserve">reliable delivery of </w:t>
      </w:r>
      <w:r w:rsidR="002846BE" w:rsidRPr="006F7E9C">
        <w:t xml:space="preserve">the </w:t>
      </w:r>
      <w:r w:rsidR="00FE1C44" w:rsidRPr="006F7E9C">
        <w:t>SWCNT and</w:t>
      </w:r>
      <w:r w:rsidRPr="006F7E9C">
        <w:t xml:space="preserve"> </w:t>
      </w:r>
      <w:r w:rsidR="002846BE" w:rsidRPr="006F7E9C">
        <w:t xml:space="preserve">the </w:t>
      </w:r>
      <w:r w:rsidRPr="006F7E9C">
        <w:t xml:space="preserve">potent </w:t>
      </w:r>
      <w:r w:rsidR="00E356A8" w:rsidRPr="006F7E9C">
        <w:t>therapeutic effect</w:t>
      </w:r>
      <w:r w:rsidRPr="006F7E9C">
        <w:t xml:space="preserve"> </w:t>
      </w:r>
      <w:r w:rsidR="00FE1C44" w:rsidRPr="006F7E9C">
        <w:t xml:space="preserve">of anti-MALAT1 </w:t>
      </w:r>
      <w:r w:rsidR="00106D1A" w:rsidRPr="006F7E9C">
        <w:rPr>
          <w:i/>
        </w:rPr>
        <w:t>in vitro</w:t>
      </w:r>
      <w:r w:rsidR="00FE1C44" w:rsidRPr="006F7E9C">
        <w:t xml:space="preserve"> and </w:t>
      </w:r>
      <w:r w:rsidR="00106D1A" w:rsidRPr="006F7E9C">
        <w:rPr>
          <w:i/>
        </w:rPr>
        <w:t>in vivo</w:t>
      </w:r>
      <w:r w:rsidRPr="006F7E9C">
        <w:t xml:space="preserve">. Methods used </w:t>
      </w:r>
      <w:r w:rsidR="000C0F96" w:rsidRPr="006F7E9C">
        <w:t xml:space="preserve">for synthesis, </w:t>
      </w:r>
      <w:r w:rsidR="003F69DA" w:rsidRPr="006F7E9C">
        <w:t>modification</w:t>
      </w:r>
      <w:r w:rsidRPr="006F7E9C">
        <w:t>, conjugat</w:t>
      </w:r>
      <w:r w:rsidR="000C0F96" w:rsidRPr="006F7E9C">
        <w:t>ion</w:t>
      </w:r>
      <w:r w:rsidRPr="006F7E9C">
        <w:t xml:space="preserve">, and </w:t>
      </w:r>
      <w:r w:rsidR="000C0F96" w:rsidRPr="006F7E9C">
        <w:t>injection</w:t>
      </w:r>
      <w:r w:rsidRPr="006F7E9C">
        <w:t xml:space="preserve"> of </w:t>
      </w:r>
      <w:r w:rsidR="009D782B" w:rsidRPr="006F7E9C">
        <w:t xml:space="preserve">SWCNT-anti-MALAT1 </w:t>
      </w:r>
      <w:r w:rsidRPr="006F7E9C">
        <w:t>are described.</w:t>
      </w:r>
    </w:p>
    <w:p w14:paraId="02696090" w14:textId="77777777" w:rsidR="00267F2B" w:rsidRPr="006F7E9C" w:rsidRDefault="00267F2B" w:rsidP="00087087">
      <w:pPr>
        <w:widowControl/>
        <w:snapToGrid w:val="0"/>
        <w:jc w:val="left"/>
        <w:rPr>
          <w:b/>
          <w:lang w:eastAsia="zh-CN"/>
        </w:rPr>
      </w:pPr>
    </w:p>
    <w:p w14:paraId="64FB8590" w14:textId="65F999FE" w:rsidR="006305D7" w:rsidRPr="006F7E9C" w:rsidRDefault="006305D7" w:rsidP="00087087">
      <w:pPr>
        <w:widowControl/>
        <w:jc w:val="left"/>
        <w:rPr>
          <w:color w:val="808080"/>
        </w:rPr>
      </w:pPr>
      <w:r w:rsidRPr="006F7E9C">
        <w:rPr>
          <w:b/>
          <w:bCs/>
        </w:rPr>
        <w:t>ABSTRACT:</w:t>
      </w:r>
    </w:p>
    <w:p w14:paraId="6AFA8088" w14:textId="22FB9FA9" w:rsidR="00B509B5" w:rsidRPr="006F7E9C" w:rsidRDefault="002846BE" w:rsidP="00087087">
      <w:pPr>
        <w:pStyle w:val="NormalWeb"/>
        <w:widowControl/>
        <w:spacing w:before="0" w:beforeAutospacing="0" w:after="0" w:afterAutospacing="0"/>
        <w:jc w:val="left"/>
      </w:pPr>
      <w:r w:rsidRPr="006F7E9C">
        <w:t>The s</w:t>
      </w:r>
      <w:r w:rsidR="00CC059D" w:rsidRPr="006F7E9C">
        <w:t>ingle</w:t>
      </w:r>
      <w:r w:rsidR="006F7E9C">
        <w:t>-</w:t>
      </w:r>
      <w:r w:rsidR="00CC059D" w:rsidRPr="006F7E9C">
        <w:t xml:space="preserve">wall carbon nanotube (SWCNT) </w:t>
      </w:r>
      <w:r w:rsidR="000B2716" w:rsidRPr="006F7E9C">
        <w:t>is a new</w:t>
      </w:r>
      <w:r w:rsidR="00C864F7" w:rsidRPr="006F7E9C">
        <w:t xml:space="preserve"> type of</w:t>
      </w:r>
      <w:r w:rsidR="000B2716" w:rsidRPr="006F7E9C">
        <w:t xml:space="preserve"> nanoparticle</w:t>
      </w:r>
      <w:r w:rsidR="00C864F7" w:rsidRPr="006F7E9C">
        <w:t>,</w:t>
      </w:r>
      <w:r w:rsidR="000B2716" w:rsidRPr="006F7E9C">
        <w:t xml:space="preserve"> which has been used to deliver multiple </w:t>
      </w:r>
      <w:r w:rsidR="00A6027E" w:rsidRPr="006F7E9C">
        <w:t>kinds</w:t>
      </w:r>
      <w:r w:rsidR="000B2716" w:rsidRPr="006F7E9C">
        <w:t xml:space="preserve"> of </w:t>
      </w:r>
      <w:r w:rsidR="00B81F21" w:rsidRPr="006F7E9C">
        <w:t>drug</w:t>
      </w:r>
      <w:r w:rsidRPr="006F7E9C">
        <w:t>s</w:t>
      </w:r>
      <w:r w:rsidR="00B81F21" w:rsidRPr="006F7E9C">
        <w:t xml:space="preserve"> into cells, </w:t>
      </w:r>
      <w:r w:rsidRPr="006F7E9C">
        <w:t>such as</w:t>
      </w:r>
      <w:r w:rsidR="00B81F21" w:rsidRPr="006F7E9C">
        <w:t xml:space="preserve"> proteins, oligonucleotides</w:t>
      </w:r>
      <w:r w:rsidRPr="006F7E9C">
        <w:t>,</w:t>
      </w:r>
      <w:r w:rsidR="00B81F21" w:rsidRPr="006F7E9C">
        <w:t xml:space="preserve"> and </w:t>
      </w:r>
      <w:r w:rsidR="005D3A35" w:rsidRPr="006F7E9C">
        <w:t xml:space="preserve">synthetic </w:t>
      </w:r>
      <w:r w:rsidR="00B81F21" w:rsidRPr="006F7E9C">
        <w:t>small</w:t>
      </w:r>
      <w:r w:rsidR="006F7E9C">
        <w:t>-</w:t>
      </w:r>
      <w:r w:rsidR="00B81F21" w:rsidRPr="006F7E9C">
        <w:t>molecule</w:t>
      </w:r>
      <w:r w:rsidR="005D3A35" w:rsidRPr="006F7E9C">
        <w:t xml:space="preserve"> drug</w:t>
      </w:r>
      <w:r w:rsidR="00B81F21" w:rsidRPr="006F7E9C">
        <w:t xml:space="preserve">s. </w:t>
      </w:r>
      <w:r w:rsidRPr="006F7E9C">
        <w:t xml:space="preserve">The </w:t>
      </w:r>
      <w:r w:rsidR="005C2970" w:rsidRPr="006F7E9C">
        <w:t>SWCNT</w:t>
      </w:r>
      <w:r w:rsidR="00B81F21" w:rsidRPr="006F7E9C">
        <w:t xml:space="preserve"> </w:t>
      </w:r>
      <w:r w:rsidR="00CC059D" w:rsidRPr="006F7E9C">
        <w:t>has custom</w:t>
      </w:r>
      <w:r w:rsidR="00DE076E" w:rsidRPr="006F7E9C">
        <w:t xml:space="preserve">izable dimensions, </w:t>
      </w:r>
      <w:r w:rsidRPr="006F7E9C">
        <w:t xml:space="preserve">a </w:t>
      </w:r>
      <w:r w:rsidR="00DE076E" w:rsidRPr="006F7E9C">
        <w:t>large superficial</w:t>
      </w:r>
      <w:r w:rsidR="00CC059D" w:rsidRPr="006F7E9C">
        <w:t xml:space="preserve"> area</w:t>
      </w:r>
      <w:r w:rsidR="00B533A6" w:rsidRPr="006F7E9C">
        <w:t>, and</w:t>
      </w:r>
      <w:r w:rsidR="00CC059D" w:rsidRPr="006F7E9C">
        <w:t xml:space="preserve"> can </w:t>
      </w:r>
      <w:r w:rsidRPr="006F7E9C">
        <w:t xml:space="preserve">flexibly </w:t>
      </w:r>
      <w:r w:rsidR="00CC059D" w:rsidRPr="006F7E9C">
        <w:t>bind with drug</w:t>
      </w:r>
      <w:r w:rsidR="00CC059D" w:rsidRPr="006F7E9C">
        <w:rPr>
          <w:lang w:eastAsia="zh-CN"/>
        </w:rPr>
        <w:t>s</w:t>
      </w:r>
      <w:r w:rsidR="00CC059D" w:rsidRPr="006F7E9C">
        <w:t xml:space="preserve"> </w:t>
      </w:r>
      <w:r w:rsidR="00B533A6" w:rsidRPr="006F7E9C">
        <w:t>through different modification</w:t>
      </w:r>
      <w:r w:rsidRPr="006F7E9C">
        <w:t>s</w:t>
      </w:r>
      <w:r w:rsidR="00B533A6" w:rsidRPr="006F7E9C">
        <w:t xml:space="preserve"> on its surface</w:t>
      </w:r>
      <w:r w:rsidRPr="006F7E9C">
        <w:t>;</w:t>
      </w:r>
      <w:r w:rsidR="00CC059D" w:rsidRPr="006F7E9C">
        <w:t xml:space="preserve"> </w:t>
      </w:r>
      <w:r w:rsidR="00CC059D" w:rsidRPr="006F7E9C">
        <w:rPr>
          <w:lang w:eastAsia="zh-CN"/>
        </w:rPr>
        <w:t>therefore</w:t>
      </w:r>
      <w:r w:rsidRPr="006F7E9C">
        <w:rPr>
          <w:lang w:eastAsia="zh-CN"/>
        </w:rPr>
        <w:t>, it</w:t>
      </w:r>
      <w:r w:rsidR="00CC059D" w:rsidRPr="006F7E9C">
        <w:t xml:space="preserve"> is an ideal system to transport drugs into cells. </w:t>
      </w:r>
      <w:r w:rsidR="00FF7C2A" w:rsidRPr="006F7E9C">
        <w:t>Long noncoding RNA</w:t>
      </w:r>
      <w:r w:rsidRPr="006F7E9C">
        <w:t>s</w:t>
      </w:r>
      <w:r w:rsidR="006D4BC8" w:rsidRPr="006F7E9C">
        <w:t xml:space="preserve"> (</w:t>
      </w:r>
      <w:proofErr w:type="spellStart"/>
      <w:r w:rsidR="006D4BC8" w:rsidRPr="006F7E9C">
        <w:t>lncRNA</w:t>
      </w:r>
      <w:r w:rsidR="000C06A4" w:rsidRPr="006F7E9C">
        <w:t>s</w:t>
      </w:r>
      <w:proofErr w:type="spellEnd"/>
      <w:r w:rsidR="006D4BC8" w:rsidRPr="006F7E9C">
        <w:t>)</w:t>
      </w:r>
      <w:r w:rsidR="00FF7C2A" w:rsidRPr="006F7E9C">
        <w:t xml:space="preserve"> </w:t>
      </w:r>
      <w:r w:rsidRPr="006F7E9C">
        <w:t>are</w:t>
      </w:r>
      <w:r w:rsidR="00FF7C2A" w:rsidRPr="006F7E9C">
        <w:t xml:space="preserve"> a</w:t>
      </w:r>
      <w:r w:rsidR="006D4BC8" w:rsidRPr="006F7E9C">
        <w:t xml:space="preserve"> cluster of noncoding RNA</w:t>
      </w:r>
      <w:r w:rsidR="00112FDB" w:rsidRPr="006F7E9C">
        <w:t xml:space="preserve"> longer than 200</w:t>
      </w:r>
      <w:r w:rsidR="000B2716" w:rsidRPr="006F7E9C">
        <w:t xml:space="preserve"> </w:t>
      </w:r>
      <w:r w:rsidR="00112FDB" w:rsidRPr="006F7E9C">
        <w:t>nt</w:t>
      </w:r>
      <w:r w:rsidR="006D4BC8" w:rsidRPr="006F7E9C">
        <w:t>, which cannot be translated to protein</w:t>
      </w:r>
      <w:r w:rsidR="000C06A4" w:rsidRPr="006F7E9C">
        <w:t xml:space="preserve"> </w:t>
      </w:r>
      <w:r w:rsidR="006D4BC8" w:rsidRPr="006F7E9C">
        <w:t xml:space="preserve">but play </w:t>
      </w:r>
      <w:r w:rsidR="00F52BA2">
        <w:t xml:space="preserve">an </w:t>
      </w:r>
      <w:r w:rsidR="006D4BC8" w:rsidRPr="006F7E9C">
        <w:t>important role in biological and pathophysiological pro</w:t>
      </w:r>
      <w:r w:rsidR="00FF2A81">
        <w:t>c</w:t>
      </w:r>
      <w:r w:rsidR="006D4BC8" w:rsidRPr="006F7E9C">
        <w:t>esses.</w:t>
      </w:r>
      <w:r w:rsidR="00FF7C2A" w:rsidRPr="006F7E9C">
        <w:t xml:space="preserve"> </w:t>
      </w:r>
      <w:r w:rsidR="004F796B" w:rsidRPr="006F7E9C">
        <w:t xml:space="preserve">Metastasis-associated lung adenocarcinoma transcript 1 (MALAT1) is </w:t>
      </w:r>
      <w:bookmarkStart w:id="0" w:name="OLE_LINK3"/>
      <w:bookmarkStart w:id="1" w:name="OLE_LINK4"/>
      <w:r w:rsidR="004F796B" w:rsidRPr="006F7E9C">
        <w:t>a</w:t>
      </w:r>
      <w:bookmarkEnd w:id="0"/>
      <w:bookmarkEnd w:id="1"/>
      <w:r w:rsidR="004C6D31" w:rsidRPr="006F7E9C">
        <w:t xml:space="preserve"> </w:t>
      </w:r>
      <w:r w:rsidR="00526DBC" w:rsidRPr="006F7E9C">
        <w:t xml:space="preserve">highly conserved </w:t>
      </w:r>
      <w:r w:rsidR="00581649" w:rsidRPr="006F7E9C">
        <w:t>lncRNA</w:t>
      </w:r>
      <w:r w:rsidR="004F796B" w:rsidRPr="006F7E9C">
        <w:t xml:space="preserve">. </w:t>
      </w:r>
      <w:r w:rsidR="000531F0" w:rsidRPr="006F7E9C">
        <w:t>It was</w:t>
      </w:r>
      <w:r w:rsidR="004F796B" w:rsidRPr="006F7E9C">
        <w:t xml:space="preserve"> demonstrated that higher MALAT1 level</w:t>
      </w:r>
      <w:r w:rsidR="001865D1" w:rsidRPr="006F7E9C">
        <w:t>s</w:t>
      </w:r>
      <w:r w:rsidR="004F796B" w:rsidRPr="006F7E9C">
        <w:t xml:space="preserve"> </w:t>
      </w:r>
      <w:r w:rsidR="001865D1" w:rsidRPr="006F7E9C">
        <w:t>are</w:t>
      </w:r>
      <w:r w:rsidR="004F796B" w:rsidRPr="006F7E9C">
        <w:t xml:space="preserve"> related to </w:t>
      </w:r>
      <w:r w:rsidR="00F52BA2">
        <w:t xml:space="preserve">the </w:t>
      </w:r>
      <w:r w:rsidR="004F796B" w:rsidRPr="006F7E9C">
        <w:t xml:space="preserve">poor prognosis of </w:t>
      </w:r>
      <w:r w:rsidR="000531F0" w:rsidRPr="006F7E9C">
        <w:t>various</w:t>
      </w:r>
      <w:r w:rsidR="004D176D" w:rsidRPr="006F7E9C">
        <w:t xml:space="preserve"> cancers, including </w:t>
      </w:r>
      <w:r w:rsidR="004F796B" w:rsidRPr="006F7E9C">
        <w:t>multiple myeloma</w:t>
      </w:r>
      <w:r w:rsidR="00F9538B" w:rsidRPr="006F7E9C">
        <w:rPr>
          <w:lang w:eastAsia="zh-CN"/>
        </w:rPr>
        <w:t xml:space="preserve"> </w:t>
      </w:r>
      <w:r w:rsidR="004F796B" w:rsidRPr="006F7E9C">
        <w:t xml:space="preserve">(MM). We have </w:t>
      </w:r>
      <w:r w:rsidR="00B67665" w:rsidRPr="006F7E9C">
        <w:t>revealed</w:t>
      </w:r>
      <w:r w:rsidR="004F796B" w:rsidRPr="006F7E9C">
        <w:t xml:space="preserve"> that MALAT1 </w:t>
      </w:r>
      <w:r w:rsidR="00CF6E22" w:rsidRPr="006F7E9C">
        <w:t>regulates</w:t>
      </w:r>
      <w:r w:rsidR="004F796B" w:rsidRPr="006F7E9C">
        <w:t xml:space="preserve"> </w:t>
      </w:r>
      <w:r w:rsidR="00CF6E22" w:rsidRPr="006F7E9C">
        <w:t>DNA repair and</w:t>
      </w:r>
      <w:r w:rsidR="004F796B" w:rsidRPr="006F7E9C">
        <w:t xml:space="preserve"> cell death</w:t>
      </w:r>
      <w:r w:rsidR="00B67665" w:rsidRPr="006F7E9C">
        <w:t xml:space="preserve"> in MM</w:t>
      </w:r>
      <w:r w:rsidR="001865D1" w:rsidRPr="006F7E9C">
        <w:t xml:space="preserve">; </w:t>
      </w:r>
      <w:r w:rsidR="00EF7A2B" w:rsidRPr="006F7E9C">
        <w:t>thus</w:t>
      </w:r>
      <w:r w:rsidR="00F52BA2">
        <w:t>,</w:t>
      </w:r>
      <w:r w:rsidR="00FB100F" w:rsidRPr="006F7E9C">
        <w:t xml:space="preserve"> </w:t>
      </w:r>
      <w:r w:rsidR="008D194C" w:rsidRPr="006F7E9C">
        <w:t xml:space="preserve">MALAT1 </w:t>
      </w:r>
      <w:r w:rsidR="00EF7A2B" w:rsidRPr="006F7E9C">
        <w:t>can be</w:t>
      </w:r>
      <w:r w:rsidR="00FB100F" w:rsidRPr="006F7E9C">
        <w:t xml:space="preserve"> considered </w:t>
      </w:r>
      <w:r w:rsidR="008D194C" w:rsidRPr="006F7E9C">
        <w:t>as a therapeutic target</w:t>
      </w:r>
      <w:r w:rsidR="00EF7A2B" w:rsidRPr="006F7E9C">
        <w:t xml:space="preserve"> for MM</w:t>
      </w:r>
      <w:r w:rsidR="00F52BA2">
        <w:t>.</w:t>
      </w:r>
      <w:r w:rsidR="00FB100F" w:rsidRPr="006F7E9C">
        <w:t xml:space="preserve"> </w:t>
      </w:r>
      <w:r w:rsidR="00F52BA2">
        <w:t>However, the</w:t>
      </w:r>
      <w:r w:rsidR="00FB100F" w:rsidRPr="006F7E9C">
        <w:t xml:space="preserve"> </w:t>
      </w:r>
      <w:r w:rsidR="00F52BA2">
        <w:t xml:space="preserve">efficient </w:t>
      </w:r>
      <w:r w:rsidR="00FB100F" w:rsidRPr="006F7E9C">
        <w:t>deliver</w:t>
      </w:r>
      <w:r w:rsidR="00F52BA2">
        <w:t>y of</w:t>
      </w:r>
      <w:r w:rsidR="00FB100F" w:rsidRPr="006F7E9C">
        <w:t xml:space="preserve"> the </w:t>
      </w:r>
      <w:r w:rsidR="00EF7A2B" w:rsidRPr="006F7E9C">
        <w:t xml:space="preserve">antisense oligo </w:t>
      </w:r>
      <w:r w:rsidR="0004198D" w:rsidRPr="006F7E9C">
        <w:t xml:space="preserve">to inhibit/knockdown MALAT1 </w:t>
      </w:r>
      <w:r w:rsidR="00106D1A" w:rsidRPr="006F7E9C">
        <w:rPr>
          <w:i/>
        </w:rPr>
        <w:t>in vivo</w:t>
      </w:r>
      <w:r w:rsidR="0041481B" w:rsidRPr="006F7E9C">
        <w:t xml:space="preserve"> </w:t>
      </w:r>
      <w:r w:rsidR="0004198D" w:rsidRPr="006F7E9C">
        <w:t>is still</w:t>
      </w:r>
      <w:r w:rsidR="00DA693B" w:rsidRPr="006F7E9C">
        <w:t xml:space="preserve"> a problem.</w:t>
      </w:r>
      <w:r w:rsidR="0004198D" w:rsidRPr="006F7E9C">
        <w:t xml:space="preserve"> </w:t>
      </w:r>
      <w:r w:rsidR="00B33028" w:rsidRPr="006F7E9C">
        <w:t xml:space="preserve">In this </w:t>
      </w:r>
      <w:r w:rsidR="005405E0" w:rsidRPr="006F7E9C">
        <w:t>study</w:t>
      </w:r>
      <w:r w:rsidR="00B33028" w:rsidRPr="006F7E9C">
        <w:t xml:space="preserve">, we </w:t>
      </w:r>
      <w:r w:rsidR="00DE076E" w:rsidRPr="006F7E9C">
        <w:t>modif</w:t>
      </w:r>
      <w:r w:rsidR="00F52BA2">
        <w:t>y</w:t>
      </w:r>
      <w:r w:rsidR="00DE076E" w:rsidRPr="006F7E9C">
        <w:t xml:space="preserve"> the </w:t>
      </w:r>
      <w:r w:rsidR="00DE076E" w:rsidRPr="006F7E9C">
        <w:lastRenderedPageBreak/>
        <w:t>SWCNT with PEG</w:t>
      </w:r>
      <w:r w:rsidR="001865D1" w:rsidRPr="006F7E9C">
        <w:t>-</w:t>
      </w:r>
      <w:r w:rsidR="00DE076E" w:rsidRPr="006F7E9C">
        <w:t xml:space="preserve">2000 and </w:t>
      </w:r>
      <w:r w:rsidR="00653771" w:rsidRPr="006F7E9C">
        <w:t xml:space="preserve">conjugate </w:t>
      </w:r>
      <w:r w:rsidR="000C06A4" w:rsidRPr="006F7E9C">
        <w:t xml:space="preserve">an </w:t>
      </w:r>
      <w:r w:rsidR="00653771" w:rsidRPr="006F7E9C">
        <w:t xml:space="preserve">anti-MALAT1 oligo to </w:t>
      </w:r>
      <w:r w:rsidR="00DE076E" w:rsidRPr="006F7E9C">
        <w:t>it</w:t>
      </w:r>
      <w:r w:rsidR="00653771" w:rsidRPr="006F7E9C">
        <w:t xml:space="preserve">, </w:t>
      </w:r>
      <w:r w:rsidR="007F622B" w:rsidRPr="006F7E9C">
        <w:t xml:space="preserve">test the delivery of this compound </w:t>
      </w:r>
      <w:r w:rsidR="00106D1A" w:rsidRPr="006F7E9C">
        <w:rPr>
          <w:i/>
        </w:rPr>
        <w:t>in vitro</w:t>
      </w:r>
      <w:r w:rsidR="007F622B" w:rsidRPr="006F7E9C">
        <w:t xml:space="preserve">, </w:t>
      </w:r>
      <w:r w:rsidR="009637B7" w:rsidRPr="006F7E9C">
        <w:t xml:space="preserve">inject it </w:t>
      </w:r>
      <w:r w:rsidR="00C93963" w:rsidRPr="006F7E9C">
        <w:t xml:space="preserve">intravenously </w:t>
      </w:r>
      <w:r w:rsidR="009637B7" w:rsidRPr="006F7E9C">
        <w:t xml:space="preserve">into </w:t>
      </w:r>
      <w:r w:rsidR="000C06A4" w:rsidRPr="006F7E9C">
        <w:t xml:space="preserve">a </w:t>
      </w:r>
      <w:r w:rsidR="00C93963" w:rsidRPr="006F7E9C">
        <w:t xml:space="preserve">disseminated </w:t>
      </w:r>
      <w:r w:rsidR="0055528D" w:rsidRPr="006F7E9C">
        <w:rPr>
          <w:lang w:eastAsia="zh-CN"/>
        </w:rPr>
        <w:t>MM</w:t>
      </w:r>
      <w:r w:rsidR="0055528D" w:rsidRPr="006F7E9C">
        <w:t xml:space="preserve"> </w:t>
      </w:r>
      <w:r w:rsidR="00C93963" w:rsidRPr="006F7E9C">
        <w:t>mouse model</w:t>
      </w:r>
      <w:r w:rsidR="009637B7" w:rsidRPr="006F7E9C">
        <w:t xml:space="preserve">, and observe </w:t>
      </w:r>
      <w:r w:rsidR="00F52BA2">
        <w:t xml:space="preserve">a </w:t>
      </w:r>
      <w:r w:rsidR="00725328" w:rsidRPr="006F7E9C">
        <w:t xml:space="preserve">significant </w:t>
      </w:r>
      <w:r w:rsidR="00050179" w:rsidRPr="006F7E9C">
        <w:t>inhibition of MM</w:t>
      </w:r>
      <w:r w:rsidR="00725328" w:rsidRPr="006F7E9C">
        <w:t xml:space="preserve"> progression</w:t>
      </w:r>
      <w:r w:rsidR="00274F30" w:rsidRPr="006F7E9C">
        <w:t xml:space="preserve">, </w:t>
      </w:r>
      <w:r w:rsidR="004F5E65" w:rsidRPr="006F7E9C">
        <w:t>which indicate</w:t>
      </w:r>
      <w:r w:rsidR="00F52BA2">
        <w:t>s</w:t>
      </w:r>
      <w:r w:rsidR="004F5E65" w:rsidRPr="006F7E9C">
        <w:t xml:space="preserve"> </w:t>
      </w:r>
      <w:r w:rsidR="000C06A4" w:rsidRPr="006F7E9C">
        <w:t xml:space="preserve">that </w:t>
      </w:r>
      <w:r w:rsidR="000773A9" w:rsidRPr="006F7E9C">
        <w:t xml:space="preserve">SWCNT </w:t>
      </w:r>
      <w:r w:rsidR="00F85121" w:rsidRPr="006F7E9C">
        <w:rPr>
          <w:lang w:eastAsia="zh-CN"/>
        </w:rPr>
        <w:t xml:space="preserve">is an ideal </w:t>
      </w:r>
      <w:r w:rsidR="000F27AD" w:rsidRPr="006F7E9C">
        <w:rPr>
          <w:lang w:eastAsia="zh-CN"/>
        </w:rPr>
        <w:t>delivery shuttle for</w:t>
      </w:r>
      <w:r w:rsidR="000773A9" w:rsidRPr="006F7E9C">
        <w:t xml:space="preserve"> anti-MALAT1 </w:t>
      </w:r>
      <w:proofErr w:type="spellStart"/>
      <w:r w:rsidR="000F27AD" w:rsidRPr="006F7E9C">
        <w:t>gapmer</w:t>
      </w:r>
      <w:proofErr w:type="spellEnd"/>
      <w:r w:rsidR="000F27AD" w:rsidRPr="006F7E9C">
        <w:t xml:space="preserve"> DNA</w:t>
      </w:r>
      <w:r w:rsidR="007504BA" w:rsidRPr="006F7E9C">
        <w:t>.</w:t>
      </w:r>
      <w:r w:rsidR="00106D1A" w:rsidRPr="006F7E9C">
        <w:t xml:space="preserve"> </w:t>
      </w:r>
    </w:p>
    <w:p w14:paraId="67034EAA" w14:textId="77777777" w:rsidR="000C06A4" w:rsidRPr="006F7E9C" w:rsidRDefault="000C06A4" w:rsidP="00087087">
      <w:pPr>
        <w:pStyle w:val="NormalWeb"/>
        <w:widowControl/>
        <w:spacing w:before="0" w:beforeAutospacing="0" w:after="0" w:afterAutospacing="0"/>
        <w:jc w:val="left"/>
      </w:pPr>
    </w:p>
    <w:p w14:paraId="00D25F73" w14:textId="55522716" w:rsidR="006305D7" w:rsidRPr="00FF2A81" w:rsidRDefault="006305D7" w:rsidP="00087087">
      <w:pPr>
        <w:widowControl/>
        <w:jc w:val="left"/>
        <w:rPr>
          <w:rFonts w:asciiTheme="minorHAnsi" w:hAnsiTheme="minorHAnsi" w:cstheme="minorHAnsi"/>
          <w:color w:val="808080"/>
        </w:rPr>
      </w:pPr>
      <w:r w:rsidRPr="00FF2A81">
        <w:rPr>
          <w:rFonts w:asciiTheme="minorHAnsi" w:hAnsiTheme="minorHAnsi" w:cstheme="minorHAnsi"/>
          <w:b/>
        </w:rPr>
        <w:t>INTRODUCTION</w:t>
      </w:r>
      <w:r w:rsidRPr="00FF2A81">
        <w:rPr>
          <w:rFonts w:asciiTheme="minorHAnsi" w:hAnsiTheme="minorHAnsi" w:cstheme="minorHAnsi"/>
          <w:b/>
          <w:bCs/>
        </w:rPr>
        <w:t>:</w:t>
      </w:r>
      <w:r w:rsidRPr="00FF2A81">
        <w:rPr>
          <w:rFonts w:asciiTheme="minorHAnsi" w:hAnsiTheme="minorHAnsi" w:cstheme="minorHAnsi"/>
        </w:rPr>
        <w:t xml:space="preserve"> </w:t>
      </w:r>
    </w:p>
    <w:p w14:paraId="79593C89" w14:textId="70094578" w:rsidR="00B45F50" w:rsidRPr="006F7E9C" w:rsidRDefault="0007350B" w:rsidP="00087087">
      <w:pPr>
        <w:pStyle w:val="Paragraph"/>
        <w:spacing w:before="0"/>
        <w:ind w:firstLine="0"/>
        <w:rPr>
          <w:rFonts w:ascii="Calibri" w:hAnsi="Calibri" w:cs="Calibri"/>
          <w:spacing w:val="-2"/>
          <w:szCs w:val="22"/>
          <w:lang w:eastAsia="zh-CN"/>
        </w:rPr>
      </w:pPr>
      <w:r w:rsidRPr="00FF2A81">
        <w:rPr>
          <w:rFonts w:asciiTheme="minorHAnsi" w:hAnsiTheme="minorHAnsi" w:cstheme="minorHAnsi"/>
        </w:rPr>
        <w:t xml:space="preserve">The </w:t>
      </w:r>
      <w:r w:rsidRPr="006F7E9C">
        <w:rPr>
          <w:rFonts w:ascii="Calibri" w:hAnsi="Calibri" w:cs="Calibri"/>
        </w:rPr>
        <w:t>SWCNT</w:t>
      </w:r>
      <w:r w:rsidR="009F0596">
        <w:rPr>
          <w:rFonts w:ascii="Calibri" w:hAnsi="Calibri" w:cs="Calibri"/>
        </w:rPr>
        <w:t xml:space="preserve"> </w:t>
      </w:r>
      <w:r w:rsidR="00B45F50" w:rsidRPr="006F7E9C">
        <w:rPr>
          <w:rFonts w:ascii="Calibri" w:hAnsi="Calibri" w:cs="Calibri"/>
          <w:spacing w:val="-2"/>
          <w:szCs w:val="22"/>
        </w:rPr>
        <w:t xml:space="preserve">is a </w:t>
      </w:r>
      <w:r w:rsidR="00B45F50" w:rsidRPr="006F7E9C">
        <w:rPr>
          <w:rFonts w:ascii="Calibri" w:hAnsi="Calibri" w:cs="Calibri"/>
          <w:spacing w:val="-2"/>
        </w:rPr>
        <w:t>novel nanomaterial</w:t>
      </w:r>
      <w:r w:rsidRPr="006F7E9C">
        <w:rPr>
          <w:rFonts w:ascii="Calibri" w:hAnsi="Calibri" w:cs="Calibri"/>
          <w:spacing w:val="-2"/>
        </w:rPr>
        <w:t xml:space="preserve"> that </w:t>
      </w:r>
      <w:r w:rsidR="00E42B64" w:rsidRPr="006F7E9C">
        <w:rPr>
          <w:rFonts w:ascii="Calibri" w:hAnsi="Calibri" w:cs="Calibri"/>
          <w:spacing w:val="-2"/>
        </w:rPr>
        <w:t>can</w:t>
      </w:r>
      <w:r w:rsidR="00B45F50" w:rsidRPr="006F7E9C">
        <w:rPr>
          <w:rFonts w:ascii="Calibri" w:hAnsi="Calibri" w:cs="Calibri"/>
          <w:spacing w:val="-2"/>
        </w:rPr>
        <w:t xml:space="preserve"> deliver var</w:t>
      </w:r>
      <w:r w:rsidR="00D970C2" w:rsidRPr="006F7E9C">
        <w:rPr>
          <w:rFonts w:ascii="Calibri" w:hAnsi="Calibri" w:cs="Calibri"/>
          <w:spacing w:val="-2"/>
        </w:rPr>
        <w:t>ious types of drug</w:t>
      </w:r>
      <w:r w:rsidRPr="006F7E9C">
        <w:rPr>
          <w:rFonts w:ascii="Calibri" w:hAnsi="Calibri" w:cs="Calibri"/>
          <w:spacing w:val="-2"/>
        </w:rPr>
        <w:t>s</w:t>
      </w:r>
      <w:r w:rsidR="00B45F50" w:rsidRPr="006F7E9C">
        <w:rPr>
          <w:rFonts w:ascii="Calibri" w:hAnsi="Calibri" w:cs="Calibri"/>
          <w:spacing w:val="-2"/>
        </w:rPr>
        <w:t xml:space="preserve">, </w:t>
      </w:r>
      <w:r w:rsidRPr="006F7E9C">
        <w:rPr>
          <w:rFonts w:ascii="Calibri" w:hAnsi="Calibri" w:cs="Calibri"/>
          <w:spacing w:val="-2"/>
        </w:rPr>
        <w:t>such as</w:t>
      </w:r>
      <w:r w:rsidR="00B45F50" w:rsidRPr="006F7E9C">
        <w:rPr>
          <w:rFonts w:ascii="Calibri" w:hAnsi="Calibri" w:cs="Calibri"/>
          <w:spacing w:val="-2"/>
        </w:rPr>
        <w:t xml:space="preserve"> protein</w:t>
      </w:r>
      <w:r w:rsidRPr="006F7E9C">
        <w:rPr>
          <w:rFonts w:ascii="Calibri" w:hAnsi="Calibri" w:cs="Calibri"/>
          <w:spacing w:val="-2"/>
        </w:rPr>
        <w:t>s</w:t>
      </w:r>
      <w:r w:rsidR="00B45F50" w:rsidRPr="006F7E9C">
        <w:rPr>
          <w:rFonts w:ascii="Calibri" w:hAnsi="Calibri" w:cs="Calibri"/>
          <w:spacing w:val="-2"/>
        </w:rPr>
        <w:t>, small molecules</w:t>
      </w:r>
      <w:r w:rsidR="009F0596">
        <w:rPr>
          <w:rFonts w:ascii="Calibri" w:hAnsi="Calibri" w:cs="Calibri"/>
          <w:spacing w:val="-2"/>
        </w:rPr>
        <w:t>,</w:t>
      </w:r>
      <w:r w:rsidR="00B45F50" w:rsidRPr="006F7E9C">
        <w:rPr>
          <w:rFonts w:ascii="Calibri" w:hAnsi="Calibri" w:cs="Calibri"/>
          <w:spacing w:val="-2"/>
        </w:rPr>
        <w:t xml:space="preserve"> and nucleic acid</w:t>
      </w:r>
      <w:r w:rsidRPr="006F7E9C">
        <w:rPr>
          <w:rFonts w:ascii="Calibri" w:hAnsi="Calibri" w:cs="Calibri"/>
          <w:spacing w:val="-2"/>
        </w:rPr>
        <w:t xml:space="preserve">s, </w:t>
      </w:r>
      <w:r w:rsidR="00B45F50" w:rsidRPr="006F7E9C">
        <w:rPr>
          <w:rFonts w:ascii="Calibri" w:hAnsi="Calibri" w:cs="Calibri"/>
          <w:spacing w:val="-2"/>
        </w:rPr>
        <w:t xml:space="preserve">stably and efficiently with ideal tolerability and minimum toxicity </w:t>
      </w:r>
      <w:r w:rsidR="00106D1A" w:rsidRPr="006F7E9C">
        <w:rPr>
          <w:rFonts w:ascii="Calibri" w:hAnsi="Calibri" w:cs="Calibri"/>
          <w:i/>
          <w:spacing w:val="-2"/>
        </w:rPr>
        <w:t>in vitro</w:t>
      </w:r>
      <w:r w:rsidR="00B45F50" w:rsidRPr="00FF2A81">
        <w:rPr>
          <w:rFonts w:ascii="Calibri" w:hAnsi="Calibri" w:cs="Calibri"/>
          <w:spacing w:val="-2"/>
        </w:rPr>
        <w:fldChar w:fldCharType="begin">
          <w:fldData xml:space="preserve">PEVuZE5vdGU+PENpdGU+PEF1dGhvcj5KaWFuZzwvQXV0aG9yPjxZZWFyPjIwMTM8L1llYXI+PFJl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</w:fldData>
        </w:fldChar>
      </w:r>
      <w:r w:rsidR="004E364D" w:rsidRPr="00FF2A81">
        <w:rPr>
          <w:rFonts w:ascii="Calibri" w:hAnsi="Calibri" w:cs="Calibri"/>
          <w:spacing w:val="-2"/>
        </w:rPr>
        <w:instrText xml:space="preserve"> ADDIN EN.CITE </w:instrText>
      </w:r>
      <w:r w:rsidR="004E364D" w:rsidRPr="00FF2A81">
        <w:rPr>
          <w:rFonts w:ascii="Calibri" w:hAnsi="Calibri" w:cs="Calibri"/>
          <w:spacing w:val="-2"/>
        </w:rPr>
        <w:fldChar w:fldCharType="begin">
          <w:fldData xml:space="preserve">PEVuZE5vdGU+PENpdGU+PEF1dGhvcj5KaWFuZzwvQXV0aG9yPjxZZWFyPjIwMTM8L1llYXI+PFJl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</w:fldData>
        </w:fldChar>
      </w:r>
      <w:r w:rsidR="004E364D" w:rsidRPr="00FF2A81">
        <w:rPr>
          <w:rFonts w:ascii="Calibri" w:hAnsi="Calibri" w:cs="Calibri"/>
          <w:spacing w:val="-2"/>
        </w:rPr>
        <w:instrText xml:space="preserve"> ADDIN EN.CITE.DATA </w:instrText>
      </w:r>
      <w:r w:rsidR="004E364D" w:rsidRPr="00FF2A81">
        <w:rPr>
          <w:rFonts w:ascii="Calibri" w:hAnsi="Calibri" w:cs="Calibri"/>
          <w:spacing w:val="-2"/>
        </w:rPr>
      </w:r>
      <w:r w:rsidR="004E364D" w:rsidRPr="00FF2A81">
        <w:rPr>
          <w:rFonts w:ascii="Calibri" w:hAnsi="Calibri" w:cs="Calibri"/>
          <w:spacing w:val="-2"/>
        </w:rPr>
        <w:fldChar w:fldCharType="end"/>
      </w:r>
      <w:r w:rsidR="00B45F50" w:rsidRPr="00FF2A81">
        <w:rPr>
          <w:rFonts w:ascii="Calibri" w:hAnsi="Calibri" w:cs="Calibri"/>
          <w:spacing w:val="-2"/>
        </w:rPr>
      </w:r>
      <w:r w:rsidR="00B45F50" w:rsidRPr="00FF2A81">
        <w:rPr>
          <w:rFonts w:ascii="Calibri" w:hAnsi="Calibri" w:cs="Calibri"/>
          <w:spacing w:val="-2"/>
        </w:rPr>
        <w:fldChar w:fldCharType="separate"/>
      </w:r>
      <w:r w:rsidR="004E364D" w:rsidRPr="00FF2A81">
        <w:rPr>
          <w:rFonts w:ascii="Calibri" w:hAnsi="Calibri" w:cs="Calibri"/>
          <w:spacing w:val="-2"/>
          <w:vertAlign w:val="superscript"/>
        </w:rPr>
        <w:t>1</w:t>
      </w:r>
      <w:r w:rsidR="00B45F50" w:rsidRPr="00FF2A81">
        <w:rPr>
          <w:rFonts w:ascii="Calibri" w:hAnsi="Calibri" w:cs="Calibri"/>
          <w:spacing w:val="-2"/>
        </w:rPr>
        <w:fldChar w:fldCharType="end"/>
      </w:r>
      <w:r w:rsidR="00B45F50" w:rsidRPr="00FF2A81">
        <w:rPr>
          <w:rFonts w:ascii="Calibri" w:hAnsi="Calibri" w:cs="Calibri"/>
          <w:spacing w:val="-2"/>
        </w:rPr>
        <w:t xml:space="preserve"> </w:t>
      </w:r>
      <w:r w:rsidR="00B45F50" w:rsidRPr="006F7E9C">
        <w:rPr>
          <w:rFonts w:ascii="Calibri" w:hAnsi="Calibri" w:cs="Calibri"/>
          <w:spacing w:val="-2"/>
        </w:rPr>
        <w:t xml:space="preserve">and </w:t>
      </w:r>
      <w:r w:rsidR="00106D1A" w:rsidRPr="006F7E9C">
        <w:rPr>
          <w:rFonts w:ascii="Calibri" w:hAnsi="Calibri" w:cs="Calibri"/>
          <w:i/>
          <w:spacing w:val="-2"/>
        </w:rPr>
        <w:t>in vivo</w:t>
      </w:r>
      <w:r w:rsidR="00B45F50" w:rsidRPr="006F7E9C">
        <w:rPr>
          <w:rFonts w:ascii="Calibri" w:hAnsi="Calibri" w:cs="Calibri"/>
          <w:spacing w:val="-2"/>
          <w:szCs w:val="22"/>
        </w:rPr>
        <w:fldChar w:fldCharType="begin">
          <w:fldData xml:space="preserve">PEVuZE5vdGU+PENpdGU+PEF1dGhvcj5NdXJha2FtaTwvQXV0aG9yPjxZZWFyPjIwMDg8L1llYXI+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</w:fldData>
        </w:fldChar>
      </w:r>
      <w:r w:rsidR="004E364D" w:rsidRPr="006F7E9C">
        <w:rPr>
          <w:rFonts w:ascii="Calibri" w:hAnsi="Calibri" w:cs="Calibri"/>
          <w:spacing w:val="-2"/>
          <w:szCs w:val="22"/>
        </w:rPr>
        <w:instrText xml:space="preserve"> ADDIN EN.CITE </w:instrText>
      </w:r>
      <w:r w:rsidR="004E364D" w:rsidRPr="006F7E9C">
        <w:rPr>
          <w:rFonts w:ascii="Calibri" w:hAnsi="Calibri" w:cs="Calibri"/>
          <w:spacing w:val="-2"/>
          <w:szCs w:val="22"/>
        </w:rPr>
        <w:fldChar w:fldCharType="begin">
          <w:fldData xml:space="preserve">PEVuZE5vdGU+PENpdGU+PEF1dGhvcj5NdXJha2FtaTwvQXV0aG9yPjxZZWFyPjIwMDg8L1llYXI+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</w:fldData>
        </w:fldChar>
      </w:r>
      <w:r w:rsidR="004E364D" w:rsidRPr="006F7E9C">
        <w:rPr>
          <w:rFonts w:ascii="Calibri" w:hAnsi="Calibri" w:cs="Calibri"/>
          <w:spacing w:val="-2"/>
          <w:szCs w:val="22"/>
        </w:rPr>
        <w:instrText xml:space="preserve"> ADDIN EN.CITE.DATA </w:instrText>
      </w:r>
      <w:r w:rsidR="004E364D" w:rsidRPr="006F7E9C">
        <w:rPr>
          <w:rFonts w:ascii="Calibri" w:hAnsi="Calibri" w:cs="Calibri"/>
          <w:spacing w:val="-2"/>
          <w:szCs w:val="22"/>
        </w:rPr>
      </w:r>
      <w:r w:rsidR="004E364D" w:rsidRPr="006F7E9C">
        <w:rPr>
          <w:rFonts w:ascii="Calibri" w:hAnsi="Calibri" w:cs="Calibri"/>
          <w:spacing w:val="-2"/>
          <w:szCs w:val="22"/>
        </w:rPr>
        <w:fldChar w:fldCharType="end"/>
      </w:r>
      <w:r w:rsidR="00B45F50" w:rsidRPr="006F7E9C">
        <w:rPr>
          <w:rFonts w:ascii="Calibri" w:hAnsi="Calibri" w:cs="Calibri"/>
          <w:spacing w:val="-2"/>
          <w:szCs w:val="22"/>
        </w:rPr>
      </w:r>
      <w:r w:rsidR="00B45F50" w:rsidRPr="006F7E9C">
        <w:rPr>
          <w:rFonts w:ascii="Calibri" w:hAnsi="Calibri" w:cs="Calibri"/>
          <w:spacing w:val="-2"/>
          <w:szCs w:val="22"/>
        </w:rPr>
        <w:fldChar w:fldCharType="separate"/>
      </w:r>
      <w:r w:rsidR="004E364D" w:rsidRPr="006F7E9C">
        <w:rPr>
          <w:rFonts w:ascii="Calibri" w:hAnsi="Calibri" w:cs="Calibri"/>
          <w:spacing w:val="-2"/>
          <w:szCs w:val="22"/>
          <w:vertAlign w:val="superscript"/>
        </w:rPr>
        <w:t>2</w:t>
      </w:r>
      <w:r w:rsidR="00B45F50" w:rsidRPr="006F7E9C">
        <w:rPr>
          <w:rFonts w:ascii="Calibri" w:hAnsi="Calibri" w:cs="Calibri"/>
          <w:spacing w:val="-2"/>
          <w:szCs w:val="22"/>
        </w:rPr>
        <w:fldChar w:fldCharType="end"/>
      </w:r>
      <w:r w:rsidR="00B45F50" w:rsidRPr="006F7E9C">
        <w:rPr>
          <w:rFonts w:ascii="Calibri" w:hAnsi="Calibri" w:cs="Calibri"/>
          <w:spacing w:val="-2"/>
          <w:szCs w:val="22"/>
        </w:rPr>
        <w:t xml:space="preserve">. </w:t>
      </w:r>
      <w:r w:rsidR="001865D1" w:rsidRPr="006F7E9C">
        <w:rPr>
          <w:rFonts w:ascii="Calibri" w:hAnsi="Calibri" w:cs="Calibri"/>
          <w:spacing w:val="-2"/>
          <w:szCs w:val="22"/>
          <w:lang w:eastAsia="zh-CN"/>
        </w:rPr>
        <w:t>A f</w:t>
      </w:r>
      <w:r w:rsidR="00B45F50" w:rsidRPr="006F7E9C">
        <w:rPr>
          <w:rFonts w:ascii="Calibri" w:hAnsi="Calibri" w:cs="Calibri"/>
          <w:spacing w:val="-2"/>
          <w:szCs w:val="22"/>
          <w:lang w:eastAsia="zh-CN"/>
        </w:rPr>
        <w:t>unctional</w:t>
      </w:r>
      <w:r w:rsidR="001865D1" w:rsidRPr="006F7E9C">
        <w:rPr>
          <w:rFonts w:ascii="Calibri" w:hAnsi="Calibri" w:cs="Calibri"/>
          <w:spacing w:val="-2"/>
          <w:szCs w:val="22"/>
          <w:lang w:eastAsia="zh-CN"/>
        </w:rPr>
        <w:t>ized</w:t>
      </w:r>
      <w:r w:rsidR="00B45F50" w:rsidRPr="006F7E9C">
        <w:rPr>
          <w:rFonts w:ascii="Calibri" w:hAnsi="Calibri" w:cs="Calibri"/>
          <w:spacing w:val="-2"/>
          <w:szCs w:val="22"/>
          <w:lang w:eastAsia="zh-CN"/>
        </w:rPr>
        <w:t xml:space="preserve"> SWCNT has great biocompatibility and water solubility</w:t>
      </w:r>
      <w:r w:rsidR="009F0596">
        <w:rPr>
          <w:rFonts w:ascii="Calibri" w:hAnsi="Calibri" w:cs="Calibri"/>
          <w:spacing w:val="-2"/>
          <w:szCs w:val="22"/>
          <w:lang w:eastAsia="zh-CN"/>
        </w:rPr>
        <w:t>,</w:t>
      </w:r>
      <w:r w:rsidR="00B45F50" w:rsidRPr="006F7E9C">
        <w:rPr>
          <w:rFonts w:ascii="Calibri" w:hAnsi="Calibri" w:cs="Calibri"/>
          <w:spacing w:val="-2"/>
          <w:szCs w:val="22"/>
          <w:lang w:eastAsia="zh-CN"/>
        </w:rPr>
        <w:t xml:space="preserve"> </w:t>
      </w:r>
      <w:r w:rsidRPr="006F7E9C">
        <w:rPr>
          <w:rFonts w:ascii="Calibri" w:hAnsi="Calibri" w:cs="Calibri"/>
          <w:spacing w:val="-2"/>
          <w:szCs w:val="22"/>
          <w:lang w:eastAsia="zh-CN"/>
        </w:rPr>
        <w:t>can</w:t>
      </w:r>
      <w:r w:rsidR="00B45F50" w:rsidRPr="006F7E9C">
        <w:rPr>
          <w:rFonts w:ascii="Calibri" w:hAnsi="Calibri" w:cs="Calibri"/>
          <w:spacing w:val="-2"/>
          <w:szCs w:val="22"/>
          <w:lang w:eastAsia="zh-CN"/>
        </w:rPr>
        <w:t xml:space="preserve"> be used as </w:t>
      </w:r>
      <w:r w:rsidR="001865D1" w:rsidRPr="006F7E9C">
        <w:rPr>
          <w:rFonts w:ascii="Calibri" w:hAnsi="Calibri" w:cs="Calibri"/>
          <w:spacing w:val="-2"/>
          <w:szCs w:val="22"/>
          <w:lang w:eastAsia="zh-CN"/>
        </w:rPr>
        <w:t xml:space="preserve">a </w:t>
      </w:r>
      <w:r w:rsidR="00B45F50" w:rsidRPr="006F7E9C">
        <w:rPr>
          <w:rFonts w:ascii="Calibri" w:hAnsi="Calibri" w:cs="Calibri"/>
          <w:spacing w:val="-2"/>
          <w:szCs w:val="22"/>
          <w:lang w:eastAsia="zh-CN"/>
        </w:rPr>
        <w:t xml:space="preserve">shuttle </w:t>
      </w:r>
      <w:r w:rsidRPr="006F7E9C">
        <w:rPr>
          <w:rFonts w:ascii="Calibri" w:hAnsi="Calibri" w:cs="Calibri"/>
          <w:spacing w:val="-2"/>
          <w:szCs w:val="22"/>
          <w:lang w:eastAsia="zh-CN"/>
        </w:rPr>
        <w:t>for</w:t>
      </w:r>
      <w:r w:rsidR="00B45F50" w:rsidRPr="006F7E9C">
        <w:rPr>
          <w:rFonts w:ascii="Calibri" w:hAnsi="Calibri" w:cs="Calibri"/>
          <w:spacing w:val="-2"/>
          <w:szCs w:val="22"/>
          <w:lang w:eastAsia="zh-CN"/>
        </w:rPr>
        <w:t xml:space="preserve"> </w:t>
      </w:r>
      <w:r w:rsidRPr="006F7E9C">
        <w:rPr>
          <w:rFonts w:ascii="Calibri" w:hAnsi="Calibri" w:cs="Calibri"/>
          <w:spacing w:val="-2"/>
          <w:szCs w:val="22"/>
          <w:lang w:eastAsia="zh-CN"/>
        </w:rPr>
        <w:t>smaller</w:t>
      </w:r>
      <w:r w:rsidR="00B45F50" w:rsidRPr="006F7E9C">
        <w:rPr>
          <w:rFonts w:ascii="Calibri" w:hAnsi="Calibri" w:cs="Calibri"/>
          <w:spacing w:val="-2"/>
          <w:szCs w:val="22"/>
          <w:lang w:eastAsia="zh-CN"/>
        </w:rPr>
        <w:t xml:space="preserve"> molecules</w:t>
      </w:r>
      <w:r w:rsidR="009F0596">
        <w:rPr>
          <w:rFonts w:ascii="Calibri" w:hAnsi="Calibri" w:cs="Calibri"/>
          <w:spacing w:val="-2"/>
          <w:szCs w:val="22"/>
          <w:lang w:eastAsia="zh-CN"/>
        </w:rPr>
        <w:t>,</w:t>
      </w:r>
      <w:r w:rsidRPr="006F7E9C">
        <w:rPr>
          <w:rFonts w:ascii="Calibri" w:hAnsi="Calibri" w:cs="Calibri"/>
          <w:spacing w:val="-2"/>
          <w:szCs w:val="22"/>
          <w:lang w:eastAsia="zh-CN"/>
        </w:rPr>
        <w:t xml:space="preserve"> and</w:t>
      </w:r>
      <w:r w:rsidR="00B45F50" w:rsidRPr="006F7E9C">
        <w:rPr>
          <w:rFonts w:ascii="Calibri" w:hAnsi="Calibri" w:cs="Calibri"/>
          <w:spacing w:val="-2"/>
          <w:szCs w:val="22"/>
          <w:lang w:eastAsia="zh-CN"/>
        </w:rPr>
        <w:t xml:space="preserve"> </w:t>
      </w:r>
      <w:r w:rsidR="001865D1" w:rsidRPr="006F7E9C">
        <w:rPr>
          <w:rFonts w:ascii="Calibri" w:hAnsi="Calibri" w:cs="Calibri"/>
          <w:spacing w:val="-2"/>
          <w:szCs w:val="22"/>
          <w:lang w:eastAsia="zh-CN"/>
        </w:rPr>
        <w:t xml:space="preserve">can </w:t>
      </w:r>
      <w:r w:rsidR="00B45F50" w:rsidRPr="006F7E9C">
        <w:rPr>
          <w:rFonts w:ascii="Calibri" w:hAnsi="Calibri" w:cs="Calibri"/>
          <w:spacing w:val="-2"/>
          <w:szCs w:val="22"/>
          <w:lang w:eastAsia="zh-CN"/>
        </w:rPr>
        <w:t xml:space="preserve">carry them </w:t>
      </w:r>
      <w:r w:rsidR="00D970C2" w:rsidRPr="006F7E9C">
        <w:rPr>
          <w:rFonts w:ascii="Calibri" w:hAnsi="Calibri" w:cs="Calibri"/>
          <w:spacing w:val="-2"/>
          <w:szCs w:val="22"/>
          <w:lang w:eastAsia="zh-CN"/>
        </w:rPr>
        <w:t xml:space="preserve">to </w:t>
      </w:r>
      <w:r w:rsidR="00B45F50" w:rsidRPr="006F7E9C">
        <w:rPr>
          <w:rFonts w:ascii="Calibri" w:hAnsi="Calibri" w:cs="Calibri"/>
          <w:spacing w:val="-2"/>
          <w:szCs w:val="22"/>
          <w:lang w:eastAsia="zh-CN"/>
        </w:rPr>
        <w:t xml:space="preserve">penetrate </w:t>
      </w:r>
      <w:r w:rsidRPr="006F7E9C">
        <w:rPr>
          <w:rFonts w:ascii="Calibri" w:hAnsi="Calibri" w:cs="Calibri"/>
          <w:spacing w:val="-2"/>
          <w:szCs w:val="22"/>
          <w:lang w:eastAsia="zh-CN"/>
        </w:rPr>
        <w:t xml:space="preserve">the </w:t>
      </w:r>
      <w:r w:rsidR="00B45F50" w:rsidRPr="006F7E9C">
        <w:rPr>
          <w:rFonts w:ascii="Calibri" w:hAnsi="Calibri" w:cs="Calibri"/>
          <w:spacing w:val="-2"/>
          <w:szCs w:val="22"/>
          <w:lang w:eastAsia="zh-CN"/>
        </w:rPr>
        <w:t>cell membrane</w:t>
      </w:r>
      <w:r w:rsidR="00B45F50" w:rsidRPr="006F7E9C">
        <w:rPr>
          <w:rFonts w:ascii="Calibri" w:hAnsi="Calibri" w:cs="Calibri"/>
          <w:spacing w:val="-2"/>
          <w:szCs w:val="22"/>
          <w:lang w:eastAsia="zh-CN"/>
        </w:rPr>
        <w:fldChar w:fldCharType="begin">
          <w:fldData xml:space="preserve">PEVuZE5vdGU+PENpdGU+PEF1dGhvcj5LYW08L0F1dGhvcj48WWVhcj4yMDA1PC9ZZWFyPjxSZWNO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</w:fldData>
        </w:fldChar>
      </w:r>
      <w:r w:rsidR="004E364D" w:rsidRPr="006F7E9C">
        <w:rPr>
          <w:rFonts w:ascii="Calibri" w:hAnsi="Calibri" w:cs="Calibri"/>
          <w:spacing w:val="-2"/>
          <w:szCs w:val="22"/>
          <w:lang w:eastAsia="zh-CN"/>
        </w:rPr>
        <w:instrText xml:space="preserve"> ADDIN EN.CITE </w:instrText>
      </w:r>
      <w:r w:rsidR="004E364D" w:rsidRPr="006F7E9C">
        <w:rPr>
          <w:rFonts w:ascii="Calibri" w:hAnsi="Calibri" w:cs="Calibri"/>
          <w:spacing w:val="-2"/>
          <w:szCs w:val="22"/>
          <w:lang w:eastAsia="zh-CN"/>
        </w:rPr>
        <w:fldChar w:fldCharType="begin">
          <w:fldData xml:space="preserve">PEVuZE5vdGU+PENpdGU+PEF1dGhvcj5LYW08L0F1dGhvcj48WWVhcj4yMDA1PC9ZZWFyPjxSZWNO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</w:fldData>
        </w:fldChar>
      </w:r>
      <w:r w:rsidR="004E364D" w:rsidRPr="006F7E9C">
        <w:rPr>
          <w:rFonts w:ascii="Calibri" w:hAnsi="Calibri" w:cs="Calibri"/>
          <w:spacing w:val="-2"/>
          <w:szCs w:val="22"/>
          <w:lang w:eastAsia="zh-CN"/>
        </w:rPr>
        <w:instrText xml:space="preserve"> ADDIN EN.CITE.DATA </w:instrText>
      </w:r>
      <w:r w:rsidR="004E364D" w:rsidRPr="006F7E9C">
        <w:rPr>
          <w:rFonts w:ascii="Calibri" w:hAnsi="Calibri" w:cs="Calibri"/>
          <w:spacing w:val="-2"/>
          <w:szCs w:val="22"/>
          <w:lang w:eastAsia="zh-CN"/>
        </w:rPr>
      </w:r>
      <w:r w:rsidR="004E364D" w:rsidRPr="006F7E9C">
        <w:rPr>
          <w:rFonts w:ascii="Calibri" w:hAnsi="Calibri" w:cs="Calibri"/>
          <w:spacing w:val="-2"/>
          <w:szCs w:val="22"/>
          <w:lang w:eastAsia="zh-CN"/>
        </w:rPr>
        <w:fldChar w:fldCharType="end"/>
      </w:r>
      <w:r w:rsidR="00B45F50" w:rsidRPr="006F7E9C">
        <w:rPr>
          <w:rFonts w:ascii="Calibri" w:hAnsi="Calibri" w:cs="Calibri"/>
          <w:spacing w:val="-2"/>
          <w:szCs w:val="22"/>
          <w:lang w:eastAsia="zh-CN"/>
        </w:rPr>
      </w:r>
      <w:r w:rsidR="00B45F50" w:rsidRPr="006F7E9C">
        <w:rPr>
          <w:rFonts w:ascii="Calibri" w:hAnsi="Calibri" w:cs="Calibri"/>
          <w:spacing w:val="-2"/>
          <w:szCs w:val="22"/>
          <w:lang w:eastAsia="zh-CN"/>
        </w:rPr>
        <w:fldChar w:fldCharType="separate"/>
      </w:r>
      <w:r w:rsidR="004E364D" w:rsidRPr="006F7E9C">
        <w:rPr>
          <w:rFonts w:ascii="Calibri" w:hAnsi="Calibri" w:cs="Calibri"/>
          <w:spacing w:val="-2"/>
          <w:szCs w:val="22"/>
          <w:vertAlign w:val="superscript"/>
          <w:lang w:eastAsia="zh-CN"/>
        </w:rPr>
        <w:t>3-5</w:t>
      </w:r>
      <w:r w:rsidR="00B45F50" w:rsidRPr="006F7E9C">
        <w:rPr>
          <w:rFonts w:ascii="Calibri" w:hAnsi="Calibri" w:cs="Calibri"/>
          <w:spacing w:val="-2"/>
          <w:szCs w:val="22"/>
          <w:lang w:eastAsia="zh-CN"/>
        </w:rPr>
        <w:fldChar w:fldCharType="end"/>
      </w:r>
      <w:r w:rsidR="00B45F50" w:rsidRPr="006F7E9C">
        <w:rPr>
          <w:rFonts w:ascii="Calibri" w:hAnsi="Calibri" w:cs="Calibri"/>
          <w:spacing w:val="-2"/>
          <w:szCs w:val="22"/>
          <w:lang w:eastAsia="zh-CN"/>
        </w:rPr>
        <w:t xml:space="preserve">. </w:t>
      </w:r>
    </w:p>
    <w:p w14:paraId="3D087103" w14:textId="77777777" w:rsidR="0007350B" w:rsidRPr="006F7E9C" w:rsidRDefault="0007350B" w:rsidP="00087087">
      <w:pPr>
        <w:pStyle w:val="Paragraph"/>
        <w:spacing w:before="0"/>
        <w:ind w:firstLine="0"/>
        <w:rPr>
          <w:rFonts w:ascii="Calibri" w:hAnsi="Calibri" w:cs="Calibri"/>
          <w:spacing w:val="-2"/>
          <w:szCs w:val="22"/>
          <w:lang w:eastAsia="zh-CN"/>
        </w:rPr>
      </w:pPr>
    </w:p>
    <w:p w14:paraId="670ED450" w14:textId="70D9B061" w:rsidR="00ED3107" w:rsidRPr="006F7E9C" w:rsidRDefault="00601149" w:rsidP="00087087">
      <w:pPr>
        <w:widowControl/>
        <w:snapToGrid w:val="0"/>
        <w:jc w:val="left"/>
      </w:pPr>
      <w:proofErr w:type="spellStart"/>
      <w:r w:rsidRPr="006F7E9C">
        <w:rPr>
          <w:spacing w:val="-2"/>
        </w:rPr>
        <w:t>lncRNAs</w:t>
      </w:r>
      <w:proofErr w:type="spellEnd"/>
      <w:r w:rsidRPr="006F7E9C">
        <w:rPr>
          <w:spacing w:val="-2"/>
        </w:rPr>
        <w:t xml:space="preserve"> are a cluster of RNA (&gt;</w:t>
      </w:r>
      <w:r w:rsidR="009F0596">
        <w:rPr>
          <w:spacing w:val="-2"/>
        </w:rPr>
        <w:t xml:space="preserve"> </w:t>
      </w:r>
      <w:r w:rsidRPr="006F7E9C">
        <w:rPr>
          <w:spacing w:val="-2"/>
        </w:rPr>
        <w:t>200 nt)</w:t>
      </w:r>
      <w:r w:rsidR="0007350B" w:rsidRPr="006F7E9C">
        <w:rPr>
          <w:spacing w:val="-2"/>
        </w:rPr>
        <w:t xml:space="preserve"> that are </w:t>
      </w:r>
      <w:r w:rsidR="00E93C0B" w:rsidRPr="006F7E9C">
        <w:rPr>
          <w:spacing w:val="-2"/>
        </w:rPr>
        <w:t>transcribe</w:t>
      </w:r>
      <w:r w:rsidRPr="006F7E9C">
        <w:rPr>
          <w:spacing w:val="-2"/>
        </w:rPr>
        <w:t xml:space="preserve">d from </w:t>
      </w:r>
      <w:r w:rsidR="0007350B" w:rsidRPr="006F7E9C">
        <w:rPr>
          <w:spacing w:val="-2"/>
        </w:rPr>
        <w:t xml:space="preserve">the </w:t>
      </w:r>
      <w:r w:rsidRPr="006F7E9C">
        <w:rPr>
          <w:spacing w:val="-2"/>
        </w:rPr>
        <w:t xml:space="preserve">genome </w:t>
      </w:r>
      <w:r w:rsidR="0007350B" w:rsidRPr="006F7E9C">
        <w:rPr>
          <w:spacing w:val="-2"/>
        </w:rPr>
        <w:t>to</w:t>
      </w:r>
      <w:r w:rsidRPr="006F7E9C">
        <w:rPr>
          <w:spacing w:val="-2"/>
        </w:rPr>
        <w:t xml:space="preserve"> mRNA but cannot be translated to proteins. </w:t>
      </w:r>
      <w:r w:rsidR="001865D1" w:rsidRPr="006F7E9C">
        <w:rPr>
          <w:spacing w:val="-2"/>
        </w:rPr>
        <w:t>Increasing</w:t>
      </w:r>
      <w:r w:rsidR="00DE3F42" w:rsidRPr="006F7E9C">
        <w:rPr>
          <w:spacing w:val="-2"/>
        </w:rPr>
        <w:t xml:space="preserve"> evidence</w:t>
      </w:r>
      <w:r w:rsidR="0007350B" w:rsidRPr="006F7E9C">
        <w:rPr>
          <w:spacing w:val="-2"/>
        </w:rPr>
        <w:t xml:space="preserve"> has</w:t>
      </w:r>
      <w:r w:rsidR="003B6E5A" w:rsidRPr="006F7E9C">
        <w:rPr>
          <w:spacing w:val="-2"/>
        </w:rPr>
        <w:t xml:space="preserve"> </w:t>
      </w:r>
      <w:r w:rsidR="00DE3F42" w:rsidRPr="006F7E9C">
        <w:rPr>
          <w:spacing w:val="-2"/>
        </w:rPr>
        <w:t>show</w:t>
      </w:r>
      <w:r w:rsidR="003B6E5A" w:rsidRPr="006F7E9C">
        <w:rPr>
          <w:spacing w:val="-2"/>
        </w:rPr>
        <w:t>n</w:t>
      </w:r>
      <w:r w:rsidR="00DE3F42" w:rsidRPr="006F7E9C">
        <w:rPr>
          <w:spacing w:val="-2"/>
        </w:rPr>
        <w:t xml:space="preserve"> that </w:t>
      </w:r>
      <w:proofErr w:type="spellStart"/>
      <w:r w:rsidR="00DE3F42" w:rsidRPr="006F7E9C">
        <w:rPr>
          <w:spacing w:val="-2"/>
        </w:rPr>
        <w:t>lncRNAs</w:t>
      </w:r>
      <w:proofErr w:type="spellEnd"/>
      <w:r w:rsidR="00DE3F42" w:rsidRPr="006F7E9C">
        <w:rPr>
          <w:spacing w:val="-2"/>
        </w:rPr>
        <w:t xml:space="preserve"> participate</w:t>
      </w:r>
      <w:r w:rsidR="00B55638" w:rsidRPr="006F7E9C">
        <w:rPr>
          <w:spacing w:val="-2"/>
        </w:rPr>
        <w:t xml:space="preserve"> </w:t>
      </w:r>
      <w:r w:rsidR="0007350B" w:rsidRPr="006F7E9C">
        <w:rPr>
          <w:spacing w:val="-2"/>
        </w:rPr>
        <w:t xml:space="preserve">in the </w:t>
      </w:r>
      <w:r w:rsidR="00D5241F" w:rsidRPr="006F7E9C">
        <w:rPr>
          <w:spacing w:val="-2"/>
        </w:rPr>
        <w:t>regulation</w:t>
      </w:r>
      <w:r w:rsidR="0007350B" w:rsidRPr="006F7E9C">
        <w:rPr>
          <w:spacing w:val="-2"/>
        </w:rPr>
        <w:t xml:space="preserve"> </w:t>
      </w:r>
      <w:r w:rsidR="00D5241F" w:rsidRPr="006F7E9C">
        <w:rPr>
          <w:spacing w:val="-2"/>
        </w:rPr>
        <w:t xml:space="preserve">of </w:t>
      </w:r>
      <w:r w:rsidR="00B55638" w:rsidRPr="006F7E9C">
        <w:rPr>
          <w:spacing w:val="-2"/>
        </w:rPr>
        <w:t>gene expression</w:t>
      </w:r>
      <w:r w:rsidR="00B55638" w:rsidRPr="006F7E9C">
        <w:rPr>
          <w:spacing w:val="-2"/>
        </w:rPr>
        <w:fldChar w:fldCharType="begin"/>
      </w:r>
      <w:r w:rsidR="004E364D" w:rsidRPr="006F7E9C">
        <w:rPr>
          <w:spacing w:val="-2"/>
        </w:rPr>
        <w:instrText xml:space="preserve"> ADDIN EN.CITE &lt;EndNote&gt;&lt;Cite&gt;&lt;Author&gt;Ntziachristos&lt;/Author&gt;&lt;Year&gt;2016&lt;/Year&gt;&lt;RecNum&gt;5&lt;/RecNum&gt;&lt;DisplayText&gt;&lt;style face="superscript"&gt;6&lt;/style&gt;&lt;/DisplayText&gt;&lt;record&gt;&lt;rec-number&gt;5&lt;/rec-number&gt;&lt;foreign-keys&gt;&lt;key app="EN" db-id="dxt2zttezd5fx7erax7vwrxjrdv2fxw50wte"&gt;5&lt;/key&gt;&lt;/foreign-keys&gt;&lt;ref-type name="Journal Article"&gt;17&lt;/ref-type&gt;&lt;contributors&gt;&lt;authors&gt;&lt;author&gt;Ntziachristos, P.&lt;/author&gt;&lt;author&gt;Abdel-Wahab, O.&lt;/author&gt;&lt;author&gt;Aifantis, I.&lt;/author&gt;&lt;/authors&gt;&lt;/contributors&gt;&lt;auth-address&gt;Department of Biochemistry and Molecular Genetics, Feinberg School of Medicine, Northwestern University, Chicago, Illinois, USA.&amp;#xD;Robert H. Lurie Comprehensive Cancer Center, Northwestern University, Chicago, Illinois, USA.&amp;#xD;Human Oncology and Pathogenesis Program, Memorial Sloan Kettering Cancer Center, New York, New York, USA.&amp;#xD;Leukemia Service, Department of Medicine, Memorial Sloan Kettering Cancer Center, New York, New York, USA.&amp;#xD;Department of Pathology and Perlmutter Cancer Center, New York University School of Medicine, New York, New York, USA.&lt;/auth-address&gt;&lt;titles&gt;&lt;title&gt;Emerging concepts of epigenetic dysregulation in hematological malignancies&lt;/title&gt;&lt;secondary-title&gt;Nat Immunol&lt;/secondary-title&gt;&lt;alt-title&gt;Nature immunology&lt;/alt-title&gt;&lt;/titles&gt;&lt;periodical&gt;&lt;full-title&gt;Nat Immunol&lt;/full-title&gt;&lt;abbr-1&gt;Nature immunology&lt;/abbr-1&gt;&lt;/periodical&gt;&lt;alt-periodical&gt;&lt;full-title&gt;Nat Immunol&lt;/full-title&gt;&lt;abbr-1&gt;Nature immunology&lt;/abbr-1&gt;&lt;/alt-periodical&gt;&lt;pages&gt;1016-24&lt;/pages&gt;&lt;volume&gt;17&lt;/volume&gt;&lt;number&gt;9&lt;/number&gt;&lt;dates&gt;&lt;year&gt;2016&lt;/year&gt;&lt;pub-dates&gt;&lt;date&gt;Sep&lt;/date&gt;&lt;/pub-dates&gt;&lt;/dates&gt;&lt;isbn&gt;1529-2916 (Electronic)&amp;#xD;1529-2908 (Linking)&lt;/isbn&gt;&lt;accession-num&gt;27478938&lt;/accession-num&gt;&lt;urls&gt;&lt;related-urls&gt;&lt;url&gt;http://www.ncbi.nlm.nih.gov/pubmed/27478938&lt;/url&gt;&lt;/related-urls&gt;&lt;/urls&gt;&lt;custom2&gt;5134743&lt;/custom2&gt;&lt;electronic-resource-num&gt;10.1038/ni.3517&lt;/electronic-resource-num&gt;&lt;/record&gt;&lt;/Cite&gt;&lt;/EndNote&gt;</w:instrText>
      </w:r>
      <w:r w:rsidR="00B55638" w:rsidRPr="006F7E9C">
        <w:rPr>
          <w:spacing w:val="-2"/>
        </w:rPr>
        <w:fldChar w:fldCharType="separate"/>
      </w:r>
      <w:r w:rsidR="004E364D" w:rsidRPr="006F7E9C">
        <w:rPr>
          <w:spacing w:val="-2"/>
          <w:vertAlign w:val="superscript"/>
        </w:rPr>
        <w:t>6</w:t>
      </w:r>
      <w:r w:rsidR="00B55638" w:rsidRPr="006F7E9C">
        <w:rPr>
          <w:spacing w:val="-2"/>
        </w:rPr>
        <w:fldChar w:fldCharType="end"/>
      </w:r>
      <w:r w:rsidR="00B55638" w:rsidRPr="006F7E9C">
        <w:rPr>
          <w:spacing w:val="-2"/>
        </w:rPr>
        <w:t xml:space="preserve"> </w:t>
      </w:r>
      <w:bookmarkStart w:id="2" w:name="OLE_LINK80"/>
      <w:bookmarkStart w:id="3" w:name="OLE_LINK79"/>
      <w:bookmarkStart w:id="4" w:name="OLE_LINK25"/>
      <w:bookmarkStart w:id="5" w:name="OLE_LINK26"/>
      <w:r w:rsidR="00DE3F42" w:rsidRPr="006F7E9C">
        <w:rPr>
          <w:spacing w:val="-2"/>
        </w:rPr>
        <w:t>and</w:t>
      </w:r>
      <w:r w:rsidR="00B55638" w:rsidRPr="006F7E9C">
        <w:rPr>
          <w:spacing w:val="-2"/>
        </w:rPr>
        <w:t xml:space="preserve"> </w:t>
      </w:r>
      <w:r w:rsidR="0007350B" w:rsidRPr="006F7E9C">
        <w:rPr>
          <w:spacing w:val="-2"/>
        </w:rPr>
        <w:t xml:space="preserve">are </w:t>
      </w:r>
      <w:r w:rsidR="00B55638" w:rsidRPr="006F7E9C">
        <w:rPr>
          <w:spacing w:val="-2"/>
        </w:rPr>
        <w:t>involve</w:t>
      </w:r>
      <w:r w:rsidR="0007350B" w:rsidRPr="006F7E9C">
        <w:rPr>
          <w:spacing w:val="-2"/>
        </w:rPr>
        <w:t>d</w:t>
      </w:r>
      <w:r w:rsidR="00B55638" w:rsidRPr="006F7E9C">
        <w:rPr>
          <w:spacing w:val="-2"/>
        </w:rPr>
        <w:t xml:space="preserve"> in the initiation and progression of </w:t>
      </w:r>
      <w:r w:rsidR="006B15DC" w:rsidRPr="006F7E9C">
        <w:rPr>
          <w:spacing w:val="-2"/>
        </w:rPr>
        <w:t>most</w:t>
      </w:r>
      <w:r w:rsidR="00B55638" w:rsidRPr="006F7E9C">
        <w:rPr>
          <w:spacing w:val="-2"/>
        </w:rPr>
        <w:t xml:space="preserve"> </w:t>
      </w:r>
      <w:r w:rsidR="006B15DC" w:rsidRPr="006F7E9C">
        <w:rPr>
          <w:spacing w:val="-2"/>
        </w:rPr>
        <w:t>type</w:t>
      </w:r>
      <w:r w:rsidR="00B55638" w:rsidRPr="006F7E9C">
        <w:rPr>
          <w:spacing w:val="-2"/>
        </w:rPr>
        <w:t>s of cancer</w:t>
      </w:r>
      <w:bookmarkEnd w:id="2"/>
      <w:bookmarkEnd w:id="3"/>
      <w:r w:rsidR="00B55638" w:rsidRPr="006F7E9C">
        <w:rPr>
          <w:spacing w:val="-2"/>
        </w:rPr>
        <w:t>, including MM</w:t>
      </w:r>
      <w:r w:rsidR="00B55638" w:rsidRPr="006F7E9C">
        <w:rPr>
          <w:spacing w:val="-2"/>
        </w:rPr>
        <w:fldChar w:fldCharType="begin">
          <w:fldData xml:space="preserve">PEVuZE5vdGU+PENpdGU+PEF1dGhvcj5FdmFuczwvQXV0aG9yPjxZZWFyPjIwMTY8L1llYXI+PFJl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</w:fldData>
        </w:fldChar>
      </w:r>
      <w:r w:rsidR="004E364D" w:rsidRPr="006F7E9C">
        <w:rPr>
          <w:spacing w:val="-2"/>
        </w:rPr>
        <w:instrText xml:space="preserve"> ADDIN EN.CITE </w:instrText>
      </w:r>
      <w:r w:rsidR="004E364D" w:rsidRPr="006F7E9C">
        <w:rPr>
          <w:spacing w:val="-2"/>
        </w:rPr>
        <w:fldChar w:fldCharType="begin">
          <w:fldData xml:space="preserve">PEVuZE5vdGU+PENpdGU+PEF1dGhvcj5FdmFuczwvQXV0aG9yPjxZZWFyPjIwMTY8L1llYXI+PFJl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</w:fldData>
        </w:fldChar>
      </w:r>
      <w:r w:rsidR="004E364D" w:rsidRPr="006F7E9C">
        <w:rPr>
          <w:spacing w:val="-2"/>
        </w:rPr>
        <w:instrText xml:space="preserve"> ADDIN EN.CITE.DATA </w:instrText>
      </w:r>
      <w:r w:rsidR="004E364D" w:rsidRPr="006F7E9C">
        <w:rPr>
          <w:spacing w:val="-2"/>
        </w:rPr>
      </w:r>
      <w:r w:rsidR="004E364D" w:rsidRPr="006F7E9C">
        <w:rPr>
          <w:spacing w:val="-2"/>
        </w:rPr>
        <w:fldChar w:fldCharType="end"/>
      </w:r>
      <w:r w:rsidR="00B55638" w:rsidRPr="006F7E9C">
        <w:rPr>
          <w:spacing w:val="-2"/>
        </w:rPr>
      </w:r>
      <w:r w:rsidR="00B55638" w:rsidRPr="006F7E9C">
        <w:rPr>
          <w:spacing w:val="-2"/>
        </w:rPr>
        <w:fldChar w:fldCharType="separate"/>
      </w:r>
      <w:r w:rsidR="004E364D" w:rsidRPr="006F7E9C">
        <w:rPr>
          <w:spacing w:val="-2"/>
          <w:vertAlign w:val="superscript"/>
        </w:rPr>
        <w:t>7-9</w:t>
      </w:r>
      <w:r w:rsidR="00B55638" w:rsidRPr="006F7E9C">
        <w:rPr>
          <w:spacing w:val="-2"/>
        </w:rPr>
        <w:fldChar w:fldCharType="end"/>
      </w:r>
      <w:r w:rsidR="00B55638" w:rsidRPr="006F7E9C">
        <w:rPr>
          <w:spacing w:val="-2"/>
        </w:rPr>
        <w:t xml:space="preserve">. </w:t>
      </w:r>
      <w:bookmarkEnd w:id="4"/>
      <w:bookmarkEnd w:id="5"/>
      <w:r w:rsidR="0007350B" w:rsidRPr="006F7E9C">
        <w:t>MALAT1 is</w:t>
      </w:r>
      <w:r w:rsidR="00ED3107" w:rsidRPr="006F7E9C">
        <w:t xml:space="preserve"> </w:t>
      </w:r>
      <w:r w:rsidR="0007350B" w:rsidRPr="006F7E9C">
        <w:t>a</w:t>
      </w:r>
      <w:r w:rsidR="00ED3107" w:rsidRPr="006F7E9C">
        <w:t xml:space="preserve"> nuclear-enriched noncoding transcript 2</w:t>
      </w:r>
      <w:r w:rsidR="00BA2861" w:rsidRPr="006F7E9C">
        <w:rPr>
          <w:lang w:eastAsia="zh-CN"/>
        </w:rPr>
        <w:t xml:space="preserve"> (</w:t>
      </w:r>
      <w:r w:rsidR="00ED3107" w:rsidRPr="006F7E9C">
        <w:t>NEAT2)</w:t>
      </w:r>
      <w:r w:rsidR="0007350B" w:rsidRPr="006F7E9C">
        <w:t xml:space="preserve"> and </w:t>
      </w:r>
      <w:r w:rsidR="00ED3107" w:rsidRPr="006F7E9C">
        <w:t>a highly conserved lncRNA</w:t>
      </w:r>
      <w:r w:rsidR="00ED3107" w:rsidRPr="006F7E9C">
        <w:fldChar w:fldCharType="begin">
          <w:fldData xml:space="preserve">PEVuZE5vdGU+PENpdGU+PEF1dGhvcj5TY2htaWR0PC9BdXRob3I+PFllYXI+MjAxMTwvWWVhcj48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</w:fldData>
        </w:fldChar>
      </w:r>
      <w:r w:rsidR="004E364D" w:rsidRPr="006F7E9C">
        <w:instrText xml:space="preserve"> ADDIN EN.CITE </w:instrText>
      </w:r>
      <w:r w:rsidR="004E364D" w:rsidRPr="006F7E9C">
        <w:fldChar w:fldCharType="begin">
          <w:fldData xml:space="preserve">PEVuZE5vdGU+PENpdGU+PEF1dGhvcj5TY2htaWR0PC9BdXRob3I+PFllYXI+MjAxMTwvWWVhcj48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</w:fldData>
        </w:fldChar>
      </w:r>
      <w:r w:rsidR="004E364D" w:rsidRPr="006F7E9C">
        <w:instrText xml:space="preserve"> ADDIN EN.CITE.DATA </w:instrText>
      </w:r>
      <w:r w:rsidR="004E364D" w:rsidRPr="006F7E9C">
        <w:fldChar w:fldCharType="end"/>
      </w:r>
      <w:r w:rsidR="00ED3107" w:rsidRPr="006F7E9C">
        <w:fldChar w:fldCharType="separate"/>
      </w:r>
      <w:r w:rsidR="004E364D" w:rsidRPr="006F7E9C">
        <w:rPr>
          <w:vertAlign w:val="superscript"/>
        </w:rPr>
        <w:t>10</w:t>
      </w:r>
      <w:r w:rsidR="00ED3107" w:rsidRPr="006F7E9C">
        <w:fldChar w:fldCharType="end"/>
      </w:r>
      <w:r w:rsidR="0007350B" w:rsidRPr="006F7E9C">
        <w:t>. MALAT1 is</w:t>
      </w:r>
      <w:r w:rsidR="00ED3107" w:rsidRPr="006F7E9C">
        <w:t xml:space="preserve"> </w:t>
      </w:r>
      <w:r w:rsidR="009F0596">
        <w:t xml:space="preserve">initially </w:t>
      </w:r>
      <w:r w:rsidR="0026377B" w:rsidRPr="006F7E9C">
        <w:t>recognized</w:t>
      </w:r>
      <w:r w:rsidR="00ED3107" w:rsidRPr="006F7E9C">
        <w:t xml:space="preserve"> in metastatic non-small</w:t>
      </w:r>
      <w:r w:rsidR="009F0596">
        <w:t>-</w:t>
      </w:r>
      <w:r w:rsidR="00ED3107" w:rsidRPr="006F7E9C">
        <w:t>cell lung cancer</w:t>
      </w:r>
      <w:r w:rsidR="00DB43B2" w:rsidRPr="006F7E9C">
        <w:t xml:space="preserve"> </w:t>
      </w:r>
      <w:r w:rsidR="00ED3107" w:rsidRPr="006F7E9C">
        <w:t>(NSCLC)</w:t>
      </w:r>
      <w:r w:rsidR="00ED3107" w:rsidRPr="006F7E9C">
        <w:fldChar w:fldCharType="begin">
          <w:fldData xml:space="preserve">PEVuZE5vdGU+PENpdGU+PEF1dGhvcj5KaTwvQXV0aG9yPjxZZWFyPjIwMDM8L1llYXI+PFJlY051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</w:fldData>
        </w:fldChar>
      </w:r>
      <w:r w:rsidR="004E364D" w:rsidRPr="006F7E9C">
        <w:instrText xml:space="preserve"> ADDIN EN.CITE </w:instrText>
      </w:r>
      <w:r w:rsidR="004E364D" w:rsidRPr="006F7E9C">
        <w:fldChar w:fldCharType="begin">
          <w:fldData xml:space="preserve">PEVuZE5vdGU+PENpdGU+PEF1dGhvcj5KaTwvQXV0aG9yPjxZZWFyPjIwMDM8L1llYXI+PFJlY051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</w:fldData>
        </w:fldChar>
      </w:r>
      <w:r w:rsidR="004E364D" w:rsidRPr="006F7E9C">
        <w:instrText xml:space="preserve"> ADDIN EN.CITE.DATA </w:instrText>
      </w:r>
      <w:r w:rsidR="004E364D" w:rsidRPr="006F7E9C">
        <w:fldChar w:fldCharType="end"/>
      </w:r>
      <w:r w:rsidR="00ED3107" w:rsidRPr="006F7E9C">
        <w:fldChar w:fldCharType="separate"/>
      </w:r>
      <w:r w:rsidR="004E364D" w:rsidRPr="006F7E9C">
        <w:rPr>
          <w:vertAlign w:val="superscript"/>
        </w:rPr>
        <w:t>11</w:t>
      </w:r>
      <w:r w:rsidR="00ED3107" w:rsidRPr="006F7E9C">
        <w:fldChar w:fldCharType="end"/>
      </w:r>
      <w:r w:rsidR="0007350B" w:rsidRPr="006F7E9C">
        <w:t xml:space="preserve">, but has been overexpressed </w:t>
      </w:r>
      <w:r w:rsidR="0026377B" w:rsidRPr="006F7E9C">
        <w:t>in numerous tumor</w:t>
      </w:r>
      <w:r w:rsidR="0007350B" w:rsidRPr="006F7E9C">
        <w:t>s</w:t>
      </w:r>
      <w:r w:rsidR="0026377B" w:rsidRPr="006F7E9C">
        <w:rPr>
          <w:vertAlign w:val="superscript"/>
        </w:rPr>
        <w:t>5,</w:t>
      </w:r>
      <w:r w:rsidR="0026377B" w:rsidRPr="006F7E9C">
        <w:rPr>
          <w:vertAlign w:val="superscript"/>
        </w:rPr>
        <w:fldChar w:fldCharType="begin">
          <w:fldData xml:space="preserve">PEVuZE5vdGU+PENpdGU+PEF1dGhvcj5MdW88L0F1dGhvcj48WWVhcj4yMDA2PC9ZZWFyPjxSZWNO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==
</w:fldData>
        </w:fldChar>
      </w:r>
      <w:r w:rsidR="004E364D" w:rsidRPr="006F7E9C">
        <w:rPr>
          <w:vertAlign w:val="superscript"/>
        </w:rPr>
        <w:instrText xml:space="preserve"> ADDIN EN.CITE </w:instrText>
      </w:r>
      <w:r w:rsidR="004E364D" w:rsidRPr="006F7E9C">
        <w:rPr>
          <w:vertAlign w:val="superscript"/>
        </w:rPr>
        <w:fldChar w:fldCharType="begin">
          <w:fldData xml:space="preserve">PEVuZE5vdGU+PENpdGU+PEF1dGhvcj5MdW88L0F1dGhvcj48WWVhcj4yMDA2PC9ZZWFyPjxSZWNO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==
</w:fldData>
        </w:fldChar>
      </w:r>
      <w:r w:rsidR="004E364D" w:rsidRPr="006F7E9C">
        <w:rPr>
          <w:vertAlign w:val="superscript"/>
        </w:rPr>
        <w:instrText xml:space="preserve"> ADDIN EN.CITE.DATA </w:instrText>
      </w:r>
      <w:r w:rsidR="004E364D" w:rsidRPr="006F7E9C">
        <w:rPr>
          <w:vertAlign w:val="superscript"/>
        </w:rPr>
      </w:r>
      <w:r w:rsidR="004E364D" w:rsidRPr="006F7E9C">
        <w:rPr>
          <w:vertAlign w:val="superscript"/>
        </w:rPr>
        <w:fldChar w:fldCharType="end"/>
      </w:r>
      <w:r w:rsidR="0026377B" w:rsidRPr="006F7E9C">
        <w:rPr>
          <w:vertAlign w:val="superscript"/>
        </w:rPr>
      </w:r>
      <w:r w:rsidR="0026377B" w:rsidRPr="006F7E9C">
        <w:rPr>
          <w:vertAlign w:val="superscript"/>
        </w:rPr>
        <w:fldChar w:fldCharType="separate"/>
      </w:r>
      <w:r w:rsidR="004E364D" w:rsidRPr="006F7E9C">
        <w:rPr>
          <w:vertAlign w:val="superscript"/>
        </w:rPr>
        <w:t>12</w:t>
      </w:r>
      <w:r w:rsidR="0026377B" w:rsidRPr="006F7E9C">
        <w:rPr>
          <w:vertAlign w:val="superscript"/>
        </w:rPr>
        <w:fldChar w:fldCharType="end"/>
      </w:r>
      <w:r w:rsidR="0026377B" w:rsidRPr="006F7E9C">
        <w:rPr>
          <w:vertAlign w:val="superscript"/>
        </w:rPr>
        <w:t>-</w:t>
      </w:r>
      <w:r w:rsidR="0026377B" w:rsidRPr="006F7E9C">
        <w:rPr>
          <w:vertAlign w:val="superscript"/>
        </w:rPr>
        <w:fldChar w:fldCharType="begin">
          <w:fldData xml:space="preserve">PEVuZE5vdGU+PENpdGU+PEF1dGhvcj5HdWZmYW50aTwvQXV0aG9yPjxZZWFyPjIwMDk8L1llYXI+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=
</w:fldData>
        </w:fldChar>
      </w:r>
      <w:r w:rsidR="004E364D" w:rsidRPr="006F7E9C">
        <w:rPr>
          <w:vertAlign w:val="superscript"/>
        </w:rPr>
        <w:instrText xml:space="preserve"> ADDIN EN.CITE </w:instrText>
      </w:r>
      <w:r w:rsidR="004E364D" w:rsidRPr="006F7E9C">
        <w:rPr>
          <w:vertAlign w:val="superscript"/>
        </w:rPr>
        <w:fldChar w:fldCharType="begin">
          <w:fldData xml:space="preserve">PEVuZE5vdGU+PENpdGU+PEF1dGhvcj5HdWZmYW50aTwvQXV0aG9yPjxZZWFyPjIwMDk8L1llYXI+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=
</w:fldData>
        </w:fldChar>
      </w:r>
      <w:r w:rsidR="004E364D" w:rsidRPr="006F7E9C">
        <w:rPr>
          <w:vertAlign w:val="superscript"/>
        </w:rPr>
        <w:instrText xml:space="preserve"> ADDIN EN.CITE.DATA </w:instrText>
      </w:r>
      <w:r w:rsidR="004E364D" w:rsidRPr="006F7E9C">
        <w:rPr>
          <w:vertAlign w:val="superscript"/>
        </w:rPr>
      </w:r>
      <w:r w:rsidR="004E364D" w:rsidRPr="006F7E9C">
        <w:rPr>
          <w:vertAlign w:val="superscript"/>
        </w:rPr>
        <w:fldChar w:fldCharType="end"/>
      </w:r>
      <w:r w:rsidR="0026377B" w:rsidRPr="006F7E9C">
        <w:rPr>
          <w:vertAlign w:val="superscript"/>
        </w:rPr>
      </w:r>
      <w:r w:rsidR="0026377B" w:rsidRPr="006F7E9C">
        <w:rPr>
          <w:vertAlign w:val="superscript"/>
        </w:rPr>
        <w:fldChar w:fldCharType="separate"/>
      </w:r>
      <w:r w:rsidR="004E364D" w:rsidRPr="006F7E9C">
        <w:rPr>
          <w:vertAlign w:val="superscript"/>
        </w:rPr>
        <w:t>13</w:t>
      </w:r>
      <w:r w:rsidR="0026377B" w:rsidRPr="006F7E9C">
        <w:rPr>
          <w:vertAlign w:val="superscript"/>
        </w:rPr>
        <w:fldChar w:fldCharType="end"/>
      </w:r>
      <w:r w:rsidR="0026377B" w:rsidRPr="006F7E9C">
        <w:t>;</w:t>
      </w:r>
      <w:r w:rsidR="0026377B" w:rsidRPr="006F7E9C">
        <w:rPr>
          <w:vertAlign w:val="superscript"/>
        </w:rPr>
        <w:t xml:space="preserve"> </w:t>
      </w:r>
      <w:r w:rsidR="0026377B" w:rsidRPr="006F7E9C">
        <w:t xml:space="preserve">it is one of </w:t>
      </w:r>
      <w:r w:rsidR="00ED3107" w:rsidRPr="006F7E9C">
        <w:t xml:space="preserve">the most highly expressed </w:t>
      </w:r>
      <w:proofErr w:type="spellStart"/>
      <w:r w:rsidR="00ED3107" w:rsidRPr="006F7E9C">
        <w:t>lncRNA</w:t>
      </w:r>
      <w:r w:rsidR="009F0596">
        <w:t>s</w:t>
      </w:r>
      <w:proofErr w:type="spellEnd"/>
      <w:r w:rsidR="00ED3107" w:rsidRPr="006F7E9C">
        <w:t xml:space="preserve"> and </w:t>
      </w:r>
      <w:r w:rsidR="0007350B" w:rsidRPr="006F7E9C">
        <w:t xml:space="preserve">is </w:t>
      </w:r>
      <w:r w:rsidR="00ED3107" w:rsidRPr="006F7E9C">
        <w:t xml:space="preserve">correlated with </w:t>
      </w:r>
      <w:r w:rsidR="009F0596">
        <w:t xml:space="preserve">a </w:t>
      </w:r>
      <w:r w:rsidR="00ED3107" w:rsidRPr="006F7E9C">
        <w:t>poor prognosis</w:t>
      </w:r>
      <w:r w:rsidR="00CE51D9" w:rsidRPr="006F7E9C">
        <w:t xml:space="preserve"> in MM</w:t>
      </w:r>
      <w:r w:rsidR="00ED3107" w:rsidRPr="006F7E9C">
        <w:fldChar w:fldCharType="begin">
          <w:fldData xml:space="preserve">PEVuZE5vdGU+PENpdGU+PEF1dGhvcj5Sb25jaGV0dGk8L0F1dGhvcj48WWVhcj4yMDE2PC9ZZWFy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</w:fldData>
        </w:fldChar>
      </w:r>
      <w:r w:rsidR="004E364D" w:rsidRPr="006F7E9C">
        <w:instrText xml:space="preserve"> ADDIN EN.CITE </w:instrText>
      </w:r>
      <w:r w:rsidR="004E364D" w:rsidRPr="006F7E9C">
        <w:fldChar w:fldCharType="begin">
          <w:fldData xml:space="preserve">PEVuZE5vdGU+PENpdGU+PEF1dGhvcj5Sb25jaGV0dGk8L0F1dGhvcj48WWVhcj4yMDE2PC9ZZWFy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</w:fldData>
        </w:fldChar>
      </w:r>
      <w:r w:rsidR="004E364D" w:rsidRPr="006F7E9C">
        <w:instrText xml:space="preserve"> ADDIN EN.CITE.DATA </w:instrText>
      </w:r>
      <w:r w:rsidR="004E364D" w:rsidRPr="006F7E9C">
        <w:fldChar w:fldCharType="end"/>
      </w:r>
      <w:r w:rsidR="00ED3107" w:rsidRPr="006F7E9C">
        <w:fldChar w:fldCharType="separate"/>
      </w:r>
      <w:r w:rsidR="004E364D" w:rsidRPr="006F7E9C">
        <w:rPr>
          <w:vertAlign w:val="superscript"/>
        </w:rPr>
        <w:t>8,14</w:t>
      </w:r>
      <w:r w:rsidR="00ED3107" w:rsidRPr="006F7E9C">
        <w:fldChar w:fldCharType="end"/>
      </w:r>
      <w:r w:rsidR="001A73F6" w:rsidRPr="006F7E9C">
        <w:t>. The expression level of MALAT1 is significant</w:t>
      </w:r>
      <w:r w:rsidR="00794CBA">
        <w:t>ly</w:t>
      </w:r>
      <w:r w:rsidR="001A73F6" w:rsidRPr="006F7E9C">
        <w:t xml:space="preserve"> higher in </w:t>
      </w:r>
      <w:r w:rsidR="00ED3107" w:rsidRPr="006F7E9C">
        <w:t xml:space="preserve">fatal course extramedullary MM </w:t>
      </w:r>
      <w:r w:rsidR="001A73F6" w:rsidRPr="006F7E9C">
        <w:t xml:space="preserve">patients </w:t>
      </w:r>
      <w:r w:rsidR="00ED3107" w:rsidRPr="006F7E9C">
        <w:t xml:space="preserve">compared </w:t>
      </w:r>
      <w:r w:rsidR="001A73F6" w:rsidRPr="006F7E9C">
        <w:t>to</w:t>
      </w:r>
      <w:r w:rsidR="00ED3107" w:rsidRPr="006F7E9C">
        <w:t xml:space="preserve"> </w:t>
      </w:r>
      <w:r w:rsidR="001A73F6" w:rsidRPr="006F7E9C">
        <w:t>tho</w:t>
      </w:r>
      <w:r w:rsidR="0056010D" w:rsidRPr="006F7E9C">
        <w:t>se</w:t>
      </w:r>
      <w:r w:rsidR="001A73F6" w:rsidRPr="006F7E9C">
        <w:t xml:space="preserve"> </w:t>
      </w:r>
      <w:r w:rsidR="00FF2A81">
        <w:t>only</w:t>
      </w:r>
      <w:r w:rsidR="00FF2A81" w:rsidRPr="006F7E9C">
        <w:t xml:space="preserve"> </w:t>
      </w:r>
      <w:r w:rsidR="00ED3107" w:rsidRPr="006F7E9C">
        <w:t>diagnosed</w:t>
      </w:r>
      <w:r w:rsidR="001A73F6" w:rsidRPr="006F7E9C">
        <w:t xml:space="preserve"> as</w:t>
      </w:r>
      <w:r w:rsidR="00ED3107" w:rsidRPr="006F7E9C">
        <w:t xml:space="preserve"> MM</w:t>
      </w:r>
      <w:r w:rsidR="00ED3107" w:rsidRPr="006F7E9C">
        <w:fldChar w:fldCharType="begin">
          <w:fldData xml:space="preserve">PEVuZE5vdGU+PENpdGU+PEF1dGhvcj5IYW5kYTwvQXV0aG9yPjxZZWFyPjIwMTc8L1llYXI+PFJl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</w:fldData>
        </w:fldChar>
      </w:r>
      <w:r w:rsidR="004E364D" w:rsidRPr="006F7E9C">
        <w:instrText xml:space="preserve"> ADDIN EN.CITE </w:instrText>
      </w:r>
      <w:r w:rsidR="004E364D" w:rsidRPr="006F7E9C">
        <w:fldChar w:fldCharType="begin">
          <w:fldData xml:space="preserve">PEVuZE5vdGU+PENpdGU+PEF1dGhvcj5IYW5kYTwvQXV0aG9yPjxZZWFyPjIwMTc8L1llYXI+PFJl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</w:fldData>
        </w:fldChar>
      </w:r>
      <w:r w:rsidR="004E364D" w:rsidRPr="006F7E9C">
        <w:instrText xml:space="preserve"> ADDIN EN.CITE.DATA </w:instrText>
      </w:r>
      <w:r w:rsidR="004E364D" w:rsidRPr="006F7E9C">
        <w:fldChar w:fldCharType="end"/>
      </w:r>
      <w:r w:rsidR="00ED3107" w:rsidRPr="006F7E9C">
        <w:fldChar w:fldCharType="separate"/>
      </w:r>
      <w:r w:rsidR="004E364D" w:rsidRPr="006F7E9C">
        <w:rPr>
          <w:vertAlign w:val="superscript"/>
        </w:rPr>
        <w:t>15</w:t>
      </w:r>
      <w:r w:rsidR="00ED3107" w:rsidRPr="006F7E9C">
        <w:fldChar w:fldCharType="end"/>
      </w:r>
      <w:r w:rsidR="00ED3107" w:rsidRPr="006F7E9C">
        <w:t xml:space="preserve">. </w:t>
      </w:r>
    </w:p>
    <w:p w14:paraId="1E99586A" w14:textId="77777777" w:rsidR="000C06A4" w:rsidRPr="006F7E9C" w:rsidRDefault="000C06A4" w:rsidP="00087087">
      <w:pPr>
        <w:widowControl/>
        <w:snapToGrid w:val="0"/>
        <w:jc w:val="left"/>
        <w:rPr>
          <w:spacing w:val="-2"/>
        </w:rPr>
      </w:pPr>
    </w:p>
    <w:p w14:paraId="13FC2EBC" w14:textId="2C0D98B3" w:rsidR="00B45F50" w:rsidRPr="006F7E9C" w:rsidRDefault="00892554" w:rsidP="00087087">
      <w:pPr>
        <w:pStyle w:val="Paragraph"/>
        <w:spacing w:before="0"/>
        <w:ind w:firstLine="0"/>
        <w:rPr>
          <w:rFonts w:ascii="Calibri" w:hAnsi="Calibri" w:cs="Calibri"/>
          <w:spacing w:val="-2"/>
          <w:szCs w:val="22"/>
        </w:rPr>
      </w:pPr>
      <w:r w:rsidRPr="006F7E9C">
        <w:rPr>
          <w:rFonts w:ascii="Calibri" w:hAnsi="Calibri" w:cs="Calibri"/>
          <w:spacing w:val="-2"/>
          <w:szCs w:val="22"/>
        </w:rPr>
        <w:t xml:space="preserve">In </w:t>
      </w:r>
      <w:r w:rsidR="0007350B" w:rsidRPr="006F7E9C">
        <w:rPr>
          <w:rFonts w:ascii="Calibri" w:hAnsi="Calibri" w:cs="Calibri"/>
          <w:spacing w:val="-2"/>
          <w:szCs w:val="22"/>
        </w:rPr>
        <w:t xml:space="preserve">a </w:t>
      </w:r>
      <w:r w:rsidRPr="006F7E9C">
        <w:rPr>
          <w:rFonts w:ascii="Calibri" w:hAnsi="Calibri" w:cs="Calibri"/>
          <w:spacing w:val="-2"/>
          <w:szCs w:val="22"/>
        </w:rPr>
        <w:t xml:space="preserve">previous study, we </w:t>
      </w:r>
      <w:r w:rsidR="00B501F3" w:rsidRPr="006F7E9C">
        <w:rPr>
          <w:rFonts w:ascii="Calibri" w:hAnsi="Calibri" w:cs="Calibri"/>
          <w:spacing w:val="-2"/>
          <w:szCs w:val="22"/>
        </w:rPr>
        <w:t xml:space="preserve">have </w:t>
      </w:r>
      <w:r w:rsidR="004777AA" w:rsidRPr="006F7E9C">
        <w:rPr>
          <w:rFonts w:ascii="Calibri" w:hAnsi="Calibri" w:cs="Calibri"/>
          <w:spacing w:val="-2"/>
          <w:szCs w:val="22"/>
        </w:rPr>
        <w:t>confirmed</w:t>
      </w:r>
      <w:r w:rsidR="00CD62CA" w:rsidRPr="006F7E9C">
        <w:rPr>
          <w:rFonts w:ascii="Calibri" w:hAnsi="Calibri" w:cs="Calibri"/>
          <w:spacing w:val="-2"/>
          <w:szCs w:val="22"/>
        </w:rPr>
        <w:t xml:space="preserve"> that </w:t>
      </w:r>
      <w:r w:rsidR="00D20E78" w:rsidRPr="006F7E9C">
        <w:rPr>
          <w:rFonts w:ascii="Calibri" w:hAnsi="Calibri" w:cs="Calibri"/>
          <w:spacing w:val="-2"/>
          <w:szCs w:val="22"/>
        </w:rPr>
        <w:t>anti-</w:t>
      </w:r>
      <w:r w:rsidR="00CD62CA" w:rsidRPr="006F7E9C">
        <w:rPr>
          <w:rFonts w:ascii="Calibri" w:hAnsi="Calibri" w:cs="Calibri"/>
          <w:spacing w:val="-2"/>
          <w:szCs w:val="22"/>
        </w:rPr>
        <w:t xml:space="preserve">MALAT1 </w:t>
      </w:r>
      <w:r w:rsidR="00D20E78" w:rsidRPr="006F7E9C">
        <w:rPr>
          <w:rFonts w:ascii="Calibri" w:hAnsi="Calibri" w:cs="Calibri"/>
          <w:spacing w:val="-2"/>
          <w:szCs w:val="22"/>
        </w:rPr>
        <w:t xml:space="preserve">oligos </w:t>
      </w:r>
      <w:r w:rsidR="00FF2A81" w:rsidRPr="006F7E9C">
        <w:rPr>
          <w:rFonts w:ascii="Calibri" w:hAnsi="Calibri" w:cs="Calibri"/>
          <w:spacing w:val="-2"/>
          <w:szCs w:val="22"/>
        </w:rPr>
        <w:t xml:space="preserve">robustly </w:t>
      </w:r>
      <w:r w:rsidR="0007350B" w:rsidRPr="006F7E9C">
        <w:rPr>
          <w:rFonts w:ascii="Calibri" w:hAnsi="Calibri" w:cs="Calibri"/>
          <w:spacing w:val="-2"/>
          <w:szCs w:val="22"/>
        </w:rPr>
        <w:t>le</w:t>
      </w:r>
      <w:r w:rsidR="001865D1" w:rsidRPr="006F7E9C">
        <w:rPr>
          <w:rFonts w:ascii="Calibri" w:hAnsi="Calibri" w:cs="Calibri"/>
          <w:spacing w:val="-2"/>
          <w:szCs w:val="22"/>
        </w:rPr>
        <w:t>a</w:t>
      </w:r>
      <w:r w:rsidR="0007350B" w:rsidRPr="006F7E9C">
        <w:rPr>
          <w:rFonts w:ascii="Calibri" w:hAnsi="Calibri" w:cs="Calibri"/>
          <w:spacing w:val="-2"/>
          <w:szCs w:val="22"/>
        </w:rPr>
        <w:t>d to</w:t>
      </w:r>
      <w:r w:rsidR="00CD62CA" w:rsidRPr="006F7E9C">
        <w:rPr>
          <w:rFonts w:ascii="Calibri" w:hAnsi="Calibri" w:cs="Calibri"/>
          <w:spacing w:val="-2"/>
          <w:szCs w:val="22"/>
        </w:rPr>
        <w:t xml:space="preserve"> DNA damage and apoptosis in MM</w:t>
      </w:r>
      <w:r w:rsidR="0065205A" w:rsidRPr="006F7E9C">
        <w:rPr>
          <w:rFonts w:ascii="Calibri" w:hAnsi="Calibri" w:cs="Calibri"/>
          <w:spacing w:val="-2"/>
          <w:szCs w:val="22"/>
        </w:rPr>
        <w:fldChar w:fldCharType="begin">
          <w:fldData xml:space="preserve">PEVuZE5vdGU+PENpdGU+PEF1dGhvcj5IdTwvQXV0aG9yPjxZZWFyPjIwMTg8L1llYXI+PFJlY051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</w:fldData>
        </w:fldChar>
      </w:r>
      <w:r w:rsidR="004E364D" w:rsidRPr="006F7E9C">
        <w:rPr>
          <w:rFonts w:ascii="Calibri" w:hAnsi="Calibri" w:cs="Calibri"/>
          <w:spacing w:val="-2"/>
          <w:szCs w:val="22"/>
        </w:rPr>
        <w:instrText xml:space="preserve"> ADDIN EN.CITE </w:instrText>
      </w:r>
      <w:r w:rsidR="004E364D" w:rsidRPr="006F7E9C">
        <w:rPr>
          <w:rFonts w:ascii="Calibri" w:hAnsi="Calibri" w:cs="Calibri"/>
          <w:spacing w:val="-2"/>
          <w:szCs w:val="22"/>
        </w:rPr>
        <w:fldChar w:fldCharType="begin">
          <w:fldData xml:space="preserve">PEVuZE5vdGU+PENpdGU+PEF1dGhvcj5IdTwvQXV0aG9yPjxZZWFyPjIwMTg8L1llYXI+PFJlY051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</w:fldData>
        </w:fldChar>
      </w:r>
      <w:r w:rsidR="004E364D" w:rsidRPr="006F7E9C">
        <w:rPr>
          <w:rFonts w:ascii="Calibri" w:hAnsi="Calibri" w:cs="Calibri"/>
          <w:spacing w:val="-2"/>
          <w:szCs w:val="22"/>
        </w:rPr>
        <w:instrText xml:space="preserve"> ADDIN EN.CITE.DATA </w:instrText>
      </w:r>
      <w:r w:rsidR="004E364D" w:rsidRPr="006F7E9C">
        <w:rPr>
          <w:rFonts w:ascii="Calibri" w:hAnsi="Calibri" w:cs="Calibri"/>
          <w:spacing w:val="-2"/>
          <w:szCs w:val="22"/>
        </w:rPr>
      </w:r>
      <w:r w:rsidR="004E364D" w:rsidRPr="006F7E9C">
        <w:rPr>
          <w:rFonts w:ascii="Calibri" w:hAnsi="Calibri" w:cs="Calibri"/>
          <w:spacing w:val="-2"/>
          <w:szCs w:val="22"/>
        </w:rPr>
        <w:fldChar w:fldCharType="end"/>
      </w:r>
      <w:r w:rsidR="0065205A" w:rsidRPr="006F7E9C">
        <w:rPr>
          <w:rFonts w:ascii="Calibri" w:hAnsi="Calibri" w:cs="Calibri"/>
          <w:spacing w:val="-2"/>
          <w:szCs w:val="22"/>
        </w:rPr>
      </w:r>
      <w:r w:rsidR="0065205A" w:rsidRPr="006F7E9C">
        <w:rPr>
          <w:rFonts w:ascii="Calibri" w:hAnsi="Calibri" w:cs="Calibri"/>
          <w:spacing w:val="-2"/>
          <w:szCs w:val="22"/>
        </w:rPr>
        <w:fldChar w:fldCharType="separate"/>
      </w:r>
      <w:r w:rsidR="004E364D" w:rsidRPr="006F7E9C">
        <w:rPr>
          <w:rFonts w:ascii="Calibri" w:hAnsi="Calibri" w:cs="Calibri"/>
          <w:spacing w:val="-2"/>
          <w:szCs w:val="22"/>
          <w:vertAlign w:val="superscript"/>
        </w:rPr>
        <w:t>16</w:t>
      </w:r>
      <w:r w:rsidR="0065205A" w:rsidRPr="006F7E9C">
        <w:rPr>
          <w:rFonts w:ascii="Calibri" w:hAnsi="Calibri" w:cs="Calibri"/>
          <w:spacing w:val="-2"/>
          <w:szCs w:val="22"/>
        </w:rPr>
        <w:fldChar w:fldCharType="end"/>
      </w:r>
      <w:r w:rsidR="00466122" w:rsidRPr="006F7E9C">
        <w:rPr>
          <w:rFonts w:ascii="Calibri" w:hAnsi="Calibri" w:cs="Calibri"/>
          <w:spacing w:val="-2"/>
          <w:szCs w:val="22"/>
        </w:rPr>
        <w:t xml:space="preserve"> by using </w:t>
      </w:r>
      <w:proofErr w:type="spellStart"/>
      <w:r w:rsidR="00466122" w:rsidRPr="006F7E9C">
        <w:rPr>
          <w:rFonts w:ascii="Calibri" w:hAnsi="Calibri" w:cs="Calibri"/>
          <w:spacing w:val="-2"/>
          <w:szCs w:val="22"/>
        </w:rPr>
        <w:t>g</w:t>
      </w:r>
      <w:r w:rsidR="00320A93" w:rsidRPr="006F7E9C">
        <w:rPr>
          <w:rFonts w:ascii="Calibri" w:hAnsi="Calibri" w:cs="Calibri"/>
          <w:spacing w:val="-2"/>
          <w:szCs w:val="22"/>
        </w:rPr>
        <w:t>apmer</w:t>
      </w:r>
      <w:proofErr w:type="spellEnd"/>
      <w:r w:rsidR="00320A93" w:rsidRPr="006F7E9C">
        <w:rPr>
          <w:rFonts w:ascii="Calibri" w:hAnsi="Calibri" w:cs="Calibri"/>
          <w:spacing w:val="-2"/>
          <w:szCs w:val="22"/>
        </w:rPr>
        <w:t xml:space="preserve"> DNA antisense </w:t>
      </w:r>
      <w:r w:rsidR="00FA7CBB" w:rsidRPr="006F7E9C">
        <w:rPr>
          <w:rFonts w:ascii="Calibri" w:hAnsi="Calibri" w:cs="Calibri"/>
          <w:spacing w:val="-2"/>
          <w:szCs w:val="22"/>
        </w:rPr>
        <w:t>oligonucleotides</w:t>
      </w:r>
      <w:r w:rsidR="00320A93" w:rsidRPr="006F7E9C">
        <w:rPr>
          <w:rFonts w:ascii="Calibri" w:hAnsi="Calibri" w:cs="Calibri"/>
          <w:spacing w:val="-2"/>
          <w:szCs w:val="22"/>
        </w:rPr>
        <w:t xml:space="preserve"> targeting MALAT1</w:t>
      </w:r>
      <w:r w:rsidR="0065205A" w:rsidRPr="006F7E9C">
        <w:rPr>
          <w:rFonts w:ascii="Calibri" w:hAnsi="Calibri" w:cs="Calibri"/>
          <w:spacing w:val="-2"/>
          <w:szCs w:val="22"/>
        </w:rPr>
        <w:t xml:space="preserve"> </w:t>
      </w:r>
      <w:r w:rsidR="00320A93" w:rsidRPr="006F7E9C">
        <w:rPr>
          <w:rFonts w:ascii="Calibri" w:hAnsi="Calibri" w:cs="Calibri"/>
          <w:spacing w:val="-2"/>
          <w:szCs w:val="22"/>
        </w:rPr>
        <w:t xml:space="preserve">(anti-MALAT1) in MM cells. The </w:t>
      </w:r>
      <w:proofErr w:type="spellStart"/>
      <w:r w:rsidR="00320A93" w:rsidRPr="006F7E9C">
        <w:rPr>
          <w:rFonts w:ascii="Calibri" w:hAnsi="Calibri" w:cs="Calibri"/>
          <w:spacing w:val="-2"/>
          <w:szCs w:val="22"/>
        </w:rPr>
        <w:t>gapmer</w:t>
      </w:r>
      <w:proofErr w:type="spellEnd"/>
      <w:r w:rsidR="00320A93" w:rsidRPr="006F7E9C">
        <w:rPr>
          <w:rFonts w:ascii="Calibri" w:hAnsi="Calibri" w:cs="Calibri"/>
          <w:spacing w:val="-2"/>
          <w:szCs w:val="22"/>
        </w:rPr>
        <w:t xml:space="preserve"> DNA </w:t>
      </w:r>
      <w:r w:rsidR="0007350B" w:rsidRPr="006F7E9C">
        <w:rPr>
          <w:rFonts w:ascii="Calibri" w:hAnsi="Calibri" w:cs="Calibri"/>
          <w:spacing w:val="-2"/>
          <w:szCs w:val="22"/>
        </w:rPr>
        <w:t>is</w:t>
      </w:r>
      <w:r w:rsidR="00320A93" w:rsidRPr="006F7E9C">
        <w:rPr>
          <w:rFonts w:ascii="Calibri" w:hAnsi="Calibri" w:cs="Calibri"/>
          <w:spacing w:val="-2"/>
          <w:szCs w:val="22"/>
        </w:rPr>
        <w:t xml:space="preserve"> </w:t>
      </w:r>
      <w:r w:rsidR="00466122" w:rsidRPr="006F7E9C">
        <w:rPr>
          <w:rFonts w:ascii="Calibri" w:hAnsi="Calibri" w:cs="Calibri"/>
          <w:spacing w:val="-2"/>
          <w:szCs w:val="22"/>
        </w:rPr>
        <w:t>composed</w:t>
      </w:r>
      <w:r w:rsidR="00320A93" w:rsidRPr="006F7E9C">
        <w:rPr>
          <w:rFonts w:ascii="Calibri" w:hAnsi="Calibri" w:cs="Calibri"/>
          <w:spacing w:val="-2"/>
          <w:szCs w:val="22"/>
        </w:rPr>
        <w:t xml:space="preserve"> </w:t>
      </w:r>
      <w:r w:rsidR="0007350B" w:rsidRPr="006F7E9C">
        <w:rPr>
          <w:rFonts w:ascii="Calibri" w:hAnsi="Calibri" w:cs="Calibri"/>
          <w:spacing w:val="-2"/>
          <w:szCs w:val="22"/>
        </w:rPr>
        <w:t>of</w:t>
      </w:r>
      <w:r w:rsidR="00390C25" w:rsidRPr="006F7E9C">
        <w:rPr>
          <w:rFonts w:ascii="Calibri" w:hAnsi="Calibri" w:cs="Calibri"/>
          <w:spacing w:val="-2"/>
          <w:szCs w:val="22"/>
        </w:rPr>
        <w:t xml:space="preserve"> antisense DNA and </w:t>
      </w:r>
      <w:r w:rsidR="0007350B" w:rsidRPr="006F7E9C">
        <w:rPr>
          <w:rFonts w:ascii="Calibri" w:hAnsi="Calibri" w:cs="Calibri"/>
          <w:spacing w:val="-2"/>
          <w:szCs w:val="22"/>
        </w:rPr>
        <w:t>linked</w:t>
      </w:r>
      <w:r w:rsidR="00542C61" w:rsidRPr="006F7E9C">
        <w:rPr>
          <w:rFonts w:ascii="Calibri" w:hAnsi="Calibri" w:cs="Calibri"/>
          <w:spacing w:val="-2"/>
          <w:szCs w:val="22"/>
        </w:rPr>
        <w:t xml:space="preserve"> by 2’-OMe-</w:t>
      </w:r>
      <w:r w:rsidR="00320A93" w:rsidRPr="006F7E9C">
        <w:rPr>
          <w:rFonts w:ascii="Calibri" w:hAnsi="Calibri" w:cs="Calibri"/>
          <w:spacing w:val="-2"/>
          <w:szCs w:val="22"/>
        </w:rPr>
        <w:t xml:space="preserve">RNAs, which </w:t>
      </w:r>
      <w:r w:rsidR="00542C61" w:rsidRPr="006F7E9C">
        <w:rPr>
          <w:rFonts w:ascii="Calibri" w:hAnsi="Calibri" w:cs="Calibri"/>
          <w:spacing w:val="-2"/>
          <w:szCs w:val="22"/>
        </w:rPr>
        <w:t>c</w:t>
      </w:r>
      <w:r w:rsidR="00320A93" w:rsidRPr="006F7E9C">
        <w:rPr>
          <w:rFonts w:ascii="Calibri" w:hAnsi="Calibri" w:cs="Calibri"/>
          <w:spacing w:val="-2"/>
          <w:szCs w:val="22"/>
        </w:rPr>
        <w:t xml:space="preserve">ould </w:t>
      </w:r>
      <w:r w:rsidR="00542C61" w:rsidRPr="006F7E9C">
        <w:rPr>
          <w:rFonts w:ascii="Calibri" w:hAnsi="Calibri" w:cs="Calibri"/>
          <w:spacing w:val="-2"/>
          <w:szCs w:val="22"/>
        </w:rPr>
        <w:t>prompt</w:t>
      </w:r>
      <w:r w:rsidR="008A5EF6" w:rsidRPr="006F7E9C">
        <w:rPr>
          <w:rFonts w:ascii="Calibri" w:hAnsi="Calibri" w:cs="Calibri"/>
          <w:spacing w:val="-2"/>
          <w:szCs w:val="22"/>
        </w:rPr>
        <w:t xml:space="preserve"> </w:t>
      </w:r>
      <w:r w:rsidR="0007350B" w:rsidRPr="006F7E9C">
        <w:rPr>
          <w:rFonts w:ascii="Calibri" w:hAnsi="Calibri" w:cs="Calibri"/>
          <w:spacing w:val="-2"/>
          <w:szCs w:val="22"/>
        </w:rPr>
        <w:t xml:space="preserve">MALAT1 </w:t>
      </w:r>
      <w:r w:rsidR="008A5EF6" w:rsidRPr="006F7E9C">
        <w:rPr>
          <w:rFonts w:ascii="Calibri" w:hAnsi="Calibri" w:cs="Calibri"/>
          <w:spacing w:val="-2"/>
          <w:szCs w:val="22"/>
        </w:rPr>
        <w:t>cleavage by RNase</w:t>
      </w:r>
      <w:r w:rsidR="001669E0">
        <w:rPr>
          <w:rFonts w:ascii="Calibri" w:hAnsi="Calibri" w:cs="Calibri"/>
          <w:spacing w:val="-2"/>
          <w:szCs w:val="22"/>
        </w:rPr>
        <w:t xml:space="preserve"> </w:t>
      </w:r>
      <w:r w:rsidR="00320A93" w:rsidRPr="006F7E9C">
        <w:rPr>
          <w:rFonts w:ascii="Calibri" w:hAnsi="Calibri" w:cs="Calibri"/>
          <w:spacing w:val="-2"/>
          <w:szCs w:val="22"/>
        </w:rPr>
        <w:t>H</w:t>
      </w:r>
      <w:r w:rsidR="00542C61" w:rsidRPr="006F7E9C">
        <w:rPr>
          <w:rFonts w:ascii="Calibri" w:hAnsi="Calibri" w:cs="Calibri"/>
          <w:spacing w:val="-2"/>
          <w:szCs w:val="22"/>
        </w:rPr>
        <w:t xml:space="preserve"> activity once b</w:t>
      </w:r>
      <w:r w:rsidR="0007350B" w:rsidRPr="006F7E9C">
        <w:rPr>
          <w:rFonts w:ascii="Calibri" w:hAnsi="Calibri" w:cs="Calibri"/>
          <w:spacing w:val="-2"/>
          <w:szCs w:val="22"/>
        </w:rPr>
        <w:t>ound</w:t>
      </w:r>
      <w:r w:rsidR="00320A93" w:rsidRPr="006F7E9C">
        <w:rPr>
          <w:rFonts w:ascii="Calibri" w:hAnsi="Calibri" w:cs="Calibri"/>
          <w:spacing w:val="-2"/>
          <w:szCs w:val="22"/>
        </w:rPr>
        <w:fldChar w:fldCharType="begin"/>
      </w:r>
      <w:r w:rsidR="004E364D" w:rsidRPr="006F7E9C">
        <w:rPr>
          <w:rFonts w:ascii="Calibri" w:hAnsi="Calibri" w:cs="Calibri"/>
          <w:spacing w:val="-2"/>
          <w:szCs w:val="22"/>
        </w:rPr>
        <w:instrText xml:space="preserve"> ADDIN EN.CITE &lt;EndNote&gt;&lt;Cite&gt;&lt;Author&gt;Lennox&lt;/Author&gt;&lt;Year&gt;2016&lt;/Year&gt;&lt;RecNum&gt;20&lt;/RecNum&gt;&lt;DisplayText&gt;&lt;style face="superscript"&gt;17&lt;/style&gt;&lt;/DisplayText&gt;&lt;record&gt;&lt;rec-number&gt;20&lt;/rec-number&gt;&lt;foreign-keys&gt;&lt;key app="EN" db-id="twfdpx5pjv5a0ues9zqvfar3a9zdzstsdzx5"&gt;20&lt;/key&gt;&lt;/foreign-keys&gt;&lt;ref-type name="Journal Article"&gt;17&lt;/ref-type&gt;&lt;contributors&gt;&lt;authors&gt;&lt;author&gt;Lennox, K. A.&lt;/author&gt;&lt;author&gt;Behlke, M. A.&lt;/author&gt;&lt;/authors&gt;&lt;/contributors&gt;&lt;auth-address&gt;Integrated DNA Technologies, Inc., Coralville, IA 52241, USA.&amp;#xD;Integrated DNA Technologies, Inc., Coralville, IA 52241, USA mbehlke@idtdna.com.&lt;/auth-address&gt;&lt;titles&gt;&lt;title&gt;Cellular localization of long non-coding RNAs affects silencing by RNAi more than by antisense oligonucleotide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863-77&lt;/pages&gt;&lt;volume&gt;44&lt;/volume&gt;&lt;number&gt;2&lt;/number&gt;&lt;keywords&gt;&lt;keyword&gt;Cell Nucleus/genetics&lt;/keyword&gt;&lt;keyword&gt;Cytoplasm/genetics&lt;/keyword&gt;&lt;keyword&gt;Gene Knockdown Techniques/*methods&lt;/keyword&gt;&lt;keyword&gt;HCT116 Cells&lt;/keyword&gt;&lt;keyword&gt;HeLa Cells&lt;/keyword&gt;&lt;keyword&gt;Humans&lt;/keyword&gt;&lt;keyword&gt;Oligonucleotides, Antisense/*genetics&lt;/keyword&gt;&lt;keyword&gt;*RNA Interference&lt;/keyword&gt;&lt;keyword&gt;RNA, Long Noncoding/genetics/*metabolism&lt;/keyword&gt;&lt;/keywords&gt;&lt;dates&gt;&lt;year&gt;2016&lt;/year&gt;&lt;pub-dates&gt;&lt;date&gt;Jan 29&lt;/date&gt;&lt;/pub-dates&gt;&lt;/dates&gt;&lt;isbn&gt;1362-4962 (Electronic)&amp;#xD;0305-1048 (Linking)&lt;/isbn&gt;&lt;accession-num&gt;26578588&lt;/accession-num&gt;&lt;urls&gt;&lt;related-urls&gt;&lt;url&gt;http://www.ncbi.nlm.nih.gov/pubmed/26578588&lt;/url&gt;&lt;/related-urls&gt;&lt;/urls&gt;&lt;custom2&gt;4737147&lt;/custom2&gt;&lt;electronic-resource-num&gt;10.1093/nar/gkv1206&lt;/electronic-resource-num&gt;&lt;/record&gt;&lt;/Cite&gt;&lt;/EndNote&gt;</w:instrText>
      </w:r>
      <w:r w:rsidR="00320A93" w:rsidRPr="006F7E9C">
        <w:rPr>
          <w:rFonts w:ascii="Calibri" w:hAnsi="Calibri" w:cs="Calibri"/>
          <w:spacing w:val="-2"/>
          <w:szCs w:val="22"/>
        </w:rPr>
        <w:fldChar w:fldCharType="separate"/>
      </w:r>
      <w:r w:rsidR="004E364D" w:rsidRPr="006F7E9C">
        <w:rPr>
          <w:rFonts w:ascii="Calibri" w:hAnsi="Calibri" w:cs="Calibri"/>
          <w:spacing w:val="-2"/>
          <w:szCs w:val="22"/>
          <w:vertAlign w:val="superscript"/>
        </w:rPr>
        <w:t>17</w:t>
      </w:r>
      <w:r w:rsidR="00320A93" w:rsidRPr="006F7E9C">
        <w:rPr>
          <w:rFonts w:ascii="Calibri" w:hAnsi="Calibri" w:cs="Calibri"/>
          <w:spacing w:val="-2"/>
          <w:szCs w:val="22"/>
        </w:rPr>
        <w:fldChar w:fldCharType="end"/>
      </w:r>
      <w:r w:rsidR="00320A93" w:rsidRPr="006F7E9C">
        <w:rPr>
          <w:rFonts w:ascii="Calibri" w:hAnsi="Calibri" w:cs="Calibri"/>
          <w:spacing w:val="-2"/>
          <w:szCs w:val="22"/>
        </w:rPr>
        <w:t xml:space="preserve">. </w:t>
      </w:r>
      <w:r w:rsidR="0007350B" w:rsidRPr="006F7E9C">
        <w:rPr>
          <w:rFonts w:ascii="Calibri" w:hAnsi="Calibri" w:cs="Calibri"/>
          <w:spacing w:val="-2"/>
          <w:szCs w:val="22"/>
        </w:rPr>
        <w:t>T</w:t>
      </w:r>
      <w:r w:rsidR="00CD62CA" w:rsidRPr="006F7E9C">
        <w:rPr>
          <w:rFonts w:ascii="Calibri" w:hAnsi="Calibri" w:cs="Calibri"/>
          <w:spacing w:val="-2"/>
          <w:szCs w:val="22"/>
        </w:rPr>
        <w:t xml:space="preserve">he </w:t>
      </w:r>
      <w:r w:rsidR="00106D1A" w:rsidRPr="006F7E9C">
        <w:rPr>
          <w:rFonts w:ascii="Calibri" w:hAnsi="Calibri" w:cs="Calibri"/>
          <w:i/>
          <w:spacing w:val="-2"/>
          <w:szCs w:val="22"/>
        </w:rPr>
        <w:t>in vivo</w:t>
      </w:r>
      <w:r w:rsidR="00AF0EFD" w:rsidRPr="006F7E9C">
        <w:rPr>
          <w:rFonts w:ascii="Calibri" w:hAnsi="Calibri" w:cs="Calibri"/>
          <w:spacing w:val="-2"/>
          <w:szCs w:val="22"/>
        </w:rPr>
        <w:t xml:space="preserve"> </w:t>
      </w:r>
      <w:r w:rsidR="00CD62CA" w:rsidRPr="006F7E9C">
        <w:rPr>
          <w:rFonts w:ascii="Calibri" w:hAnsi="Calibri" w:cs="Calibri"/>
          <w:spacing w:val="-2"/>
          <w:szCs w:val="22"/>
        </w:rPr>
        <w:t xml:space="preserve">delivery </w:t>
      </w:r>
      <w:r w:rsidR="00542C61" w:rsidRPr="006F7E9C">
        <w:rPr>
          <w:rFonts w:ascii="Calibri" w:hAnsi="Calibri" w:cs="Calibri"/>
          <w:spacing w:val="-2"/>
          <w:szCs w:val="22"/>
        </w:rPr>
        <w:t xml:space="preserve">efficiency </w:t>
      </w:r>
      <w:r w:rsidR="00CD62CA" w:rsidRPr="006F7E9C">
        <w:rPr>
          <w:rFonts w:ascii="Calibri" w:hAnsi="Calibri" w:cs="Calibri"/>
          <w:spacing w:val="-2"/>
          <w:szCs w:val="22"/>
        </w:rPr>
        <w:t>of anti</w:t>
      </w:r>
      <w:r w:rsidR="00542C61" w:rsidRPr="006F7E9C">
        <w:rPr>
          <w:rFonts w:ascii="Calibri" w:hAnsi="Calibri" w:cs="Calibri"/>
          <w:spacing w:val="-2"/>
          <w:szCs w:val="22"/>
        </w:rPr>
        <w:t xml:space="preserve">sense </w:t>
      </w:r>
      <w:r w:rsidR="00AF0EFD" w:rsidRPr="006F7E9C">
        <w:rPr>
          <w:rFonts w:ascii="Calibri" w:hAnsi="Calibri" w:cs="Calibri"/>
          <w:spacing w:val="-2"/>
          <w:szCs w:val="22"/>
        </w:rPr>
        <w:t>oligos</w:t>
      </w:r>
      <w:r w:rsidR="00CD62CA" w:rsidRPr="006F7E9C">
        <w:rPr>
          <w:rFonts w:ascii="Calibri" w:hAnsi="Calibri" w:cs="Calibri"/>
          <w:spacing w:val="-2"/>
          <w:szCs w:val="22"/>
        </w:rPr>
        <w:t xml:space="preserve"> </w:t>
      </w:r>
      <w:r w:rsidR="00AF0EFD" w:rsidRPr="006F7E9C">
        <w:rPr>
          <w:rFonts w:ascii="Calibri" w:hAnsi="Calibri" w:cs="Calibri"/>
          <w:spacing w:val="-2"/>
          <w:szCs w:val="22"/>
        </w:rPr>
        <w:t>still</w:t>
      </w:r>
      <w:r w:rsidR="00CD62CA" w:rsidRPr="006F7E9C">
        <w:rPr>
          <w:rFonts w:ascii="Calibri" w:hAnsi="Calibri" w:cs="Calibri"/>
          <w:spacing w:val="-2"/>
          <w:szCs w:val="22"/>
        </w:rPr>
        <w:t xml:space="preserve"> limits</w:t>
      </w:r>
      <w:r w:rsidR="00AF0EFD" w:rsidRPr="006F7E9C">
        <w:rPr>
          <w:rFonts w:ascii="Calibri" w:hAnsi="Calibri" w:cs="Calibri"/>
          <w:spacing w:val="-2"/>
          <w:szCs w:val="22"/>
        </w:rPr>
        <w:t xml:space="preserve"> </w:t>
      </w:r>
      <w:r w:rsidR="001865D1" w:rsidRPr="006F7E9C">
        <w:rPr>
          <w:rFonts w:ascii="Calibri" w:hAnsi="Calibri" w:cs="Calibri"/>
          <w:spacing w:val="-2"/>
          <w:szCs w:val="22"/>
        </w:rPr>
        <w:t>its</w:t>
      </w:r>
      <w:r w:rsidR="00CD62CA" w:rsidRPr="006F7E9C">
        <w:rPr>
          <w:rFonts w:ascii="Calibri" w:hAnsi="Calibri" w:cs="Calibri"/>
          <w:spacing w:val="-2"/>
          <w:szCs w:val="22"/>
        </w:rPr>
        <w:t xml:space="preserve"> clinical </w:t>
      </w:r>
      <w:r w:rsidR="00AF0EFD" w:rsidRPr="006F7E9C">
        <w:rPr>
          <w:rFonts w:ascii="Calibri" w:hAnsi="Calibri" w:cs="Calibri"/>
          <w:spacing w:val="-2"/>
          <w:szCs w:val="22"/>
        </w:rPr>
        <w:t>usage</w:t>
      </w:r>
      <w:r w:rsidR="00CD62CA" w:rsidRPr="006F7E9C">
        <w:rPr>
          <w:rFonts w:ascii="Calibri" w:hAnsi="Calibri" w:cs="Calibri"/>
          <w:spacing w:val="-2"/>
          <w:szCs w:val="22"/>
        </w:rPr>
        <w:t xml:space="preserve">. </w:t>
      </w:r>
    </w:p>
    <w:p w14:paraId="4AA75EB8" w14:textId="77777777" w:rsidR="0007350B" w:rsidRPr="006F7E9C" w:rsidRDefault="0007350B" w:rsidP="00087087">
      <w:pPr>
        <w:pStyle w:val="Paragraph"/>
        <w:spacing w:before="0"/>
        <w:ind w:firstLine="0"/>
        <w:rPr>
          <w:rFonts w:ascii="Calibri" w:hAnsi="Calibri" w:cs="Calibri"/>
          <w:spacing w:val="-2"/>
          <w:szCs w:val="22"/>
        </w:rPr>
      </w:pPr>
    </w:p>
    <w:p w14:paraId="40C55DB3" w14:textId="1DA95BC6" w:rsidR="002406A5" w:rsidRPr="006F7E9C" w:rsidRDefault="00B45F50" w:rsidP="00087087">
      <w:pPr>
        <w:pStyle w:val="Paragraph"/>
        <w:spacing w:before="0"/>
        <w:ind w:firstLine="0"/>
        <w:rPr>
          <w:rFonts w:ascii="Calibri" w:hAnsi="Calibri" w:cs="Calibri"/>
        </w:rPr>
      </w:pPr>
      <w:r w:rsidRPr="006F7E9C">
        <w:rPr>
          <w:rFonts w:ascii="Calibri" w:hAnsi="Calibri" w:cs="Calibri"/>
          <w:spacing w:val="-2"/>
          <w:szCs w:val="22"/>
          <w:lang w:eastAsia="zh-CN"/>
        </w:rPr>
        <w:t xml:space="preserve">To </w:t>
      </w:r>
      <w:r w:rsidR="00F6044A" w:rsidRPr="006F7E9C">
        <w:rPr>
          <w:rFonts w:ascii="Calibri" w:hAnsi="Calibri" w:cs="Calibri"/>
          <w:spacing w:val="-2"/>
          <w:szCs w:val="22"/>
          <w:lang w:eastAsia="zh-CN"/>
        </w:rPr>
        <w:t xml:space="preserve">test </w:t>
      </w:r>
      <w:r w:rsidR="007C1459" w:rsidRPr="006F7E9C">
        <w:rPr>
          <w:rFonts w:ascii="Calibri" w:hAnsi="Calibri" w:cs="Calibri"/>
          <w:spacing w:val="-2"/>
          <w:szCs w:val="22"/>
          <w:lang w:eastAsia="zh-CN"/>
        </w:rPr>
        <w:t xml:space="preserve">the delivery </w:t>
      </w:r>
      <w:r w:rsidR="00F6044A" w:rsidRPr="006F7E9C">
        <w:rPr>
          <w:rFonts w:ascii="Calibri" w:hAnsi="Calibri" w:cs="Calibri"/>
          <w:spacing w:val="-2"/>
          <w:szCs w:val="22"/>
          <w:lang w:eastAsia="zh-CN"/>
        </w:rPr>
        <w:t xml:space="preserve">effect of </w:t>
      </w:r>
      <w:r w:rsidR="007C1459" w:rsidRPr="006F7E9C">
        <w:rPr>
          <w:rFonts w:ascii="Calibri" w:hAnsi="Calibri" w:cs="Calibri"/>
          <w:spacing w:val="-2"/>
          <w:szCs w:val="22"/>
          <w:lang w:eastAsia="zh-CN"/>
        </w:rPr>
        <w:t xml:space="preserve">SWCNT for anti-MALAT1 </w:t>
      </w:r>
      <w:proofErr w:type="spellStart"/>
      <w:r w:rsidR="007C1459" w:rsidRPr="006F7E9C">
        <w:rPr>
          <w:rFonts w:ascii="Calibri" w:hAnsi="Calibri" w:cs="Calibri"/>
          <w:spacing w:val="-2"/>
          <w:szCs w:val="22"/>
          <w:lang w:eastAsia="zh-CN"/>
        </w:rPr>
        <w:t>gapmer</w:t>
      </w:r>
      <w:proofErr w:type="spellEnd"/>
      <w:r w:rsidR="007C1459" w:rsidRPr="006F7E9C">
        <w:rPr>
          <w:rFonts w:ascii="Calibri" w:hAnsi="Calibri" w:cs="Calibri"/>
          <w:spacing w:val="-2"/>
          <w:szCs w:val="22"/>
          <w:lang w:eastAsia="zh-CN"/>
        </w:rPr>
        <w:t xml:space="preserve"> oligo</w:t>
      </w:r>
      <w:r w:rsidR="0007350B" w:rsidRPr="006F7E9C">
        <w:rPr>
          <w:rFonts w:ascii="Calibri" w:hAnsi="Calibri" w:cs="Calibri"/>
          <w:spacing w:val="-2"/>
          <w:szCs w:val="22"/>
          <w:lang w:eastAsia="zh-CN"/>
        </w:rPr>
        <w:t>s</w:t>
      </w:r>
      <w:r w:rsidR="007C1459" w:rsidRPr="006F7E9C">
        <w:rPr>
          <w:rFonts w:ascii="Calibri" w:hAnsi="Calibri" w:cs="Calibri"/>
          <w:spacing w:val="-2"/>
          <w:szCs w:val="22"/>
          <w:lang w:eastAsia="zh-CN"/>
        </w:rPr>
        <w:t xml:space="preserve">, </w:t>
      </w:r>
      <w:r w:rsidRPr="006F7E9C">
        <w:rPr>
          <w:rFonts w:ascii="Calibri" w:hAnsi="Calibri" w:cs="Calibri"/>
          <w:spacing w:val="-2"/>
          <w:szCs w:val="22"/>
          <w:lang w:eastAsia="zh-CN"/>
        </w:rPr>
        <w:t xml:space="preserve">the anti-MALAT1 </w:t>
      </w:r>
      <w:proofErr w:type="spellStart"/>
      <w:r w:rsidRPr="006F7E9C">
        <w:rPr>
          <w:rFonts w:ascii="Calibri" w:hAnsi="Calibri" w:cs="Calibri"/>
          <w:spacing w:val="-2"/>
          <w:szCs w:val="22"/>
          <w:lang w:eastAsia="zh-CN"/>
        </w:rPr>
        <w:t>gapmer</w:t>
      </w:r>
      <w:proofErr w:type="spellEnd"/>
      <w:r w:rsidRPr="006F7E9C">
        <w:rPr>
          <w:rFonts w:ascii="Calibri" w:hAnsi="Calibri" w:cs="Calibri"/>
          <w:spacing w:val="-2"/>
          <w:szCs w:val="22"/>
          <w:lang w:eastAsia="zh-CN"/>
        </w:rPr>
        <w:t xml:space="preserve"> DNA</w:t>
      </w:r>
      <w:r w:rsidR="00BB06EC" w:rsidRPr="006F7E9C">
        <w:rPr>
          <w:rFonts w:ascii="Calibri" w:hAnsi="Calibri" w:cs="Calibri"/>
          <w:spacing w:val="-2"/>
          <w:szCs w:val="22"/>
          <w:lang w:eastAsia="zh-CN"/>
        </w:rPr>
        <w:t xml:space="preserve"> </w:t>
      </w:r>
      <w:r w:rsidR="006D0578">
        <w:rPr>
          <w:rFonts w:ascii="Calibri" w:hAnsi="Calibri" w:cs="Calibri"/>
          <w:spacing w:val="-2"/>
          <w:szCs w:val="22"/>
          <w:lang w:eastAsia="zh-CN"/>
        </w:rPr>
        <w:t>is</w:t>
      </w:r>
      <w:r w:rsidR="00BB06EC" w:rsidRPr="006F7E9C">
        <w:rPr>
          <w:rFonts w:ascii="Calibri" w:hAnsi="Calibri" w:cs="Calibri"/>
          <w:spacing w:val="-2"/>
          <w:szCs w:val="22"/>
          <w:lang w:eastAsia="zh-CN"/>
        </w:rPr>
        <w:t xml:space="preserve"> conjugated to </w:t>
      </w:r>
      <w:r w:rsidR="00360F30" w:rsidRPr="006F7E9C">
        <w:rPr>
          <w:rFonts w:ascii="Calibri" w:hAnsi="Calibri" w:cs="Calibri"/>
        </w:rPr>
        <w:t>DSPE</w:t>
      </w:r>
      <w:r w:rsidR="00BB06EC" w:rsidRPr="006F7E9C">
        <w:rPr>
          <w:rFonts w:ascii="Calibri" w:hAnsi="Calibri" w:cs="Calibri"/>
        </w:rPr>
        <w:t>-PEG2000-</w:t>
      </w:r>
      <w:r w:rsidR="0007350B" w:rsidRPr="006F7E9C">
        <w:rPr>
          <w:rFonts w:ascii="Calibri" w:hAnsi="Calibri" w:cs="Calibri"/>
        </w:rPr>
        <w:t>a</w:t>
      </w:r>
      <w:r w:rsidR="00BB06EC" w:rsidRPr="006F7E9C">
        <w:rPr>
          <w:rFonts w:ascii="Calibri" w:hAnsi="Calibri" w:cs="Calibri"/>
        </w:rPr>
        <w:t>mine</w:t>
      </w:r>
      <w:r w:rsidR="00BB06EC" w:rsidRPr="006F7E9C">
        <w:rPr>
          <w:rFonts w:ascii="Calibri" w:hAnsi="Calibri" w:cs="Calibri"/>
          <w:spacing w:val="-2"/>
          <w:szCs w:val="22"/>
          <w:lang w:eastAsia="zh-CN"/>
        </w:rPr>
        <w:t xml:space="preserve"> functionalized </w:t>
      </w:r>
      <w:r w:rsidRPr="006F7E9C">
        <w:rPr>
          <w:rFonts w:ascii="Calibri" w:hAnsi="Calibri" w:cs="Calibri"/>
          <w:spacing w:val="-2"/>
          <w:szCs w:val="22"/>
          <w:lang w:eastAsia="zh-CN"/>
        </w:rPr>
        <w:t>SWCNT</w:t>
      </w:r>
      <w:r w:rsidR="00CB7F8C" w:rsidRPr="006F7E9C">
        <w:rPr>
          <w:rFonts w:ascii="Calibri" w:hAnsi="Calibri" w:cs="Calibri"/>
        </w:rPr>
        <w:t xml:space="preserve">. </w:t>
      </w:r>
      <w:r w:rsidR="0007350B" w:rsidRPr="006F7E9C">
        <w:rPr>
          <w:rFonts w:ascii="Calibri" w:hAnsi="Calibri" w:cs="Calibri"/>
        </w:rPr>
        <w:t>T</w:t>
      </w:r>
      <w:r w:rsidR="00CB7F8C" w:rsidRPr="006F7E9C">
        <w:rPr>
          <w:rFonts w:ascii="Calibri" w:hAnsi="Calibri" w:cs="Calibri"/>
        </w:rPr>
        <w:t xml:space="preserve">he SWCNT-anti-MALAT1 </w:t>
      </w:r>
      <w:r w:rsidR="006D0578">
        <w:rPr>
          <w:rFonts w:ascii="Calibri" w:hAnsi="Calibri" w:cs="Calibri"/>
        </w:rPr>
        <w:t>is</w:t>
      </w:r>
      <w:r w:rsidRPr="006F7E9C">
        <w:rPr>
          <w:rFonts w:ascii="Calibri" w:hAnsi="Calibri" w:cs="Calibri"/>
        </w:rPr>
        <w:t xml:space="preserve"> </w:t>
      </w:r>
      <w:r w:rsidR="0007350B" w:rsidRPr="006F7E9C">
        <w:rPr>
          <w:rFonts w:ascii="Calibri" w:hAnsi="Calibri" w:cs="Calibri"/>
        </w:rPr>
        <w:t xml:space="preserve">then </w:t>
      </w:r>
      <w:r w:rsidR="00343A6E" w:rsidRPr="006F7E9C">
        <w:rPr>
          <w:rFonts w:ascii="Calibri" w:hAnsi="Calibri" w:cs="Calibri"/>
          <w:lang w:eastAsia="zh-CN"/>
        </w:rPr>
        <w:t xml:space="preserve">injected </w:t>
      </w:r>
      <w:r w:rsidR="00B720D0" w:rsidRPr="006F7E9C">
        <w:rPr>
          <w:rFonts w:ascii="Calibri" w:hAnsi="Calibri" w:cs="Calibri"/>
          <w:lang w:eastAsia="zh-CN"/>
        </w:rPr>
        <w:t xml:space="preserve">intravenously </w:t>
      </w:r>
      <w:r w:rsidR="00343A6E" w:rsidRPr="006F7E9C">
        <w:rPr>
          <w:rFonts w:ascii="Calibri" w:hAnsi="Calibri" w:cs="Calibri"/>
          <w:lang w:eastAsia="zh-CN"/>
        </w:rPr>
        <w:t>into a</w:t>
      </w:r>
      <w:r w:rsidR="006D0578">
        <w:rPr>
          <w:rFonts w:ascii="Calibri" w:hAnsi="Calibri" w:cs="Calibri"/>
          <w:lang w:eastAsia="zh-CN"/>
        </w:rPr>
        <w:t>n</w:t>
      </w:r>
      <w:r w:rsidR="00343A6E" w:rsidRPr="006F7E9C">
        <w:rPr>
          <w:rFonts w:ascii="Calibri" w:hAnsi="Calibri" w:cs="Calibri"/>
          <w:lang w:eastAsia="zh-CN"/>
        </w:rPr>
        <w:t xml:space="preserve"> MM </w:t>
      </w:r>
      <w:r w:rsidR="00343A6E" w:rsidRPr="006F7E9C">
        <w:rPr>
          <w:rFonts w:ascii="Calibri" w:hAnsi="Calibri" w:cs="Calibri"/>
        </w:rPr>
        <w:t>disseminated mouse model</w:t>
      </w:r>
      <w:r w:rsidR="00CB7F8C" w:rsidRPr="006F7E9C">
        <w:rPr>
          <w:rFonts w:ascii="Calibri" w:hAnsi="Calibri" w:cs="Calibri"/>
        </w:rPr>
        <w:t xml:space="preserve">; a striking inhibition </w:t>
      </w:r>
      <w:r w:rsidR="006D0578">
        <w:rPr>
          <w:rFonts w:ascii="Calibri" w:hAnsi="Calibri" w:cs="Calibri"/>
        </w:rPr>
        <w:t>is</w:t>
      </w:r>
      <w:r w:rsidR="00CB7F8C" w:rsidRPr="006F7E9C">
        <w:rPr>
          <w:rFonts w:ascii="Calibri" w:hAnsi="Calibri" w:cs="Calibri"/>
        </w:rPr>
        <w:t xml:space="preserve"> observed after </w:t>
      </w:r>
      <w:r w:rsidR="006D0578">
        <w:rPr>
          <w:rFonts w:ascii="Calibri" w:hAnsi="Calibri" w:cs="Calibri"/>
        </w:rPr>
        <w:t>four</w:t>
      </w:r>
      <w:r w:rsidR="00B45F5B" w:rsidRPr="006F7E9C">
        <w:rPr>
          <w:rFonts w:ascii="Calibri" w:hAnsi="Calibri" w:cs="Calibri"/>
        </w:rPr>
        <w:t xml:space="preserve"> treatments.</w:t>
      </w:r>
    </w:p>
    <w:p w14:paraId="4BD84276" w14:textId="77777777" w:rsidR="0007350B" w:rsidRPr="006F7E9C" w:rsidRDefault="0007350B" w:rsidP="00087087">
      <w:pPr>
        <w:pStyle w:val="Paragraph"/>
        <w:spacing w:before="0"/>
        <w:ind w:firstLine="0"/>
        <w:rPr>
          <w:rFonts w:ascii="Calibri" w:hAnsi="Calibri" w:cs="Calibri"/>
          <w:spacing w:val="-2"/>
          <w:szCs w:val="22"/>
          <w:lang w:eastAsia="zh-CN"/>
        </w:rPr>
      </w:pPr>
    </w:p>
    <w:p w14:paraId="0887844F" w14:textId="43E2192D" w:rsidR="003268CE" w:rsidRPr="006F7E9C" w:rsidRDefault="006305D7" w:rsidP="00087087">
      <w:pPr>
        <w:widowControl/>
        <w:jc w:val="left"/>
      </w:pPr>
      <w:r w:rsidRPr="006F7E9C">
        <w:rPr>
          <w:b/>
        </w:rPr>
        <w:t>PROTOCOL:</w:t>
      </w:r>
      <w:r w:rsidR="00106D1A" w:rsidRPr="006F7E9C">
        <w:t xml:space="preserve"> </w:t>
      </w:r>
    </w:p>
    <w:p w14:paraId="3D4CD2F3" w14:textId="30D333C8" w:rsidR="006305D7" w:rsidRPr="006F7E9C" w:rsidRDefault="003268CE" w:rsidP="00087087">
      <w:pPr>
        <w:widowControl/>
        <w:jc w:val="left"/>
      </w:pPr>
      <w:r w:rsidRPr="006F7E9C">
        <w:t>All experiments involving animals were pre-approved by the Cleveland Clinic IACUC (Institutional Animal Care and Use Committee)</w:t>
      </w:r>
      <w:r w:rsidR="0007350B" w:rsidRPr="006F7E9C">
        <w:t>.</w:t>
      </w:r>
    </w:p>
    <w:p w14:paraId="531E724A" w14:textId="77777777" w:rsidR="0007350B" w:rsidRPr="006F7E9C" w:rsidRDefault="0007350B" w:rsidP="00087087">
      <w:pPr>
        <w:widowControl/>
        <w:jc w:val="left"/>
        <w:rPr>
          <w:rStyle w:val="Hyperlink"/>
          <w:color w:val="808080" w:themeColor="background1" w:themeShade="80"/>
          <w:u w:val="none"/>
        </w:rPr>
      </w:pPr>
    </w:p>
    <w:p w14:paraId="425E1A86" w14:textId="544879DA" w:rsidR="003067CB" w:rsidRPr="006F7E9C" w:rsidRDefault="000C5388" w:rsidP="00087087">
      <w:pPr>
        <w:pStyle w:val="ListParagraph"/>
        <w:widowControl/>
        <w:numPr>
          <w:ilvl w:val="0"/>
          <w:numId w:val="22"/>
        </w:numPr>
        <w:ind w:left="0" w:firstLine="0"/>
        <w:jc w:val="left"/>
        <w:rPr>
          <w:b/>
          <w:highlight w:val="yellow"/>
          <w:lang w:eastAsia="zh-CN"/>
        </w:rPr>
      </w:pPr>
      <w:r w:rsidRPr="006F7E9C">
        <w:rPr>
          <w:b/>
          <w:highlight w:val="yellow"/>
        </w:rPr>
        <w:t xml:space="preserve">Synthesis of </w:t>
      </w:r>
      <w:r w:rsidR="0007350B" w:rsidRPr="006F7E9C">
        <w:rPr>
          <w:b/>
          <w:highlight w:val="yellow"/>
        </w:rPr>
        <w:t>F</w:t>
      </w:r>
      <w:r w:rsidR="006D3BDA" w:rsidRPr="006F7E9C">
        <w:rPr>
          <w:b/>
          <w:highlight w:val="yellow"/>
        </w:rPr>
        <w:t>unctionaliz</w:t>
      </w:r>
      <w:r w:rsidRPr="006F7E9C">
        <w:rPr>
          <w:b/>
          <w:highlight w:val="yellow"/>
        </w:rPr>
        <w:t>ed</w:t>
      </w:r>
      <w:r w:rsidR="006D3BDA" w:rsidRPr="006F7E9C">
        <w:rPr>
          <w:b/>
          <w:highlight w:val="yellow"/>
        </w:rPr>
        <w:t xml:space="preserve"> SWCNTs</w:t>
      </w:r>
      <w:r w:rsidR="007D057B" w:rsidRPr="006F7E9C">
        <w:rPr>
          <w:b/>
          <w:highlight w:val="yellow"/>
          <w:lang w:eastAsia="zh-CN"/>
        </w:rPr>
        <w:t xml:space="preserve"> </w:t>
      </w:r>
    </w:p>
    <w:p w14:paraId="60B1426B" w14:textId="77777777" w:rsidR="0007350B" w:rsidRPr="006F7E9C" w:rsidRDefault="0007350B" w:rsidP="00087087">
      <w:pPr>
        <w:widowControl/>
        <w:jc w:val="left"/>
        <w:rPr>
          <w:lang w:eastAsia="zh-CN"/>
        </w:rPr>
      </w:pPr>
    </w:p>
    <w:p w14:paraId="4DBCABD2" w14:textId="053270BB" w:rsidR="00605B34" w:rsidRPr="006F7E9C" w:rsidRDefault="0007350B" w:rsidP="00087087">
      <w:pPr>
        <w:pStyle w:val="ListParagraph"/>
        <w:widowControl/>
        <w:numPr>
          <w:ilvl w:val="1"/>
          <w:numId w:val="22"/>
        </w:numPr>
        <w:ind w:left="0" w:firstLine="0"/>
        <w:jc w:val="left"/>
        <w:rPr>
          <w:highlight w:val="yellow"/>
        </w:rPr>
      </w:pPr>
      <w:r w:rsidRPr="006F7E9C">
        <w:rPr>
          <w:highlight w:val="yellow"/>
        </w:rPr>
        <w:t xml:space="preserve">Mix </w:t>
      </w:r>
      <w:r w:rsidR="00B053D6" w:rsidRPr="006F7E9C">
        <w:rPr>
          <w:highlight w:val="yellow"/>
        </w:rPr>
        <w:t>1 mg of SW</w:t>
      </w:r>
      <w:r w:rsidR="00693D19" w:rsidRPr="006F7E9C">
        <w:rPr>
          <w:highlight w:val="yellow"/>
        </w:rPr>
        <w:t>C</w:t>
      </w:r>
      <w:r w:rsidR="00B053D6" w:rsidRPr="006F7E9C">
        <w:rPr>
          <w:highlight w:val="yellow"/>
        </w:rPr>
        <w:t>NTs</w:t>
      </w:r>
      <w:r w:rsidR="003B5087" w:rsidRPr="006F7E9C">
        <w:rPr>
          <w:highlight w:val="yellow"/>
        </w:rPr>
        <w:t>,</w:t>
      </w:r>
      <w:r w:rsidR="00B053D6" w:rsidRPr="006F7E9C">
        <w:rPr>
          <w:highlight w:val="yellow"/>
        </w:rPr>
        <w:t xml:space="preserve"> </w:t>
      </w:r>
      <w:r w:rsidR="00BB41B3" w:rsidRPr="006F7E9C">
        <w:rPr>
          <w:highlight w:val="yellow"/>
        </w:rPr>
        <w:t>5</w:t>
      </w:r>
      <w:r w:rsidR="00B053D6" w:rsidRPr="006F7E9C">
        <w:rPr>
          <w:highlight w:val="yellow"/>
        </w:rPr>
        <w:t xml:space="preserve"> mg of </w:t>
      </w:r>
      <w:r w:rsidR="00360F30" w:rsidRPr="006F7E9C">
        <w:rPr>
          <w:highlight w:val="yellow"/>
        </w:rPr>
        <w:t>DSPE</w:t>
      </w:r>
      <w:r w:rsidR="00B053D6" w:rsidRPr="006F7E9C">
        <w:rPr>
          <w:highlight w:val="yellow"/>
        </w:rPr>
        <w:t>-PEG2000-Amine</w:t>
      </w:r>
      <w:r w:rsidR="003B5087" w:rsidRPr="006F7E9C">
        <w:rPr>
          <w:highlight w:val="yellow"/>
        </w:rPr>
        <w:t xml:space="preserve">, and </w:t>
      </w:r>
      <w:r w:rsidR="006F48C2" w:rsidRPr="006F7E9C">
        <w:rPr>
          <w:highlight w:val="yellow"/>
        </w:rPr>
        <w:t>5 m</w:t>
      </w:r>
      <w:r w:rsidR="001057E1" w:rsidRPr="006F7E9C">
        <w:rPr>
          <w:highlight w:val="yellow"/>
        </w:rPr>
        <w:t>L</w:t>
      </w:r>
      <w:r w:rsidR="006F48C2" w:rsidRPr="006F7E9C">
        <w:rPr>
          <w:highlight w:val="yellow"/>
        </w:rPr>
        <w:t xml:space="preserve"> of </w:t>
      </w:r>
      <w:r w:rsidR="00FF0C98" w:rsidRPr="006F7E9C">
        <w:rPr>
          <w:highlight w:val="yellow"/>
        </w:rPr>
        <w:t xml:space="preserve">sterilized nuclease-free </w:t>
      </w:r>
      <w:r w:rsidR="006F48C2" w:rsidRPr="006F7E9C">
        <w:rPr>
          <w:highlight w:val="yellow"/>
        </w:rPr>
        <w:t xml:space="preserve">water in a </w:t>
      </w:r>
      <w:r w:rsidR="00B053D6" w:rsidRPr="006F7E9C">
        <w:rPr>
          <w:highlight w:val="yellow"/>
        </w:rPr>
        <w:t>glass scintillation vial</w:t>
      </w:r>
      <w:r w:rsidR="005B7383" w:rsidRPr="006F7E9C">
        <w:rPr>
          <w:highlight w:val="yellow"/>
        </w:rPr>
        <w:t xml:space="preserve"> (20</w:t>
      </w:r>
      <w:r w:rsidR="001057E1" w:rsidRPr="006F7E9C">
        <w:rPr>
          <w:highlight w:val="yellow"/>
        </w:rPr>
        <w:t xml:space="preserve"> </w:t>
      </w:r>
      <w:r w:rsidR="005B7383" w:rsidRPr="006F7E9C">
        <w:rPr>
          <w:highlight w:val="yellow"/>
        </w:rPr>
        <w:t>m</w:t>
      </w:r>
      <w:r w:rsidR="001057E1" w:rsidRPr="006F7E9C">
        <w:rPr>
          <w:highlight w:val="yellow"/>
        </w:rPr>
        <w:t>L</w:t>
      </w:r>
      <w:r w:rsidR="005B7383" w:rsidRPr="006F7E9C">
        <w:rPr>
          <w:highlight w:val="yellow"/>
        </w:rPr>
        <w:t>)</w:t>
      </w:r>
      <w:r w:rsidR="008B2BC0" w:rsidRPr="006F7E9C">
        <w:rPr>
          <w:highlight w:val="yellow"/>
        </w:rPr>
        <w:t>.</w:t>
      </w:r>
      <w:r w:rsidR="00365D51" w:rsidRPr="006F7E9C">
        <w:rPr>
          <w:highlight w:val="yellow"/>
        </w:rPr>
        <w:t xml:space="preserve"> </w:t>
      </w:r>
      <w:r w:rsidRPr="006F7E9C">
        <w:rPr>
          <w:highlight w:val="yellow"/>
        </w:rPr>
        <w:t>Shake</w:t>
      </w:r>
      <w:r w:rsidR="00A9389D" w:rsidRPr="006F7E9C">
        <w:rPr>
          <w:highlight w:val="yellow"/>
        </w:rPr>
        <w:t xml:space="preserve"> </w:t>
      </w:r>
      <w:r w:rsidR="0041407A">
        <w:rPr>
          <w:highlight w:val="yellow"/>
        </w:rPr>
        <w:t xml:space="preserve">it </w:t>
      </w:r>
      <w:r w:rsidR="00365D51" w:rsidRPr="006F7E9C">
        <w:rPr>
          <w:highlight w:val="yellow"/>
        </w:rPr>
        <w:t>well</w:t>
      </w:r>
      <w:r w:rsidR="00000B54" w:rsidRPr="006F7E9C">
        <w:rPr>
          <w:highlight w:val="yellow"/>
          <w:lang w:eastAsia="zh-CN"/>
        </w:rPr>
        <w:t xml:space="preserve"> to dissolve </w:t>
      </w:r>
      <w:r w:rsidR="00B720D0" w:rsidRPr="006F7E9C">
        <w:rPr>
          <w:highlight w:val="yellow"/>
          <w:lang w:eastAsia="zh-CN"/>
        </w:rPr>
        <w:t>all reagents</w:t>
      </w:r>
      <w:r w:rsidR="00000B54" w:rsidRPr="006F7E9C">
        <w:rPr>
          <w:highlight w:val="yellow"/>
          <w:lang w:eastAsia="zh-CN"/>
        </w:rPr>
        <w:t xml:space="preserve"> completely.</w:t>
      </w:r>
      <w:r w:rsidR="00247A5C" w:rsidRPr="006F7E9C">
        <w:rPr>
          <w:highlight w:val="yellow"/>
        </w:rPr>
        <w:t xml:space="preserve"> </w:t>
      </w:r>
    </w:p>
    <w:p w14:paraId="1BF52165" w14:textId="77777777" w:rsidR="0007350B" w:rsidRPr="006F7E9C" w:rsidRDefault="0007350B" w:rsidP="00087087">
      <w:pPr>
        <w:widowControl/>
        <w:jc w:val="left"/>
        <w:rPr>
          <w:highlight w:val="yellow"/>
        </w:rPr>
      </w:pPr>
    </w:p>
    <w:p w14:paraId="62A475A6" w14:textId="61E50485" w:rsidR="008518DD" w:rsidRPr="006F7E9C" w:rsidRDefault="0007350B" w:rsidP="00087087">
      <w:pPr>
        <w:pStyle w:val="ListParagraph"/>
        <w:widowControl/>
        <w:numPr>
          <w:ilvl w:val="1"/>
          <w:numId w:val="22"/>
        </w:numPr>
        <w:ind w:left="0" w:firstLine="0"/>
        <w:jc w:val="left"/>
        <w:rPr>
          <w:highlight w:val="yellow"/>
          <w:lang w:eastAsia="zh-CN"/>
        </w:rPr>
      </w:pPr>
      <w:r w:rsidRPr="006F7E9C">
        <w:rPr>
          <w:highlight w:val="yellow"/>
        </w:rPr>
        <w:t>Sonicate the</w:t>
      </w:r>
      <w:r w:rsidR="00002949" w:rsidRPr="006F7E9C">
        <w:rPr>
          <w:highlight w:val="yellow"/>
        </w:rPr>
        <w:t xml:space="preserve"> vial</w:t>
      </w:r>
      <w:r w:rsidR="00E20C7B" w:rsidRPr="006F7E9C">
        <w:rPr>
          <w:highlight w:val="yellow"/>
        </w:rPr>
        <w:t xml:space="preserve"> </w:t>
      </w:r>
      <w:r w:rsidR="00C51B58" w:rsidRPr="006F7E9C">
        <w:rPr>
          <w:highlight w:val="yellow"/>
        </w:rPr>
        <w:t>in a water bath s</w:t>
      </w:r>
      <w:r w:rsidR="00E20C7B" w:rsidRPr="006F7E9C">
        <w:rPr>
          <w:highlight w:val="yellow"/>
        </w:rPr>
        <w:t>o</w:t>
      </w:r>
      <w:r w:rsidR="00C51B58" w:rsidRPr="006F7E9C">
        <w:rPr>
          <w:highlight w:val="yellow"/>
        </w:rPr>
        <w:t xml:space="preserve">nicator </w:t>
      </w:r>
      <w:r w:rsidR="00E3329A" w:rsidRPr="006F7E9C">
        <w:rPr>
          <w:highlight w:val="yellow"/>
        </w:rPr>
        <w:t>at a power level of 40</w:t>
      </w:r>
      <w:r w:rsidR="001057E1" w:rsidRPr="006F7E9C">
        <w:rPr>
          <w:highlight w:val="yellow"/>
        </w:rPr>
        <w:t xml:space="preserve"> </w:t>
      </w:r>
      <w:r w:rsidR="00E3329A" w:rsidRPr="006F7E9C">
        <w:rPr>
          <w:highlight w:val="yellow"/>
        </w:rPr>
        <w:t xml:space="preserve">W </w:t>
      </w:r>
      <w:r w:rsidR="004843A3" w:rsidRPr="006F7E9C">
        <w:rPr>
          <w:highlight w:val="yellow"/>
        </w:rPr>
        <w:t>for 1 h</w:t>
      </w:r>
      <w:r w:rsidR="00C06FA5" w:rsidRPr="006F7E9C">
        <w:rPr>
          <w:highlight w:val="yellow"/>
        </w:rPr>
        <w:t xml:space="preserve"> </w:t>
      </w:r>
      <w:r w:rsidR="00806439" w:rsidRPr="006F7E9C">
        <w:rPr>
          <w:highlight w:val="yellow"/>
        </w:rPr>
        <w:t xml:space="preserve">at </w:t>
      </w:r>
      <w:r w:rsidR="00E920B9" w:rsidRPr="006F7E9C">
        <w:rPr>
          <w:highlight w:val="yellow"/>
        </w:rPr>
        <w:t>room temperature (RT</w:t>
      </w:r>
      <w:r w:rsidR="00160943" w:rsidRPr="006F7E9C">
        <w:rPr>
          <w:highlight w:val="yellow"/>
        </w:rPr>
        <w:t xml:space="preserve">, </w:t>
      </w:r>
      <w:r w:rsidR="00C06FA5" w:rsidRPr="006F7E9C">
        <w:rPr>
          <w:highlight w:val="yellow"/>
        </w:rPr>
        <w:t>20</w:t>
      </w:r>
      <w:r w:rsidR="001057E1" w:rsidRPr="006F7E9C">
        <w:rPr>
          <w:highlight w:val="yellow"/>
        </w:rPr>
        <w:t xml:space="preserve"> </w:t>
      </w:r>
      <w:r w:rsidR="00C06FA5" w:rsidRPr="006F7E9C">
        <w:rPr>
          <w:highlight w:val="yellow"/>
        </w:rPr>
        <w:t xml:space="preserve">min </w:t>
      </w:r>
      <w:r w:rsidR="00472FA4" w:rsidRPr="006F7E9C">
        <w:rPr>
          <w:highlight w:val="yellow"/>
        </w:rPr>
        <w:t>x</w:t>
      </w:r>
      <w:r w:rsidR="00C06FA5" w:rsidRPr="006F7E9C">
        <w:rPr>
          <w:highlight w:val="yellow"/>
        </w:rPr>
        <w:t xml:space="preserve"> 3</w:t>
      </w:r>
      <w:r w:rsidR="00C51B58" w:rsidRPr="006F7E9C">
        <w:rPr>
          <w:highlight w:val="yellow"/>
        </w:rPr>
        <w:t>, change</w:t>
      </w:r>
      <w:r w:rsidR="00427732" w:rsidRPr="006F7E9C">
        <w:rPr>
          <w:highlight w:val="yellow"/>
        </w:rPr>
        <w:t xml:space="preserve"> </w:t>
      </w:r>
      <w:r w:rsidR="0041407A">
        <w:rPr>
          <w:highlight w:val="yellow"/>
        </w:rPr>
        <w:t xml:space="preserve">the </w:t>
      </w:r>
      <w:r w:rsidR="00C51B58" w:rsidRPr="006F7E9C">
        <w:rPr>
          <w:highlight w:val="yellow"/>
        </w:rPr>
        <w:t>water every 20 min to avoid overheat</w:t>
      </w:r>
      <w:r w:rsidRPr="006F7E9C">
        <w:rPr>
          <w:highlight w:val="yellow"/>
        </w:rPr>
        <w:t xml:space="preserve">ing). Then, </w:t>
      </w:r>
      <w:r w:rsidRPr="006F7E9C">
        <w:rPr>
          <w:highlight w:val="yellow"/>
        </w:rPr>
        <w:lastRenderedPageBreak/>
        <w:t xml:space="preserve">centrifuge </w:t>
      </w:r>
      <w:r w:rsidR="0041407A">
        <w:rPr>
          <w:highlight w:val="yellow"/>
        </w:rPr>
        <w:t xml:space="preserve">it </w:t>
      </w:r>
      <w:r w:rsidR="00002949" w:rsidRPr="006F7E9C">
        <w:rPr>
          <w:highlight w:val="yellow"/>
        </w:rPr>
        <w:t>at 24,000</w:t>
      </w:r>
      <w:r w:rsidR="001057E1" w:rsidRPr="006F7E9C">
        <w:rPr>
          <w:highlight w:val="yellow"/>
        </w:rPr>
        <w:t xml:space="preserve"> </w:t>
      </w:r>
      <w:r w:rsidR="00731187" w:rsidRPr="006F7E9C">
        <w:rPr>
          <w:highlight w:val="yellow"/>
        </w:rPr>
        <w:t xml:space="preserve">x </w:t>
      </w:r>
      <w:r w:rsidR="00731187" w:rsidRPr="00FF2A81">
        <w:rPr>
          <w:i/>
          <w:highlight w:val="yellow"/>
        </w:rPr>
        <w:t>g</w:t>
      </w:r>
      <w:r w:rsidR="00002949" w:rsidRPr="006F7E9C">
        <w:rPr>
          <w:highlight w:val="yellow"/>
        </w:rPr>
        <w:t xml:space="preserve"> for 6 h</w:t>
      </w:r>
      <w:r w:rsidR="00342474" w:rsidRPr="006F7E9C">
        <w:rPr>
          <w:highlight w:val="yellow"/>
        </w:rPr>
        <w:t xml:space="preserve"> and collect the supernatant solution</w:t>
      </w:r>
      <w:r w:rsidR="00002949" w:rsidRPr="006F7E9C">
        <w:rPr>
          <w:highlight w:val="yellow"/>
        </w:rPr>
        <w:t xml:space="preserve">. </w:t>
      </w:r>
      <w:r w:rsidR="008518DD" w:rsidRPr="006F7E9C">
        <w:rPr>
          <w:highlight w:val="yellow"/>
          <w:lang w:eastAsia="zh-CN"/>
        </w:rPr>
        <w:t xml:space="preserve">This functional </w:t>
      </w:r>
      <w:r w:rsidR="008314D6" w:rsidRPr="006F7E9C">
        <w:rPr>
          <w:highlight w:val="yellow"/>
          <w:lang w:eastAsia="zh-CN"/>
        </w:rPr>
        <w:t xml:space="preserve">SWCNT </w:t>
      </w:r>
      <w:r w:rsidR="008518DD" w:rsidRPr="006F7E9C">
        <w:rPr>
          <w:highlight w:val="yellow"/>
          <w:lang w:eastAsia="zh-CN"/>
        </w:rPr>
        <w:t xml:space="preserve">solution can be stored at 4 °C for 2 </w:t>
      </w:r>
      <w:r w:rsidRPr="006F7E9C">
        <w:rPr>
          <w:highlight w:val="yellow"/>
          <w:lang w:eastAsia="zh-CN"/>
        </w:rPr>
        <w:t>months</w:t>
      </w:r>
      <w:r w:rsidR="008518DD" w:rsidRPr="006F7E9C">
        <w:rPr>
          <w:highlight w:val="yellow"/>
          <w:lang w:eastAsia="zh-CN"/>
        </w:rPr>
        <w:t>.</w:t>
      </w:r>
    </w:p>
    <w:p w14:paraId="225C5F58" w14:textId="77777777" w:rsidR="0007350B" w:rsidRPr="006F7E9C" w:rsidRDefault="0007350B" w:rsidP="00087087">
      <w:pPr>
        <w:pStyle w:val="ListParagraph"/>
        <w:widowControl/>
        <w:ind w:left="0"/>
        <w:jc w:val="left"/>
        <w:rPr>
          <w:lang w:eastAsia="zh-CN"/>
        </w:rPr>
      </w:pPr>
    </w:p>
    <w:p w14:paraId="133F0688" w14:textId="1C6059EB" w:rsidR="00F07727" w:rsidRPr="006F7E9C" w:rsidRDefault="00683718" w:rsidP="00087087">
      <w:pPr>
        <w:pStyle w:val="ListParagraph"/>
        <w:widowControl/>
        <w:numPr>
          <w:ilvl w:val="1"/>
          <w:numId w:val="22"/>
        </w:numPr>
        <w:ind w:left="0" w:firstLine="0"/>
        <w:jc w:val="left"/>
        <w:rPr>
          <w:highlight w:val="yellow"/>
          <w:lang w:eastAsia="zh-CN"/>
        </w:rPr>
      </w:pPr>
      <w:r w:rsidRPr="006F7E9C">
        <w:rPr>
          <w:highlight w:val="yellow"/>
        </w:rPr>
        <w:t>Add</w:t>
      </w:r>
      <w:r w:rsidR="008518DD" w:rsidRPr="006F7E9C">
        <w:rPr>
          <w:highlight w:val="yellow"/>
        </w:rPr>
        <w:t xml:space="preserve"> 1 mL </w:t>
      </w:r>
      <w:r w:rsidR="00BC0A46" w:rsidRPr="006F7E9C">
        <w:rPr>
          <w:highlight w:val="yellow"/>
        </w:rPr>
        <w:t xml:space="preserve">of </w:t>
      </w:r>
      <w:r w:rsidRPr="006F7E9C">
        <w:rPr>
          <w:highlight w:val="yellow"/>
        </w:rPr>
        <w:t xml:space="preserve">SWCNT </w:t>
      </w:r>
      <w:r w:rsidR="008518DD" w:rsidRPr="006F7E9C">
        <w:rPr>
          <w:highlight w:val="yellow"/>
        </w:rPr>
        <w:t xml:space="preserve">solution </w:t>
      </w:r>
      <w:r w:rsidR="00A6199F" w:rsidRPr="006F7E9C">
        <w:rPr>
          <w:highlight w:val="yellow"/>
        </w:rPr>
        <w:t>from</w:t>
      </w:r>
      <w:r w:rsidR="008518DD" w:rsidRPr="006F7E9C">
        <w:rPr>
          <w:highlight w:val="yellow"/>
        </w:rPr>
        <w:t xml:space="preserve"> </w:t>
      </w:r>
      <w:r w:rsidR="00BC0A46" w:rsidRPr="006F7E9C">
        <w:rPr>
          <w:highlight w:val="yellow"/>
        </w:rPr>
        <w:t xml:space="preserve">step </w:t>
      </w:r>
      <w:r w:rsidR="008518DD" w:rsidRPr="006F7E9C">
        <w:rPr>
          <w:highlight w:val="yellow"/>
        </w:rPr>
        <w:t>1.2</w:t>
      </w:r>
      <w:r w:rsidRPr="006F7E9C">
        <w:rPr>
          <w:highlight w:val="yellow"/>
        </w:rPr>
        <w:t xml:space="preserve"> to a </w:t>
      </w:r>
      <w:r w:rsidR="00BC0A46" w:rsidRPr="006F7E9C">
        <w:rPr>
          <w:highlight w:val="yellow"/>
        </w:rPr>
        <w:t>100</w:t>
      </w:r>
      <w:r w:rsidR="0041407A">
        <w:rPr>
          <w:highlight w:val="yellow"/>
        </w:rPr>
        <w:t>-</w:t>
      </w:r>
      <w:r w:rsidR="00BC0A46" w:rsidRPr="006F7E9C">
        <w:rPr>
          <w:highlight w:val="yellow"/>
        </w:rPr>
        <w:t xml:space="preserve">kDa </w:t>
      </w:r>
      <w:r w:rsidRPr="006F7E9C">
        <w:rPr>
          <w:highlight w:val="yellow"/>
        </w:rPr>
        <w:t>MWCO centrifugal filter device</w:t>
      </w:r>
      <w:r w:rsidR="008518DD" w:rsidRPr="006F7E9C">
        <w:rPr>
          <w:highlight w:val="yellow"/>
        </w:rPr>
        <w:t xml:space="preserve">, </w:t>
      </w:r>
      <w:r w:rsidR="00BA0D91" w:rsidRPr="006F7E9C">
        <w:rPr>
          <w:highlight w:val="yellow"/>
          <w:lang w:eastAsia="zh-CN"/>
        </w:rPr>
        <w:t>followed by</w:t>
      </w:r>
      <w:r w:rsidR="00F07727" w:rsidRPr="006F7E9C">
        <w:rPr>
          <w:highlight w:val="yellow"/>
        </w:rPr>
        <w:t xml:space="preserve"> 4 m</w:t>
      </w:r>
      <w:r w:rsidR="00D13027" w:rsidRPr="006F7E9C">
        <w:rPr>
          <w:highlight w:val="yellow"/>
        </w:rPr>
        <w:t>L</w:t>
      </w:r>
      <w:r w:rsidR="00F07727" w:rsidRPr="006F7E9C">
        <w:rPr>
          <w:highlight w:val="yellow"/>
        </w:rPr>
        <w:t xml:space="preserve"> </w:t>
      </w:r>
      <w:r w:rsidR="0041407A">
        <w:rPr>
          <w:highlight w:val="yellow"/>
        </w:rPr>
        <w:t xml:space="preserve">of </w:t>
      </w:r>
      <w:r w:rsidR="00D13027" w:rsidRPr="006F7E9C">
        <w:rPr>
          <w:highlight w:val="yellow"/>
        </w:rPr>
        <w:t>sterilized nuclease-free</w:t>
      </w:r>
      <w:r w:rsidR="00F07727" w:rsidRPr="006F7E9C">
        <w:rPr>
          <w:highlight w:val="yellow"/>
        </w:rPr>
        <w:t xml:space="preserve"> water</w:t>
      </w:r>
      <w:r w:rsidR="00BC0A46" w:rsidRPr="006F7E9C">
        <w:rPr>
          <w:highlight w:val="yellow"/>
        </w:rPr>
        <w:t>. C</w:t>
      </w:r>
      <w:r w:rsidR="00F07727" w:rsidRPr="006F7E9C">
        <w:rPr>
          <w:highlight w:val="yellow"/>
        </w:rPr>
        <w:t xml:space="preserve">entrifuge for </w:t>
      </w:r>
      <w:r w:rsidR="00A84918" w:rsidRPr="006F7E9C">
        <w:rPr>
          <w:highlight w:val="yellow"/>
        </w:rPr>
        <w:t>10</w:t>
      </w:r>
      <w:r w:rsidR="00F07727" w:rsidRPr="006F7E9C">
        <w:rPr>
          <w:highlight w:val="yellow"/>
        </w:rPr>
        <w:t xml:space="preserve"> min at </w:t>
      </w:r>
      <w:r w:rsidR="00A84918" w:rsidRPr="006F7E9C">
        <w:rPr>
          <w:highlight w:val="yellow"/>
        </w:rPr>
        <w:t>4</w:t>
      </w:r>
      <w:r w:rsidR="00F07727" w:rsidRPr="006F7E9C">
        <w:rPr>
          <w:highlight w:val="yellow"/>
        </w:rPr>
        <w:t>,000</w:t>
      </w:r>
      <w:r w:rsidR="001057E1" w:rsidRPr="006F7E9C">
        <w:rPr>
          <w:highlight w:val="yellow"/>
        </w:rPr>
        <w:t xml:space="preserve"> </w:t>
      </w:r>
      <w:r w:rsidR="00731187" w:rsidRPr="006F7E9C">
        <w:rPr>
          <w:highlight w:val="yellow"/>
        </w:rPr>
        <w:t xml:space="preserve">x </w:t>
      </w:r>
      <w:r w:rsidR="00731187" w:rsidRPr="00FF2A81">
        <w:rPr>
          <w:i/>
          <w:highlight w:val="yellow"/>
        </w:rPr>
        <w:t>g</w:t>
      </w:r>
      <w:r w:rsidR="00731187" w:rsidRPr="006F7E9C">
        <w:rPr>
          <w:highlight w:val="yellow"/>
        </w:rPr>
        <w:t xml:space="preserve"> </w:t>
      </w:r>
      <w:r w:rsidR="00E920B9" w:rsidRPr="006F7E9C">
        <w:rPr>
          <w:highlight w:val="yellow"/>
        </w:rPr>
        <w:t>at RT</w:t>
      </w:r>
      <w:r w:rsidR="00505F9C" w:rsidRPr="006F7E9C">
        <w:rPr>
          <w:highlight w:val="yellow"/>
        </w:rPr>
        <w:t xml:space="preserve"> </w:t>
      </w:r>
      <w:r w:rsidRPr="006F7E9C">
        <w:rPr>
          <w:highlight w:val="yellow"/>
        </w:rPr>
        <w:t xml:space="preserve">to remove extra </w:t>
      </w:r>
      <w:r w:rsidR="00360F30" w:rsidRPr="006F7E9C">
        <w:rPr>
          <w:highlight w:val="yellow"/>
        </w:rPr>
        <w:t>DSPE</w:t>
      </w:r>
      <w:r w:rsidRPr="006F7E9C">
        <w:rPr>
          <w:highlight w:val="yellow"/>
        </w:rPr>
        <w:t>-PEG2000-</w:t>
      </w:r>
      <w:r w:rsidR="00BC0A46" w:rsidRPr="006F7E9C">
        <w:rPr>
          <w:highlight w:val="yellow"/>
        </w:rPr>
        <w:t>a</w:t>
      </w:r>
      <w:r w:rsidRPr="006F7E9C">
        <w:rPr>
          <w:highlight w:val="yellow"/>
        </w:rPr>
        <w:t>mine</w:t>
      </w:r>
      <w:r w:rsidR="00726C2E" w:rsidRPr="006F7E9C">
        <w:rPr>
          <w:highlight w:val="yellow"/>
        </w:rPr>
        <w:t>.</w:t>
      </w:r>
      <w:r w:rsidR="007C71FE" w:rsidRPr="006F7E9C">
        <w:rPr>
          <w:highlight w:val="yellow"/>
        </w:rPr>
        <w:t xml:space="preserve"> </w:t>
      </w:r>
      <w:r w:rsidR="000078FE" w:rsidRPr="006F7E9C">
        <w:rPr>
          <w:highlight w:val="yellow"/>
        </w:rPr>
        <w:t>Repeat the addition of</w:t>
      </w:r>
      <w:r w:rsidR="00BC0A46" w:rsidRPr="006F7E9C">
        <w:rPr>
          <w:highlight w:val="yellow"/>
        </w:rPr>
        <w:t xml:space="preserve"> 4 mL of water and </w:t>
      </w:r>
      <w:r w:rsidR="0041407A">
        <w:rPr>
          <w:highlight w:val="yellow"/>
        </w:rPr>
        <w:t xml:space="preserve">the </w:t>
      </w:r>
      <w:r w:rsidR="00BC0A46" w:rsidRPr="006F7E9C">
        <w:rPr>
          <w:highlight w:val="yellow"/>
        </w:rPr>
        <w:t>centrifu</w:t>
      </w:r>
      <w:r w:rsidR="000078FE" w:rsidRPr="006F7E9C">
        <w:rPr>
          <w:highlight w:val="yellow"/>
        </w:rPr>
        <w:t>gation</w:t>
      </w:r>
      <w:r w:rsidR="00BC0A46" w:rsidRPr="006F7E9C">
        <w:rPr>
          <w:highlight w:val="yellow"/>
        </w:rPr>
        <w:t xml:space="preserve"> 5</w:t>
      </w:r>
      <w:r w:rsidR="0041407A">
        <w:rPr>
          <w:highlight w:val="yellow"/>
        </w:rPr>
        <w:t>x</w:t>
      </w:r>
      <w:r w:rsidR="00BC0A46" w:rsidRPr="006F7E9C">
        <w:rPr>
          <w:highlight w:val="yellow"/>
        </w:rPr>
        <w:t xml:space="preserve">. </w:t>
      </w:r>
      <w:r w:rsidR="007C71FE" w:rsidRPr="006F7E9C">
        <w:rPr>
          <w:highlight w:val="yellow"/>
        </w:rPr>
        <w:t>More than 0.5 mL</w:t>
      </w:r>
      <w:r w:rsidR="000078FE" w:rsidRPr="006F7E9C">
        <w:rPr>
          <w:highlight w:val="yellow"/>
        </w:rPr>
        <w:t xml:space="preserve"> of</w:t>
      </w:r>
      <w:r w:rsidR="007C71FE" w:rsidRPr="006F7E9C">
        <w:rPr>
          <w:highlight w:val="yellow"/>
        </w:rPr>
        <w:t xml:space="preserve"> </w:t>
      </w:r>
      <w:r w:rsidR="00ED79FE" w:rsidRPr="006F7E9C">
        <w:rPr>
          <w:highlight w:val="yellow"/>
        </w:rPr>
        <w:t xml:space="preserve">leftover </w:t>
      </w:r>
      <w:r w:rsidR="007C71FE" w:rsidRPr="006F7E9C">
        <w:rPr>
          <w:highlight w:val="yellow"/>
        </w:rPr>
        <w:t xml:space="preserve">SWCNT </w:t>
      </w:r>
      <w:r w:rsidR="00ED79FE" w:rsidRPr="006F7E9C">
        <w:rPr>
          <w:highlight w:val="yellow"/>
        </w:rPr>
        <w:t xml:space="preserve">solution will be </w:t>
      </w:r>
      <w:r w:rsidR="000078FE" w:rsidRPr="006F7E9C">
        <w:rPr>
          <w:highlight w:val="yellow"/>
        </w:rPr>
        <w:t>left in</w:t>
      </w:r>
      <w:r w:rsidR="00ED79FE" w:rsidRPr="006F7E9C">
        <w:rPr>
          <w:highlight w:val="yellow"/>
        </w:rPr>
        <w:t xml:space="preserve"> </w:t>
      </w:r>
      <w:r w:rsidR="007C71FE" w:rsidRPr="006F7E9C">
        <w:rPr>
          <w:highlight w:val="yellow"/>
        </w:rPr>
        <w:t xml:space="preserve">the </w:t>
      </w:r>
      <w:r w:rsidR="00ED79FE" w:rsidRPr="006F7E9C">
        <w:rPr>
          <w:highlight w:val="yellow"/>
        </w:rPr>
        <w:t>filter after each centrifug</w:t>
      </w:r>
      <w:r w:rsidR="000078FE" w:rsidRPr="006F7E9C">
        <w:rPr>
          <w:highlight w:val="yellow"/>
        </w:rPr>
        <w:t>ation</w:t>
      </w:r>
      <w:r w:rsidR="00ED79FE" w:rsidRPr="006F7E9C">
        <w:rPr>
          <w:highlight w:val="yellow"/>
        </w:rPr>
        <w:t>.</w:t>
      </w:r>
    </w:p>
    <w:p w14:paraId="6A24B6E9" w14:textId="77777777" w:rsidR="00BC0A46" w:rsidRPr="006F7E9C" w:rsidRDefault="00BC0A46" w:rsidP="00087087">
      <w:pPr>
        <w:pStyle w:val="ListParagraph"/>
        <w:widowControl/>
        <w:ind w:left="0"/>
        <w:jc w:val="left"/>
        <w:rPr>
          <w:lang w:eastAsia="zh-CN"/>
        </w:rPr>
      </w:pPr>
    </w:p>
    <w:p w14:paraId="4BD22D30" w14:textId="28B384CB" w:rsidR="00D74500" w:rsidRPr="006F7E9C" w:rsidRDefault="00BC0A46" w:rsidP="00087087">
      <w:pPr>
        <w:pStyle w:val="ListParagraph"/>
        <w:widowControl/>
        <w:numPr>
          <w:ilvl w:val="1"/>
          <w:numId w:val="22"/>
        </w:numPr>
        <w:ind w:left="0" w:firstLine="0"/>
        <w:jc w:val="left"/>
      </w:pPr>
      <w:r w:rsidRPr="006F7E9C">
        <w:t>Measure t</w:t>
      </w:r>
      <w:r w:rsidR="002C2901" w:rsidRPr="006F7E9C">
        <w:t xml:space="preserve">he concentration </w:t>
      </w:r>
      <w:r w:rsidR="004E79AE" w:rsidRPr="006F7E9C">
        <w:t xml:space="preserve">of the SWCNT solution leftover in the filter </w:t>
      </w:r>
      <w:r w:rsidR="002C2901" w:rsidRPr="006F7E9C">
        <w:t>using a UV/VIS sp</w:t>
      </w:r>
      <w:r w:rsidR="00E920B9" w:rsidRPr="006F7E9C">
        <w:t>ectrometer</w:t>
      </w:r>
      <w:r w:rsidR="002C2901" w:rsidRPr="006F7E9C">
        <w:t xml:space="preserve"> </w:t>
      </w:r>
      <w:r w:rsidR="001874AD" w:rsidRPr="006F7E9C">
        <w:t xml:space="preserve">at 808 nm </w:t>
      </w:r>
      <w:r w:rsidR="002C2901" w:rsidRPr="006F7E9C">
        <w:t>after the final wash</w:t>
      </w:r>
      <w:r w:rsidR="00BB41B3" w:rsidRPr="006F7E9C">
        <w:t xml:space="preserve">. </w:t>
      </w:r>
      <w:r w:rsidR="001874AD" w:rsidRPr="006F7E9C">
        <w:t>The</w:t>
      </w:r>
      <w:r w:rsidR="00286997" w:rsidRPr="006F7E9C">
        <w:rPr>
          <w:lang w:eastAsia="zh-CN"/>
        </w:rPr>
        <w:t xml:space="preserve"> final concentration </w:t>
      </w:r>
      <w:r w:rsidR="001874AD" w:rsidRPr="006F7E9C">
        <w:rPr>
          <w:lang w:eastAsia="zh-CN"/>
        </w:rPr>
        <w:t>is typically</w:t>
      </w:r>
      <w:r w:rsidR="00286997" w:rsidRPr="006F7E9C">
        <w:rPr>
          <w:lang w:eastAsia="zh-CN"/>
        </w:rPr>
        <w:t xml:space="preserve"> about 50</w:t>
      </w:r>
      <w:r w:rsidR="001F09C6" w:rsidRPr="006F7E9C">
        <w:rPr>
          <w:lang w:eastAsia="zh-CN"/>
        </w:rPr>
        <w:t xml:space="preserve"> mg/L</w:t>
      </w:r>
      <w:r w:rsidR="009B20C1" w:rsidRPr="006F7E9C">
        <w:rPr>
          <w:lang w:eastAsia="zh-CN"/>
        </w:rPr>
        <w:t xml:space="preserve"> (calculated according to the method developed by Kam </w:t>
      </w:r>
      <w:r w:rsidR="009B20C1" w:rsidRPr="006F7E9C">
        <w:rPr>
          <w:i/>
          <w:lang w:eastAsia="zh-CN"/>
        </w:rPr>
        <w:t xml:space="preserve">et </w:t>
      </w:r>
      <w:r w:rsidR="001874AD" w:rsidRPr="006F7E9C">
        <w:rPr>
          <w:i/>
          <w:lang w:eastAsia="zh-CN"/>
        </w:rPr>
        <w:t>a</w:t>
      </w:r>
      <w:r w:rsidR="009B20C1" w:rsidRPr="006F7E9C">
        <w:rPr>
          <w:i/>
          <w:lang w:eastAsia="zh-CN"/>
        </w:rPr>
        <w:t>l</w:t>
      </w:r>
      <w:r w:rsidR="001874AD" w:rsidRPr="006F7E9C">
        <w:rPr>
          <w:i/>
          <w:lang w:eastAsia="zh-CN"/>
        </w:rPr>
        <w:t>.</w:t>
      </w:r>
      <w:r w:rsidR="00633E7D" w:rsidRPr="006F7E9C">
        <w:rPr>
          <w:lang w:eastAsia="zh-CN"/>
        </w:rPr>
        <w:fldChar w:fldCharType="begin"/>
      </w:r>
      <w:r w:rsidR="00633E7D" w:rsidRPr="006F7E9C">
        <w:rPr>
          <w:lang w:eastAsia="zh-CN"/>
        </w:rPr>
        <w:instrText xml:space="preserve"> ADDIN EN.CITE &lt;EndNote&gt;&lt;Cite&gt;&lt;Author&gt;Kam&lt;/Author&gt;&lt;Year&gt;2005&lt;/Year&gt;&lt;RecNum&gt;186&lt;/RecNum&gt;&lt;DisplayText&gt;&lt;style face="superscript"&gt;18&lt;/style&gt;&lt;/DisplayText&gt;&lt;record&gt;&lt;rec-number&gt;186&lt;/rec-number&gt;&lt;foreign-keys&gt;&lt;key app="EN" db-id="0p2sxs0v1v5awfezsf5xaasdf90a9f0xxdte" timestamp="1531952931"&gt;186&lt;/key&gt;&lt;/foreign-keys&gt;&lt;ref-type name="Journal Article"&gt;17&lt;/ref-type&gt;&lt;contributors&gt;&lt;authors&gt;&lt;author&gt;Kam, N. W.&lt;/author&gt;&lt;author&gt;O&amp;apos;Connell, M.&lt;/author&gt;&lt;author&gt;Wisdom, J. A.&lt;/author&gt;&lt;author&gt;Dai, H.&lt;/author&gt;&lt;/authors&gt;&lt;/contributors&gt;&lt;auth-address&gt;Department of Chemistry and Laboratory for Advanced Materials, Stanford University, Stanford, CA 94305, USA.&lt;/auth-address&gt;&lt;titles&gt;&lt;title&gt;Carbon nanotubes as multifunctional biological transporters and near-infrared agents for selective cancer cell destruction&lt;/title&gt;&lt;secondary-title&gt;Proc Natl Acad Sci U S A&lt;/secondary-title&gt;&lt;/titles&gt;&lt;periodical&gt;&lt;full-title&gt;Proc Natl Acad Sci U S A&lt;/full-title&gt;&lt;/periodical&gt;&lt;pages&gt;11600-5&lt;/pages&gt;&lt;volume&gt;102&lt;/volume&gt;&lt;number&gt;33&lt;/number&gt;&lt;keywords&gt;&lt;keyword&gt;Cell Death/radiation effects&lt;/keyword&gt;&lt;keyword&gt;Cell Survival/radiation effects&lt;/keyword&gt;&lt;keyword&gt;Drug Delivery Systems/*instrumentation&lt;/keyword&gt;&lt;keyword&gt;HeLa Cells&lt;/keyword&gt;&lt;keyword&gt;Humans&lt;/keyword&gt;&lt;keyword&gt;*Infrared Rays&lt;/keyword&gt;&lt;keyword&gt;Lasers&lt;/keyword&gt;&lt;keyword&gt;Ligands&lt;/keyword&gt;&lt;keyword&gt;Microscopy, Confocal&lt;/keyword&gt;&lt;keyword&gt;Molecular Structure&lt;/keyword&gt;&lt;keyword&gt;*Nanotubes, Carbon&lt;/keyword&gt;&lt;keyword&gt;Neoplasms/*pathology/*radiotherapy&lt;/keyword&gt;&lt;keyword&gt;Oligonucleotides/metabolism&lt;/keyword&gt;&lt;keyword&gt;Phospholipids&lt;/keyword&gt;&lt;keyword&gt;Polyethylene Glycols/metabolism&lt;/keyword&gt;&lt;keyword&gt;Substrate Specificity&lt;/keyword&gt;&lt;/keywords&gt;&lt;dates&gt;&lt;year&gt;2005&lt;/year&gt;&lt;pub-dates&gt;&lt;date&gt;Aug 16&lt;/date&gt;&lt;/pub-dates&gt;&lt;/dates&gt;&lt;isbn&gt;0027-8424 (Print)&amp;#xD;0027-8424 (Linking)&lt;/isbn&gt;&lt;accession-num&gt;16087878&lt;/accession-num&gt;&lt;urls&gt;&lt;related-urls&gt;&lt;url&gt;http://www.ncbi.nlm.nih.gov/pubmed/16087878&lt;/url&gt;&lt;/related-urls&gt;&lt;/urls&gt;&lt;custom2&gt;PMC1187972&lt;/custom2&gt;&lt;electronic-resource-num&gt;10.1073/pnas.0502680102&lt;/electronic-resource-num&gt;&lt;/record&gt;&lt;/Cite&gt;&lt;/EndNote&gt;</w:instrText>
      </w:r>
      <w:r w:rsidR="00633E7D" w:rsidRPr="006F7E9C">
        <w:rPr>
          <w:lang w:eastAsia="zh-CN"/>
        </w:rPr>
        <w:fldChar w:fldCharType="separate"/>
      </w:r>
      <w:r w:rsidR="00633E7D" w:rsidRPr="006F7E9C">
        <w:rPr>
          <w:vertAlign w:val="superscript"/>
          <w:lang w:eastAsia="zh-CN"/>
        </w:rPr>
        <w:t>18</w:t>
      </w:r>
      <w:r w:rsidR="00633E7D" w:rsidRPr="006F7E9C">
        <w:rPr>
          <w:lang w:eastAsia="zh-CN"/>
        </w:rPr>
        <w:fldChar w:fldCharType="end"/>
      </w:r>
      <w:r w:rsidR="009B20C1" w:rsidRPr="006F7E9C">
        <w:rPr>
          <w:lang w:eastAsia="zh-CN"/>
        </w:rPr>
        <w:t>)</w:t>
      </w:r>
      <w:r w:rsidR="002C2901" w:rsidRPr="006F7E9C">
        <w:t>.</w:t>
      </w:r>
    </w:p>
    <w:p w14:paraId="3A612003" w14:textId="77777777" w:rsidR="0007350B" w:rsidRPr="006F7E9C" w:rsidRDefault="0007350B" w:rsidP="00087087">
      <w:pPr>
        <w:widowControl/>
        <w:jc w:val="left"/>
        <w:rPr>
          <w:lang w:eastAsia="zh-CN"/>
        </w:rPr>
      </w:pPr>
    </w:p>
    <w:p w14:paraId="3B15DB2C" w14:textId="6D32A562" w:rsidR="0007350B" w:rsidRPr="006F7E9C" w:rsidRDefault="0007350B" w:rsidP="00087087">
      <w:pPr>
        <w:widowControl/>
        <w:jc w:val="left"/>
      </w:pPr>
      <w:r w:rsidRPr="006F7E9C">
        <w:rPr>
          <w:lang w:eastAsia="zh-CN"/>
        </w:rPr>
        <w:t>Note:</w:t>
      </w:r>
      <w:r w:rsidRPr="006F7E9C">
        <w:t xml:space="preserve"> Ensure that DSPE-PEG-functionalized SWCNTs </w:t>
      </w:r>
      <w:r w:rsidR="00BC0A46" w:rsidRPr="006F7E9C">
        <w:t>are</w:t>
      </w:r>
      <w:r w:rsidRPr="006F7E9C">
        <w:t xml:space="preserve"> water-soluble after </w:t>
      </w:r>
      <w:r w:rsidR="0041407A">
        <w:t>s</w:t>
      </w:r>
      <w:r w:rsidRPr="006F7E9C">
        <w:t xml:space="preserve">tep 1.4 and are stable in different biological solutions without visible aggregation after </w:t>
      </w:r>
      <w:r w:rsidR="00BC0A46" w:rsidRPr="006F7E9C">
        <w:t>a few</w:t>
      </w:r>
      <w:r w:rsidRPr="006F7E9C">
        <w:t xml:space="preserve"> weeks. </w:t>
      </w:r>
    </w:p>
    <w:p w14:paraId="787A173D" w14:textId="77777777" w:rsidR="0007350B" w:rsidRPr="006F7E9C" w:rsidRDefault="0007350B" w:rsidP="00087087">
      <w:pPr>
        <w:widowControl/>
        <w:jc w:val="left"/>
      </w:pPr>
    </w:p>
    <w:p w14:paraId="20B3152B" w14:textId="4AFF9531" w:rsidR="009A6A25" w:rsidRPr="006F7E9C" w:rsidRDefault="009A6A25" w:rsidP="00087087">
      <w:pPr>
        <w:pStyle w:val="ListParagraph"/>
        <w:widowControl/>
        <w:numPr>
          <w:ilvl w:val="0"/>
          <w:numId w:val="22"/>
        </w:numPr>
        <w:ind w:left="0" w:firstLine="0"/>
        <w:jc w:val="left"/>
        <w:rPr>
          <w:b/>
          <w:highlight w:val="yellow"/>
          <w:lang w:eastAsia="zh-CN"/>
        </w:rPr>
      </w:pPr>
      <w:r w:rsidRPr="006F7E9C">
        <w:rPr>
          <w:b/>
          <w:highlight w:val="yellow"/>
        </w:rPr>
        <w:t>Conjugat</w:t>
      </w:r>
      <w:r w:rsidR="0041407A">
        <w:rPr>
          <w:b/>
          <w:highlight w:val="yellow"/>
        </w:rPr>
        <w:t>ion of</w:t>
      </w:r>
      <w:r w:rsidRPr="006F7E9C">
        <w:rPr>
          <w:b/>
          <w:highlight w:val="yellow"/>
          <w:lang w:eastAsia="zh-CN"/>
        </w:rPr>
        <w:t xml:space="preserve"> </w:t>
      </w:r>
      <w:r w:rsidR="001874AD" w:rsidRPr="006F7E9C">
        <w:rPr>
          <w:b/>
          <w:highlight w:val="yellow"/>
        </w:rPr>
        <w:t>A</w:t>
      </w:r>
      <w:r w:rsidR="00C673D5" w:rsidRPr="006F7E9C">
        <w:rPr>
          <w:b/>
          <w:highlight w:val="yellow"/>
        </w:rPr>
        <w:t xml:space="preserve">nti-MALAT1-1/2 </w:t>
      </w:r>
      <w:proofErr w:type="spellStart"/>
      <w:r w:rsidR="001874AD" w:rsidRPr="006F7E9C">
        <w:rPr>
          <w:b/>
          <w:highlight w:val="yellow"/>
        </w:rPr>
        <w:t>G</w:t>
      </w:r>
      <w:r w:rsidR="00C673D5" w:rsidRPr="006F7E9C">
        <w:rPr>
          <w:b/>
          <w:highlight w:val="yellow"/>
        </w:rPr>
        <w:t>apmer</w:t>
      </w:r>
      <w:proofErr w:type="spellEnd"/>
      <w:r w:rsidR="00C673D5" w:rsidRPr="006F7E9C">
        <w:rPr>
          <w:b/>
          <w:highlight w:val="yellow"/>
        </w:rPr>
        <w:t xml:space="preserve"> DNA </w:t>
      </w:r>
      <w:r w:rsidR="001874AD" w:rsidRPr="006F7E9C">
        <w:rPr>
          <w:b/>
          <w:highlight w:val="yellow"/>
        </w:rPr>
        <w:t>F</w:t>
      </w:r>
      <w:r w:rsidR="00C673D5" w:rsidRPr="006F7E9C">
        <w:rPr>
          <w:b/>
          <w:highlight w:val="yellow"/>
        </w:rPr>
        <w:t xml:space="preserve">lanked by 2’-O </w:t>
      </w:r>
      <w:r w:rsidR="001874AD" w:rsidRPr="006F7E9C">
        <w:rPr>
          <w:b/>
          <w:highlight w:val="yellow"/>
        </w:rPr>
        <w:t>M</w:t>
      </w:r>
      <w:r w:rsidR="00C673D5" w:rsidRPr="006F7E9C">
        <w:rPr>
          <w:b/>
          <w:highlight w:val="yellow"/>
        </w:rPr>
        <w:t xml:space="preserve">odified </w:t>
      </w:r>
      <w:r w:rsidR="00711651" w:rsidRPr="006F7E9C">
        <w:rPr>
          <w:b/>
          <w:highlight w:val="yellow"/>
        </w:rPr>
        <w:t>R</w:t>
      </w:r>
      <w:r w:rsidR="00C673D5" w:rsidRPr="006F7E9C">
        <w:rPr>
          <w:b/>
          <w:highlight w:val="yellow"/>
        </w:rPr>
        <w:t>NAs</w:t>
      </w:r>
      <w:r w:rsidRPr="006F7E9C">
        <w:rPr>
          <w:b/>
          <w:highlight w:val="yellow"/>
        </w:rPr>
        <w:t xml:space="preserve"> to </w:t>
      </w:r>
      <w:r w:rsidR="001874AD" w:rsidRPr="006F7E9C">
        <w:rPr>
          <w:b/>
          <w:highlight w:val="yellow"/>
        </w:rPr>
        <w:t>F</w:t>
      </w:r>
      <w:r w:rsidR="00711651" w:rsidRPr="006F7E9C">
        <w:rPr>
          <w:b/>
          <w:highlight w:val="yellow"/>
        </w:rPr>
        <w:t>unctionalized</w:t>
      </w:r>
      <w:r w:rsidRPr="006F7E9C">
        <w:rPr>
          <w:b/>
          <w:highlight w:val="yellow"/>
        </w:rPr>
        <w:t xml:space="preserve"> SWCNT</w:t>
      </w:r>
    </w:p>
    <w:p w14:paraId="36493F1A" w14:textId="77777777" w:rsidR="001874AD" w:rsidRPr="006F7E9C" w:rsidRDefault="001874AD" w:rsidP="00087087">
      <w:pPr>
        <w:pStyle w:val="ListParagraph"/>
        <w:widowControl/>
        <w:ind w:left="0"/>
        <w:jc w:val="left"/>
        <w:rPr>
          <w:b/>
          <w:highlight w:val="yellow"/>
          <w:lang w:eastAsia="zh-CN"/>
        </w:rPr>
      </w:pPr>
    </w:p>
    <w:p w14:paraId="05B09829" w14:textId="34EF7485" w:rsidR="00037270" w:rsidRPr="006F7E9C" w:rsidRDefault="001874AD" w:rsidP="00087087">
      <w:pPr>
        <w:pStyle w:val="ListParagraph"/>
        <w:widowControl/>
        <w:numPr>
          <w:ilvl w:val="1"/>
          <w:numId w:val="22"/>
        </w:numPr>
        <w:ind w:left="0" w:firstLine="0"/>
        <w:jc w:val="left"/>
        <w:rPr>
          <w:highlight w:val="yellow"/>
        </w:rPr>
      </w:pPr>
      <w:r w:rsidRPr="006F7E9C">
        <w:rPr>
          <w:highlight w:val="yellow"/>
        </w:rPr>
        <w:t>Add</w:t>
      </w:r>
      <w:r w:rsidRPr="006F7E9C">
        <w:rPr>
          <w:b/>
          <w:highlight w:val="yellow"/>
        </w:rPr>
        <w:t xml:space="preserve"> </w:t>
      </w:r>
      <w:r w:rsidR="0000096F" w:rsidRPr="006F7E9C">
        <w:rPr>
          <w:highlight w:val="yellow"/>
        </w:rPr>
        <w:t>0.</w:t>
      </w:r>
      <w:r w:rsidR="00037270" w:rsidRPr="006F7E9C">
        <w:rPr>
          <w:highlight w:val="yellow"/>
        </w:rPr>
        <w:t>5</w:t>
      </w:r>
      <w:r w:rsidRPr="006F7E9C">
        <w:rPr>
          <w:highlight w:val="yellow"/>
        </w:rPr>
        <w:t xml:space="preserve"> </w:t>
      </w:r>
      <w:r w:rsidR="00037270" w:rsidRPr="006F7E9C">
        <w:rPr>
          <w:highlight w:val="yellow"/>
        </w:rPr>
        <w:t xml:space="preserve">mg </w:t>
      </w:r>
      <w:r w:rsidRPr="006F7E9C">
        <w:rPr>
          <w:highlight w:val="yellow"/>
        </w:rPr>
        <w:t xml:space="preserve">of </w:t>
      </w:r>
      <w:proofErr w:type="spellStart"/>
      <w:r w:rsidR="0000096F" w:rsidRPr="006F7E9C">
        <w:rPr>
          <w:highlight w:val="yellow"/>
        </w:rPr>
        <w:t>Sulfo</w:t>
      </w:r>
      <w:proofErr w:type="spellEnd"/>
      <w:r w:rsidR="0000096F" w:rsidRPr="006F7E9C">
        <w:rPr>
          <w:highlight w:val="yellow"/>
        </w:rPr>
        <w:t>-LC-SPDP</w:t>
      </w:r>
      <w:r w:rsidR="00650793" w:rsidRPr="006F7E9C">
        <w:rPr>
          <w:highlight w:val="yellow"/>
        </w:rPr>
        <w:t xml:space="preserve"> </w:t>
      </w:r>
      <w:r w:rsidR="0000096F" w:rsidRPr="006F7E9C">
        <w:rPr>
          <w:highlight w:val="yellow"/>
        </w:rPr>
        <w:t xml:space="preserve">into </w:t>
      </w:r>
      <w:r w:rsidR="00036BC8" w:rsidRPr="006F7E9C">
        <w:rPr>
          <w:highlight w:val="yellow"/>
        </w:rPr>
        <w:t xml:space="preserve">450 </w:t>
      </w:r>
      <w:r w:rsidR="00106D1A" w:rsidRPr="006F7E9C">
        <w:rPr>
          <w:spacing w:val="-2"/>
          <w:highlight w:val="yellow"/>
        </w:rPr>
        <w:t>µL</w:t>
      </w:r>
      <w:r w:rsidR="00FF4D51" w:rsidRPr="006F7E9C">
        <w:rPr>
          <w:highlight w:val="yellow"/>
        </w:rPr>
        <w:t xml:space="preserve"> </w:t>
      </w:r>
      <w:r w:rsidRPr="006F7E9C">
        <w:rPr>
          <w:highlight w:val="yellow"/>
        </w:rPr>
        <w:t xml:space="preserve">of </w:t>
      </w:r>
      <w:r w:rsidR="00360F30" w:rsidRPr="006F7E9C">
        <w:rPr>
          <w:highlight w:val="yellow"/>
        </w:rPr>
        <w:t>DSPE</w:t>
      </w:r>
      <w:r w:rsidR="0000096F" w:rsidRPr="006F7E9C">
        <w:rPr>
          <w:highlight w:val="yellow"/>
        </w:rPr>
        <w:t>-PEG2000-</w:t>
      </w:r>
      <w:r w:rsidRPr="006F7E9C">
        <w:rPr>
          <w:highlight w:val="yellow"/>
        </w:rPr>
        <w:t>a</w:t>
      </w:r>
      <w:r w:rsidR="0000096F" w:rsidRPr="006F7E9C">
        <w:rPr>
          <w:highlight w:val="yellow"/>
        </w:rPr>
        <w:t>mine functionalized</w:t>
      </w:r>
      <w:r w:rsidR="00036BC8" w:rsidRPr="006F7E9C">
        <w:rPr>
          <w:highlight w:val="yellow"/>
        </w:rPr>
        <w:t xml:space="preserve"> SWCNT</w:t>
      </w:r>
      <w:r w:rsidRPr="006F7E9C">
        <w:rPr>
          <w:highlight w:val="yellow"/>
        </w:rPr>
        <w:t xml:space="preserve">. Add </w:t>
      </w:r>
      <w:r w:rsidR="00036BC8" w:rsidRPr="006F7E9C">
        <w:rPr>
          <w:highlight w:val="yellow"/>
        </w:rPr>
        <w:t>50</w:t>
      </w:r>
      <w:r w:rsidR="001057E1" w:rsidRPr="006F7E9C">
        <w:rPr>
          <w:highlight w:val="yellow"/>
        </w:rPr>
        <w:t xml:space="preserve"> </w:t>
      </w:r>
      <w:r w:rsidR="00106D1A" w:rsidRPr="006F7E9C">
        <w:rPr>
          <w:spacing w:val="-2"/>
          <w:highlight w:val="yellow"/>
        </w:rPr>
        <w:t>µL</w:t>
      </w:r>
      <w:r w:rsidRPr="006F7E9C">
        <w:rPr>
          <w:spacing w:val="-2"/>
          <w:highlight w:val="yellow"/>
        </w:rPr>
        <w:t xml:space="preserve"> of </w:t>
      </w:r>
      <w:r w:rsidR="00036BC8" w:rsidRPr="006F7E9C">
        <w:rPr>
          <w:highlight w:val="yellow"/>
        </w:rPr>
        <w:t>10</w:t>
      </w:r>
      <w:r w:rsidR="009E37CA" w:rsidRPr="006F7E9C">
        <w:rPr>
          <w:highlight w:val="yellow"/>
        </w:rPr>
        <w:t xml:space="preserve">x </w:t>
      </w:r>
      <w:r w:rsidR="00036BC8" w:rsidRPr="006F7E9C">
        <w:rPr>
          <w:highlight w:val="yellow"/>
        </w:rPr>
        <w:t>PBS</w:t>
      </w:r>
      <w:r w:rsidRPr="006F7E9C">
        <w:rPr>
          <w:highlight w:val="yellow"/>
        </w:rPr>
        <w:t xml:space="preserve"> and </w:t>
      </w:r>
      <w:r w:rsidR="00931542" w:rsidRPr="006F7E9C">
        <w:rPr>
          <w:highlight w:val="yellow"/>
        </w:rPr>
        <w:t>then incubate for 2 h</w:t>
      </w:r>
      <w:r w:rsidR="001057E1" w:rsidRPr="006F7E9C">
        <w:rPr>
          <w:highlight w:val="yellow"/>
        </w:rPr>
        <w:t xml:space="preserve"> </w:t>
      </w:r>
      <w:r w:rsidR="00931542" w:rsidRPr="006F7E9C">
        <w:rPr>
          <w:highlight w:val="yellow"/>
        </w:rPr>
        <w:t>at RT.</w:t>
      </w:r>
      <w:r w:rsidR="006F76CF" w:rsidRPr="006F7E9C">
        <w:rPr>
          <w:highlight w:val="yellow"/>
        </w:rPr>
        <w:t xml:space="preserve"> </w:t>
      </w:r>
    </w:p>
    <w:p w14:paraId="6155D17B" w14:textId="77777777" w:rsidR="001874AD" w:rsidRPr="006F7E9C" w:rsidRDefault="001874AD" w:rsidP="00087087">
      <w:pPr>
        <w:pStyle w:val="ListParagraph"/>
        <w:widowControl/>
        <w:ind w:left="0"/>
        <w:jc w:val="left"/>
      </w:pPr>
    </w:p>
    <w:p w14:paraId="598C8D2E" w14:textId="2D51C791" w:rsidR="001874AD" w:rsidRPr="006F7E9C" w:rsidRDefault="00907B57" w:rsidP="00374C44">
      <w:pPr>
        <w:pStyle w:val="ListParagraph"/>
        <w:widowControl/>
        <w:numPr>
          <w:ilvl w:val="1"/>
          <w:numId w:val="22"/>
        </w:numPr>
        <w:ind w:left="0" w:firstLine="0"/>
        <w:jc w:val="left"/>
      </w:pPr>
      <w:r w:rsidRPr="006F7E9C">
        <w:rPr>
          <w:highlight w:val="yellow"/>
        </w:rPr>
        <w:t xml:space="preserve">To remove extra </w:t>
      </w:r>
      <w:proofErr w:type="spellStart"/>
      <w:r w:rsidRPr="006F7E9C">
        <w:rPr>
          <w:highlight w:val="yellow"/>
        </w:rPr>
        <w:t>Sulfo</w:t>
      </w:r>
      <w:proofErr w:type="spellEnd"/>
      <w:r w:rsidRPr="006F7E9C">
        <w:rPr>
          <w:highlight w:val="yellow"/>
        </w:rPr>
        <w:t xml:space="preserve">-LC-SPDP, </w:t>
      </w:r>
      <w:r w:rsidR="001874AD" w:rsidRPr="006F7E9C">
        <w:rPr>
          <w:highlight w:val="yellow"/>
        </w:rPr>
        <w:t>add the reaction from step 2.1 to</w:t>
      </w:r>
      <w:r w:rsidR="00C46C90" w:rsidRPr="006F7E9C">
        <w:rPr>
          <w:highlight w:val="yellow"/>
        </w:rPr>
        <w:t xml:space="preserve"> a </w:t>
      </w:r>
      <w:r w:rsidR="001874AD" w:rsidRPr="006F7E9C">
        <w:rPr>
          <w:highlight w:val="yellow"/>
        </w:rPr>
        <w:t>100</w:t>
      </w:r>
      <w:r w:rsidR="0041407A">
        <w:rPr>
          <w:highlight w:val="yellow"/>
        </w:rPr>
        <w:t>-</w:t>
      </w:r>
      <w:r w:rsidR="00C46C90" w:rsidRPr="006F7E9C">
        <w:rPr>
          <w:highlight w:val="yellow"/>
        </w:rPr>
        <w:t xml:space="preserve">kDa </w:t>
      </w:r>
      <w:r w:rsidR="001874AD" w:rsidRPr="006F7E9C">
        <w:rPr>
          <w:highlight w:val="yellow"/>
        </w:rPr>
        <w:t xml:space="preserve">MWCO </w:t>
      </w:r>
      <w:r w:rsidR="00C46C90" w:rsidRPr="006F7E9C">
        <w:rPr>
          <w:highlight w:val="yellow"/>
        </w:rPr>
        <w:t xml:space="preserve">centrifugal filter device, followed by </w:t>
      </w:r>
      <w:r w:rsidR="008C3800" w:rsidRPr="006F7E9C">
        <w:rPr>
          <w:highlight w:val="yellow"/>
        </w:rPr>
        <w:t>4 m</w:t>
      </w:r>
      <w:r w:rsidR="00700F64" w:rsidRPr="006F7E9C">
        <w:rPr>
          <w:highlight w:val="yellow"/>
        </w:rPr>
        <w:t>L</w:t>
      </w:r>
      <w:r w:rsidR="008C3800" w:rsidRPr="006F7E9C">
        <w:rPr>
          <w:highlight w:val="yellow"/>
        </w:rPr>
        <w:t xml:space="preserve"> </w:t>
      </w:r>
      <w:r w:rsidR="001874AD" w:rsidRPr="006F7E9C">
        <w:rPr>
          <w:highlight w:val="yellow"/>
        </w:rPr>
        <w:t xml:space="preserve">of </w:t>
      </w:r>
      <w:r w:rsidR="00C46C90" w:rsidRPr="006F7E9C">
        <w:rPr>
          <w:highlight w:val="yellow"/>
        </w:rPr>
        <w:t>nuclease-free water</w:t>
      </w:r>
      <w:r w:rsidR="001874AD" w:rsidRPr="006F7E9C">
        <w:rPr>
          <w:highlight w:val="yellow"/>
        </w:rPr>
        <w:t>. C</w:t>
      </w:r>
      <w:r w:rsidR="00C46C90" w:rsidRPr="006F7E9C">
        <w:rPr>
          <w:highlight w:val="yellow"/>
        </w:rPr>
        <w:t xml:space="preserve">entrifuge for 10 min at 4,000 x </w:t>
      </w:r>
      <w:r w:rsidR="00C46C90" w:rsidRPr="00FF2A81">
        <w:rPr>
          <w:i/>
          <w:highlight w:val="yellow"/>
        </w:rPr>
        <w:t>g</w:t>
      </w:r>
      <w:r w:rsidR="00C46C90" w:rsidRPr="006F7E9C">
        <w:rPr>
          <w:highlight w:val="yellow"/>
        </w:rPr>
        <w:t xml:space="preserve"> at RT</w:t>
      </w:r>
      <w:r w:rsidR="001874AD" w:rsidRPr="006F7E9C">
        <w:rPr>
          <w:highlight w:val="yellow"/>
        </w:rPr>
        <w:t xml:space="preserve">. </w:t>
      </w:r>
      <w:r w:rsidR="00374C44" w:rsidRPr="006F7E9C">
        <w:rPr>
          <w:highlight w:val="yellow"/>
        </w:rPr>
        <w:t xml:space="preserve">Repeat the addition of 4 mL of water and </w:t>
      </w:r>
      <w:r w:rsidR="004210D2">
        <w:rPr>
          <w:highlight w:val="yellow"/>
        </w:rPr>
        <w:t xml:space="preserve">the </w:t>
      </w:r>
      <w:r w:rsidR="00374C44" w:rsidRPr="006F7E9C">
        <w:rPr>
          <w:highlight w:val="yellow"/>
        </w:rPr>
        <w:t>centrifugation 5</w:t>
      </w:r>
      <w:r w:rsidR="004210D2">
        <w:rPr>
          <w:highlight w:val="yellow"/>
        </w:rPr>
        <w:t>x</w:t>
      </w:r>
      <w:r w:rsidR="00374C44" w:rsidRPr="006F7E9C">
        <w:rPr>
          <w:highlight w:val="yellow"/>
        </w:rPr>
        <w:t>.</w:t>
      </w:r>
    </w:p>
    <w:p w14:paraId="4A16BCC6" w14:textId="77777777" w:rsidR="00374C44" w:rsidRPr="006F7E9C" w:rsidRDefault="00374C44" w:rsidP="00374C44">
      <w:pPr>
        <w:pStyle w:val="ListParagraph"/>
        <w:widowControl/>
        <w:ind w:left="0"/>
        <w:jc w:val="left"/>
      </w:pPr>
    </w:p>
    <w:p w14:paraId="457A65F9" w14:textId="021712B0" w:rsidR="00534381" w:rsidRPr="006F7E9C" w:rsidRDefault="001874AD" w:rsidP="00087087">
      <w:pPr>
        <w:pStyle w:val="ListParagraph"/>
        <w:widowControl/>
        <w:numPr>
          <w:ilvl w:val="1"/>
          <w:numId w:val="22"/>
        </w:numPr>
        <w:ind w:left="0" w:firstLine="0"/>
        <w:jc w:val="left"/>
      </w:pPr>
      <w:r w:rsidRPr="006F7E9C">
        <w:t>Add</w:t>
      </w:r>
      <w:r w:rsidR="00037270" w:rsidRPr="006F7E9C">
        <w:t xml:space="preserve"> 200 </w:t>
      </w:r>
      <w:proofErr w:type="spellStart"/>
      <w:r w:rsidR="00037270" w:rsidRPr="006F7E9C">
        <w:t>nM</w:t>
      </w:r>
      <w:proofErr w:type="spellEnd"/>
      <w:r w:rsidR="00037270" w:rsidRPr="006F7E9C">
        <w:t xml:space="preserve"> </w:t>
      </w:r>
      <w:r w:rsidR="00A60BB8" w:rsidRPr="006F7E9C">
        <w:t>thiol</w:t>
      </w:r>
      <w:r w:rsidR="004210D2">
        <w:t>-</w:t>
      </w:r>
      <w:r w:rsidR="00B06FD7" w:rsidRPr="006F7E9C">
        <w:rPr>
          <w:lang w:eastAsia="zh-CN"/>
        </w:rPr>
        <w:t xml:space="preserve">modified </w:t>
      </w:r>
      <w:r w:rsidR="00037270" w:rsidRPr="006F7E9C">
        <w:t xml:space="preserve">anti-MALAT1-Cy3 </w:t>
      </w:r>
      <w:proofErr w:type="spellStart"/>
      <w:r w:rsidR="002C727E" w:rsidRPr="006F7E9C">
        <w:t>gapmer</w:t>
      </w:r>
      <w:proofErr w:type="spellEnd"/>
      <w:r w:rsidR="002C727E" w:rsidRPr="006F7E9C">
        <w:t xml:space="preserve"> DNA </w:t>
      </w:r>
      <w:r w:rsidR="00037270" w:rsidRPr="006F7E9C">
        <w:t>into 1.5</w:t>
      </w:r>
      <w:r w:rsidR="001057E1" w:rsidRPr="006F7E9C">
        <w:t xml:space="preserve"> </w:t>
      </w:r>
      <w:r w:rsidR="00583703" w:rsidRPr="006F7E9C">
        <w:t>mL</w:t>
      </w:r>
      <w:r w:rsidR="001057E1" w:rsidRPr="006F7E9C">
        <w:t xml:space="preserve"> </w:t>
      </w:r>
      <w:r w:rsidRPr="006F7E9C">
        <w:t xml:space="preserve">of </w:t>
      </w:r>
      <w:r w:rsidR="006B21AA" w:rsidRPr="006F7E9C">
        <w:t xml:space="preserve">commercial </w:t>
      </w:r>
      <w:r w:rsidR="00037270" w:rsidRPr="006F7E9C">
        <w:t>DTT solution</w:t>
      </w:r>
      <w:r w:rsidRPr="006F7E9C">
        <w:t xml:space="preserve"> and </w:t>
      </w:r>
      <w:r w:rsidR="00037270" w:rsidRPr="006F7E9C">
        <w:t xml:space="preserve">incubate for </w:t>
      </w:r>
      <w:r w:rsidR="004210D2">
        <w:t>90 min</w:t>
      </w:r>
      <w:r w:rsidR="00037270" w:rsidRPr="006F7E9C">
        <w:t xml:space="preserve"> at RT.</w:t>
      </w:r>
      <w:r w:rsidR="001845D9" w:rsidRPr="006F7E9C">
        <w:t xml:space="preserve"> </w:t>
      </w:r>
      <w:r w:rsidRPr="006F7E9C">
        <w:t>Purify the</w:t>
      </w:r>
      <w:r w:rsidR="001845D9" w:rsidRPr="006F7E9C">
        <w:t xml:space="preserve"> product with </w:t>
      </w:r>
      <w:r w:rsidRPr="006F7E9C">
        <w:t xml:space="preserve">a </w:t>
      </w:r>
      <w:r w:rsidR="001845D9" w:rsidRPr="006F7E9C">
        <w:t>NAP-5 column</w:t>
      </w:r>
      <w:r w:rsidR="004210D2">
        <w:t>,</w:t>
      </w:r>
      <w:r w:rsidR="008C2D85" w:rsidRPr="006F7E9C">
        <w:t xml:space="preserve"> </w:t>
      </w:r>
      <w:r w:rsidR="00422B8F" w:rsidRPr="006F7E9C">
        <w:t>following the manufacturer’s protocol</w:t>
      </w:r>
      <w:r w:rsidR="001845D9" w:rsidRPr="006F7E9C">
        <w:t xml:space="preserve">. </w:t>
      </w:r>
      <w:r w:rsidRPr="006F7E9C">
        <w:t xml:space="preserve">Elute the </w:t>
      </w:r>
      <w:r w:rsidR="001845D9" w:rsidRPr="006F7E9C">
        <w:t xml:space="preserve">anti-MALAT1-Cy3 </w:t>
      </w:r>
      <w:r w:rsidRPr="006F7E9C">
        <w:t>with</w:t>
      </w:r>
      <w:r w:rsidR="001845D9" w:rsidRPr="006F7E9C">
        <w:t xml:space="preserve"> 500 </w:t>
      </w:r>
      <w:r w:rsidR="00106D1A" w:rsidRPr="006F7E9C">
        <w:rPr>
          <w:spacing w:val="-2"/>
        </w:rPr>
        <w:t>µL</w:t>
      </w:r>
      <w:r w:rsidR="001845D9" w:rsidRPr="006F7E9C">
        <w:t xml:space="preserve"> </w:t>
      </w:r>
      <w:r w:rsidRPr="006F7E9C">
        <w:t>of</w:t>
      </w:r>
      <w:r w:rsidR="003F46F6" w:rsidRPr="006F7E9C">
        <w:t xml:space="preserve"> </w:t>
      </w:r>
      <w:r w:rsidR="001D30DD" w:rsidRPr="006F7E9C">
        <w:rPr>
          <w:lang w:eastAsia="zh-CN"/>
        </w:rPr>
        <w:t xml:space="preserve">sterilized </w:t>
      </w:r>
      <w:r w:rsidR="00766E76" w:rsidRPr="006F7E9C">
        <w:t>nuclease-</w:t>
      </w:r>
      <w:r w:rsidR="00411EEB" w:rsidRPr="006F7E9C">
        <w:t xml:space="preserve">free </w:t>
      </w:r>
      <w:r w:rsidR="001845D9" w:rsidRPr="006F7E9C">
        <w:t>1</w:t>
      </w:r>
      <w:r w:rsidR="00455237" w:rsidRPr="006F7E9C">
        <w:t>x</w:t>
      </w:r>
      <w:r w:rsidR="001845D9" w:rsidRPr="006F7E9C">
        <w:t xml:space="preserve"> PBS.</w:t>
      </w:r>
    </w:p>
    <w:p w14:paraId="359D7325" w14:textId="77777777" w:rsidR="001874AD" w:rsidRPr="006F7E9C" w:rsidRDefault="001874AD" w:rsidP="00087087">
      <w:pPr>
        <w:pStyle w:val="ListParagraph"/>
        <w:widowControl/>
        <w:ind w:left="0"/>
        <w:jc w:val="left"/>
      </w:pPr>
    </w:p>
    <w:p w14:paraId="63E4435B" w14:textId="560A543A" w:rsidR="00160943" w:rsidRPr="006F7E9C" w:rsidRDefault="00160943" w:rsidP="00087087">
      <w:pPr>
        <w:widowControl/>
        <w:jc w:val="left"/>
      </w:pPr>
      <w:r w:rsidRPr="00FF2A81">
        <w:t>Note:</w:t>
      </w:r>
      <w:r w:rsidRPr="00F85220">
        <w:t xml:space="preserve"> </w:t>
      </w:r>
      <w:r w:rsidRPr="006F7E9C">
        <w:t>The</w:t>
      </w:r>
      <w:r w:rsidR="006656CB" w:rsidRPr="006F7E9C">
        <w:t xml:space="preserve"> functionalized SWCNT </w:t>
      </w:r>
      <w:r w:rsidR="00FF2A81">
        <w:t>can be</w:t>
      </w:r>
      <w:r w:rsidR="00FF2A81" w:rsidRPr="006F7E9C">
        <w:t xml:space="preserve"> </w:t>
      </w:r>
      <w:r w:rsidR="006656CB" w:rsidRPr="006F7E9C">
        <w:t>stor</w:t>
      </w:r>
      <w:r w:rsidRPr="006F7E9C">
        <w:t>ed with add</w:t>
      </w:r>
      <w:r w:rsidR="00072889" w:rsidRPr="006F7E9C">
        <w:t>ed</w:t>
      </w:r>
      <w:r w:rsidRPr="006F7E9C">
        <w:t xml:space="preserve"> D</w:t>
      </w:r>
      <w:r w:rsidR="00072889" w:rsidRPr="006F7E9C">
        <w:t>T</w:t>
      </w:r>
      <w:r w:rsidRPr="006F7E9C">
        <w:t>T, which might cleave disulfide bond</w:t>
      </w:r>
      <w:r w:rsidR="00072889" w:rsidRPr="006F7E9C">
        <w:t>s</w:t>
      </w:r>
      <w:r w:rsidRPr="006F7E9C">
        <w:t xml:space="preserve"> formed during </w:t>
      </w:r>
      <w:r w:rsidR="006B21AA" w:rsidRPr="006F7E9C">
        <w:t xml:space="preserve">the </w:t>
      </w:r>
      <w:r w:rsidRPr="006F7E9C">
        <w:t xml:space="preserve">storage of </w:t>
      </w:r>
      <w:r w:rsidR="006B21AA" w:rsidRPr="006F7E9C">
        <w:t xml:space="preserve">the </w:t>
      </w:r>
      <w:proofErr w:type="spellStart"/>
      <w:r w:rsidRPr="006F7E9C">
        <w:t>thiolated</w:t>
      </w:r>
      <w:proofErr w:type="spellEnd"/>
      <w:r w:rsidRPr="006F7E9C">
        <w:t xml:space="preserve"> </w:t>
      </w:r>
      <w:r w:rsidR="00EF28D0" w:rsidRPr="006F7E9C">
        <w:t>anti-MALAT1</w:t>
      </w:r>
      <w:r w:rsidR="00BD5DAE" w:rsidRPr="006F7E9C">
        <w:t xml:space="preserve"> </w:t>
      </w:r>
      <w:proofErr w:type="spellStart"/>
      <w:r w:rsidR="00BD5DAE" w:rsidRPr="006F7E9C">
        <w:t>gapmer</w:t>
      </w:r>
      <w:proofErr w:type="spellEnd"/>
      <w:r w:rsidR="00BD5DAE" w:rsidRPr="006F7E9C">
        <w:t xml:space="preserve"> DNA</w:t>
      </w:r>
      <w:r w:rsidR="004210D2">
        <w:t>.</w:t>
      </w:r>
      <w:r w:rsidRPr="006F7E9C">
        <w:t xml:space="preserve"> </w:t>
      </w:r>
      <w:r w:rsidR="004210D2">
        <w:t>The added DTT can be</w:t>
      </w:r>
      <w:r w:rsidRPr="006F7E9C">
        <w:t xml:space="preserve"> removed by a</w:t>
      </w:r>
      <w:r w:rsidRPr="006F7E9C">
        <w:rPr>
          <w:color w:val="auto"/>
          <w:szCs w:val="19"/>
        </w:rPr>
        <w:t xml:space="preserve"> </w:t>
      </w:r>
      <w:r w:rsidRPr="006F7E9C">
        <w:t>NAP-5 column before conjugat</w:t>
      </w:r>
      <w:r w:rsidR="006B21AA" w:rsidRPr="006F7E9C">
        <w:t>ion</w:t>
      </w:r>
      <w:r w:rsidRPr="006F7E9C">
        <w:t xml:space="preserve"> with </w:t>
      </w:r>
      <w:r w:rsidR="00EF28D0" w:rsidRPr="006F7E9C">
        <w:t>SWCNT</w:t>
      </w:r>
      <w:r w:rsidRPr="006F7E9C">
        <w:t>.</w:t>
      </w:r>
    </w:p>
    <w:p w14:paraId="1C2CD4FB" w14:textId="77777777" w:rsidR="001874AD" w:rsidRPr="006F7E9C" w:rsidRDefault="001874AD" w:rsidP="00087087">
      <w:pPr>
        <w:widowControl/>
        <w:jc w:val="left"/>
      </w:pPr>
    </w:p>
    <w:p w14:paraId="59812F58" w14:textId="654E0B9C" w:rsidR="00072889" w:rsidRPr="006F7E9C" w:rsidRDefault="00072889" w:rsidP="00087087">
      <w:pPr>
        <w:pStyle w:val="ListParagraph"/>
        <w:widowControl/>
        <w:numPr>
          <w:ilvl w:val="1"/>
          <w:numId w:val="22"/>
        </w:numPr>
        <w:ind w:left="0" w:firstLine="0"/>
        <w:jc w:val="left"/>
        <w:rPr>
          <w:highlight w:val="yellow"/>
        </w:rPr>
      </w:pPr>
      <w:r w:rsidRPr="006F7E9C">
        <w:rPr>
          <w:highlight w:val="yellow"/>
        </w:rPr>
        <w:t>Collect t</w:t>
      </w:r>
      <w:r w:rsidR="00360F30" w:rsidRPr="006F7E9C">
        <w:rPr>
          <w:highlight w:val="yellow"/>
        </w:rPr>
        <w:t xml:space="preserve">he </w:t>
      </w:r>
      <w:proofErr w:type="spellStart"/>
      <w:r w:rsidR="006B21AA" w:rsidRPr="006F7E9C">
        <w:rPr>
          <w:highlight w:val="yellow"/>
        </w:rPr>
        <w:t>s</w:t>
      </w:r>
      <w:r w:rsidR="00360F30" w:rsidRPr="006F7E9C">
        <w:rPr>
          <w:highlight w:val="yellow"/>
        </w:rPr>
        <w:t>ulfo</w:t>
      </w:r>
      <w:proofErr w:type="spellEnd"/>
      <w:r w:rsidR="00360F30" w:rsidRPr="006F7E9C">
        <w:rPr>
          <w:highlight w:val="yellow"/>
        </w:rPr>
        <w:t>-LC-SPDP</w:t>
      </w:r>
      <w:r w:rsidR="004210D2">
        <w:rPr>
          <w:highlight w:val="yellow"/>
        </w:rPr>
        <w:t>-</w:t>
      </w:r>
      <w:r w:rsidR="00360F30" w:rsidRPr="006F7E9C">
        <w:rPr>
          <w:highlight w:val="yellow"/>
        </w:rPr>
        <w:t>treated DSPE</w:t>
      </w:r>
      <w:r w:rsidR="00336C69" w:rsidRPr="006F7E9C">
        <w:rPr>
          <w:highlight w:val="yellow"/>
        </w:rPr>
        <w:t>-PEG2000-</w:t>
      </w:r>
      <w:r w:rsidR="00374C44" w:rsidRPr="006F7E9C">
        <w:rPr>
          <w:highlight w:val="yellow"/>
        </w:rPr>
        <w:t>a</w:t>
      </w:r>
      <w:r w:rsidR="00182F6F" w:rsidRPr="006F7E9C">
        <w:rPr>
          <w:highlight w:val="yellow"/>
        </w:rPr>
        <w:t xml:space="preserve">mine SWCNT </w:t>
      </w:r>
      <w:r w:rsidR="00C46C90" w:rsidRPr="006F7E9C">
        <w:rPr>
          <w:highlight w:val="yellow"/>
        </w:rPr>
        <w:t xml:space="preserve">solution left in the filter and </w:t>
      </w:r>
      <w:r w:rsidRPr="006F7E9C">
        <w:rPr>
          <w:highlight w:val="yellow"/>
        </w:rPr>
        <w:t>dilute</w:t>
      </w:r>
      <w:r w:rsidR="00182F6F" w:rsidRPr="006F7E9C">
        <w:rPr>
          <w:highlight w:val="yellow"/>
        </w:rPr>
        <w:t xml:space="preserve"> </w:t>
      </w:r>
      <w:r w:rsidR="004210D2">
        <w:rPr>
          <w:highlight w:val="yellow"/>
        </w:rPr>
        <w:t xml:space="preserve">it </w:t>
      </w:r>
      <w:r w:rsidRPr="006F7E9C">
        <w:rPr>
          <w:highlight w:val="yellow"/>
        </w:rPr>
        <w:t>with</w:t>
      </w:r>
      <w:r w:rsidR="00182F6F" w:rsidRPr="006F7E9C">
        <w:rPr>
          <w:highlight w:val="yellow"/>
        </w:rPr>
        <w:t xml:space="preserve"> 500</w:t>
      </w:r>
      <w:r w:rsidR="001057E1" w:rsidRPr="006F7E9C">
        <w:rPr>
          <w:highlight w:val="yellow"/>
        </w:rPr>
        <w:t xml:space="preserve"> </w:t>
      </w:r>
      <w:r w:rsidR="00106D1A" w:rsidRPr="006F7E9C">
        <w:rPr>
          <w:spacing w:val="-2"/>
          <w:highlight w:val="yellow"/>
        </w:rPr>
        <w:t>µL</w:t>
      </w:r>
      <w:r w:rsidR="00336C69" w:rsidRPr="006F7E9C">
        <w:rPr>
          <w:highlight w:val="yellow"/>
        </w:rPr>
        <w:t xml:space="preserve"> </w:t>
      </w:r>
      <w:r w:rsidRPr="006F7E9C">
        <w:rPr>
          <w:highlight w:val="yellow"/>
        </w:rPr>
        <w:t xml:space="preserve">of </w:t>
      </w:r>
      <w:r w:rsidR="00336C69" w:rsidRPr="006F7E9C">
        <w:rPr>
          <w:highlight w:val="yellow"/>
        </w:rPr>
        <w:t xml:space="preserve">anti-MALAT1-Cy3 </w:t>
      </w:r>
      <w:r w:rsidR="002F04B4" w:rsidRPr="006F7E9C">
        <w:rPr>
          <w:highlight w:val="yellow"/>
        </w:rPr>
        <w:t>solution</w:t>
      </w:r>
      <w:r w:rsidRPr="006F7E9C">
        <w:rPr>
          <w:highlight w:val="yellow"/>
        </w:rPr>
        <w:t>. Then, in</w:t>
      </w:r>
      <w:r w:rsidR="004D3D29" w:rsidRPr="006F7E9C">
        <w:rPr>
          <w:highlight w:val="yellow"/>
        </w:rPr>
        <w:t>cubate</w:t>
      </w:r>
      <w:r w:rsidRPr="006F7E9C">
        <w:rPr>
          <w:highlight w:val="yellow"/>
        </w:rPr>
        <w:t xml:space="preserve"> </w:t>
      </w:r>
      <w:r w:rsidR="004210D2">
        <w:rPr>
          <w:highlight w:val="yellow"/>
        </w:rPr>
        <w:t xml:space="preserve">it </w:t>
      </w:r>
      <w:r w:rsidR="004D3D29" w:rsidRPr="006F7E9C">
        <w:rPr>
          <w:highlight w:val="yellow"/>
        </w:rPr>
        <w:t>at 4</w:t>
      </w:r>
      <w:r w:rsidR="00B97F1B" w:rsidRPr="006F7E9C">
        <w:rPr>
          <w:highlight w:val="yellow"/>
        </w:rPr>
        <w:t xml:space="preserve"> </w:t>
      </w:r>
      <w:r w:rsidR="00B97F1B" w:rsidRPr="006F7E9C">
        <w:rPr>
          <w:highlight w:val="yellow"/>
          <w:lang w:eastAsia="zh-CN"/>
        </w:rPr>
        <w:t>°C</w:t>
      </w:r>
      <w:r w:rsidR="00B97F1B" w:rsidRPr="006F7E9C">
        <w:rPr>
          <w:highlight w:val="yellow"/>
        </w:rPr>
        <w:t xml:space="preserve"> </w:t>
      </w:r>
      <w:r w:rsidR="003F46F6" w:rsidRPr="006F7E9C">
        <w:rPr>
          <w:highlight w:val="yellow"/>
        </w:rPr>
        <w:t>for 24 h</w:t>
      </w:r>
      <w:r w:rsidR="00267939" w:rsidRPr="006F7E9C">
        <w:rPr>
          <w:highlight w:val="yellow"/>
        </w:rPr>
        <w:t>.</w:t>
      </w:r>
      <w:r w:rsidR="001D5ACC" w:rsidRPr="006F7E9C">
        <w:rPr>
          <w:highlight w:val="yellow"/>
        </w:rPr>
        <w:t xml:space="preserve"> The conjugated SWCNT-anti-MALAT1 </w:t>
      </w:r>
      <w:r w:rsidR="00B67945" w:rsidRPr="006F7E9C">
        <w:rPr>
          <w:highlight w:val="yellow"/>
        </w:rPr>
        <w:t>c</w:t>
      </w:r>
      <w:r w:rsidR="001D5ACC" w:rsidRPr="006F7E9C">
        <w:rPr>
          <w:highlight w:val="yellow"/>
        </w:rPr>
        <w:t xml:space="preserve">an be stored at 4 </w:t>
      </w:r>
      <w:r w:rsidR="001D5ACC" w:rsidRPr="006F7E9C">
        <w:rPr>
          <w:highlight w:val="yellow"/>
          <w:lang w:eastAsia="zh-CN"/>
        </w:rPr>
        <w:t>°C</w:t>
      </w:r>
      <w:r w:rsidR="001D5ACC" w:rsidRPr="006F7E9C">
        <w:rPr>
          <w:highlight w:val="yellow"/>
        </w:rPr>
        <w:t xml:space="preserve"> for 3 weeks.</w:t>
      </w:r>
    </w:p>
    <w:p w14:paraId="019B1704" w14:textId="77777777" w:rsidR="00072889" w:rsidRPr="006F7E9C" w:rsidRDefault="00072889" w:rsidP="00087087">
      <w:pPr>
        <w:pStyle w:val="ListParagraph"/>
        <w:widowControl/>
        <w:ind w:left="0"/>
        <w:jc w:val="left"/>
      </w:pPr>
    </w:p>
    <w:p w14:paraId="329BB428" w14:textId="14C6BD1D" w:rsidR="00BD0829" w:rsidRPr="006F7E9C" w:rsidRDefault="00451C55" w:rsidP="00087087">
      <w:pPr>
        <w:pStyle w:val="ListParagraph"/>
        <w:widowControl/>
        <w:numPr>
          <w:ilvl w:val="0"/>
          <w:numId w:val="22"/>
        </w:numPr>
        <w:ind w:left="0" w:firstLine="0"/>
        <w:jc w:val="left"/>
        <w:rPr>
          <w:b/>
          <w:lang w:eastAsia="zh-CN"/>
        </w:rPr>
      </w:pPr>
      <w:r w:rsidRPr="006F7E9C">
        <w:rPr>
          <w:b/>
        </w:rPr>
        <w:t>T</w:t>
      </w:r>
      <w:r w:rsidR="00BD0829" w:rsidRPr="006F7E9C">
        <w:rPr>
          <w:b/>
        </w:rPr>
        <w:t xml:space="preserve">ail </w:t>
      </w:r>
      <w:r w:rsidR="006B21AA" w:rsidRPr="006F7E9C">
        <w:rPr>
          <w:b/>
        </w:rPr>
        <w:t xml:space="preserve">Vein Injection </w:t>
      </w:r>
      <w:r w:rsidR="00BD0829" w:rsidRPr="006F7E9C">
        <w:rPr>
          <w:b/>
        </w:rPr>
        <w:t>of SWCNT-</w:t>
      </w:r>
      <w:r w:rsidR="006B21AA" w:rsidRPr="006F7E9C">
        <w:rPr>
          <w:b/>
        </w:rPr>
        <w:t>A</w:t>
      </w:r>
      <w:r w:rsidR="00BD0829" w:rsidRPr="006F7E9C">
        <w:rPr>
          <w:b/>
        </w:rPr>
        <w:t>nti-MALAT1</w:t>
      </w:r>
    </w:p>
    <w:p w14:paraId="2751BAB5" w14:textId="77777777" w:rsidR="006B21AA" w:rsidRPr="006F7E9C" w:rsidRDefault="006B21AA" w:rsidP="00087087">
      <w:pPr>
        <w:pStyle w:val="ListParagraph"/>
        <w:widowControl/>
        <w:ind w:left="0"/>
        <w:jc w:val="left"/>
        <w:rPr>
          <w:b/>
          <w:lang w:eastAsia="zh-CN"/>
        </w:rPr>
      </w:pPr>
    </w:p>
    <w:p w14:paraId="48B07544" w14:textId="7DFAADE4" w:rsidR="006B21AA" w:rsidRPr="006F7E9C" w:rsidRDefault="006B21AA" w:rsidP="00087087">
      <w:pPr>
        <w:pStyle w:val="ListParagraph"/>
        <w:widowControl/>
        <w:numPr>
          <w:ilvl w:val="1"/>
          <w:numId w:val="22"/>
        </w:numPr>
        <w:ind w:left="0" w:firstLine="0"/>
        <w:jc w:val="left"/>
      </w:pPr>
      <w:r w:rsidRPr="006F7E9C">
        <w:t>Generate a</w:t>
      </w:r>
      <w:r w:rsidR="004210D2">
        <w:t>n</w:t>
      </w:r>
      <w:r w:rsidR="006949AE" w:rsidRPr="006F7E9C">
        <w:t xml:space="preserve"> MM disseminated mouse model</w:t>
      </w:r>
      <w:r w:rsidRPr="006F7E9C">
        <w:t>.</w:t>
      </w:r>
    </w:p>
    <w:p w14:paraId="5A25C455" w14:textId="77777777" w:rsidR="006B21AA" w:rsidRPr="006F7E9C" w:rsidRDefault="006B21AA" w:rsidP="00087087">
      <w:pPr>
        <w:pStyle w:val="ListParagraph"/>
        <w:widowControl/>
        <w:ind w:left="0"/>
        <w:jc w:val="left"/>
      </w:pPr>
    </w:p>
    <w:p w14:paraId="064BF25E" w14:textId="39DD13A0" w:rsidR="00670E4E" w:rsidRPr="006F7E9C" w:rsidRDefault="006949AE" w:rsidP="00087087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rPr>
          <w:highlight w:val="yellow"/>
        </w:rPr>
        <w:lastRenderedPageBreak/>
        <w:t xml:space="preserve">To achieve the best results of comparison, </w:t>
      </w:r>
      <w:r w:rsidR="006B21AA" w:rsidRPr="006F7E9C">
        <w:rPr>
          <w:highlight w:val="yellow"/>
        </w:rPr>
        <w:t xml:space="preserve">randomly arrange </w:t>
      </w:r>
      <w:r w:rsidRPr="006F7E9C">
        <w:rPr>
          <w:highlight w:val="yellow"/>
        </w:rPr>
        <w:t xml:space="preserve">14 </w:t>
      </w:r>
      <w:proofErr w:type="gramStart"/>
      <w:r w:rsidRPr="006F7E9C">
        <w:rPr>
          <w:highlight w:val="yellow"/>
        </w:rPr>
        <w:t>NOD</w:t>
      </w:r>
      <w:proofErr w:type="gramEnd"/>
      <w:r w:rsidRPr="006F7E9C">
        <w:rPr>
          <w:highlight w:val="yellow"/>
        </w:rPr>
        <w:t>.CB17-Prkdcscid/J mice (8 weeks</w:t>
      </w:r>
      <w:r w:rsidR="004210D2">
        <w:rPr>
          <w:highlight w:val="yellow"/>
        </w:rPr>
        <w:t xml:space="preserve"> </w:t>
      </w:r>
      <w:r w:rsidRPr="006F7E9C">
        <w:rPr>
          <w:highlight w:val="yellow"/>
        </w:rPr>
        <w:t>old) into trial or control group</w:t>
      </w:r>
      <w:r w:rsidR="00374C44" w:rsidRPr="006F7E9C">
        <w:rPr>
          <w:highlight w:val="yellow"/>
        </w:rPr>
        <w:t>s</w:t>
      </w:r>
      <w:r w:rsidRPr="006F7E9C">
        <w:rPr>
          <w:highlight w:val="yellow"/>
        </w:rPr>
        <w:t xml:space="preserve"> (</w:t>
      </w:r>
      <w:r w:rsidR="00960D07">
        <w:rPr>
          <w:highlight w:val="yellow"/>
        </w:rPr>
        <w:t>seven</w:t>
      </w:r>
      <w:r w:rsidRPr="006F7E9C">
        <w:rPr>
          <w:highlight w:val="yellow"/>
        </w:rPr>
        <w:t xml:space="preserve"> in each group) with the same male/female ratio.</w:t>
      </w:r>
      <w:r w:rsidRPr="006F7E9C">
        <w:t xml:space="preserve"> </w:t>
      </w:r>
    </w:p>
    <w:p w14:paraId="6C2A9CE6" w14:textId="77777777" w:rsidR="0007350B" w:rsidRPr="006F7E9C" w:rsidRDefault="0007350B" w:rsidP="00087087">
      <w:pPr>
        <w:pStyle w:val="ListParagraph"/>
        <w:widowControl/>
        <w:ind w:left="0"/>
        <w:jc w:val="left"/>
      </w:pPr>
    </w:p>
    <w:p w14:paraId="687DB75E" w14:textId="31DABA6E" w:rsidR="006B21AA" w:rsidRPr="006F7E9C" w:rsidRDefault="006B21AA" w:rsidP="00087087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rPr>
          <w:highlight w:val="yellow"/>
        </w:rPr>
        <w:t>Clean t</w:t>
      </w:r>
      <w:r w:rsidR="008B4342" w:rsidRPr="006F7E9C">
        <w:rPr>
          <w:highlight w:val="yellow"/>
        </w:rPr>
        <w:t xml:space="preserve">he operation bench and sterilize </w:t>
      </w:r>
      <w:r w:rsidR="004210D2">
        <w:rPr>
          <w:highlight w:val="yellow"/>
        </w:rPr>
        <w:t xml:space="preserve">it </w:t>
      </w:r>
      <w:r w:rsidRPr="006F7E9C">
        <w:rPr>
          <w:highlight w:val="yellow"/>
        </w:rPr>
        <w:t>with</w:t>
      </w:r>
      <w:r w:rsidR="008B4342" w:rsidRPr="006F7E9C">
        <w:rPr>
          <w:highlight w:val="yellow"/>
        </w:rPr>
        <w:t xml:space="preserve"> 70% alcohol. </w:t>
      </w:r>
    </w:p>
    <w:p w14:paraId="17EDD230" w14:textId="77777777" w:rsidR="006B21AA" w:rsidRPr="006F7E9C" w:rsidRDefault="006B21AA" w:rsidP="00087087">
      <w:pPr>
        <w:pStyle w:val="ListParagraph"/>
        <w:ind w:left="0"/>
        <w:rPr>
          <w:highlight w:val="yellow"/>
        </w:rPr>
      </w:pPr>
    </w:p>
    <w:p w14:paraId="3CD578EE" w14:textId="430C158E" w:rsidR="006B21AA" w:rsidRPr="006F7E9C" w:rsidRDefault="006B21AA" w:rsidP="00087087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rPr>
          <w:highlight w:val="yellow"/>
        </w:rPr>
        <w:t>Use a</w:t>
      </w:r>
      <w:r w:rsidR="008B4342" w:rsidRPr="006F7E9C">
        <w:rPr>
          <w:highlight w:val="yellow"/>
        </w:rPr>
        <w:t xml:space="preserve"> heating lamp to warm the m</w:t>
      </w:r>
      <w:r w:rsidR="004210D2">
        <w:rPr>
          <w:highlight w:val="yellow"/>
        </w:rPr>
        <w:t>ouse</w:t>
      </w:r>
      <w:r w:rsidRPr="006F7E9C">
        <w:rPr>
          <w:highlight w:val="yellow"/>
        </w:rPr>
        <w:t xml:space="preserve"> to</w:t>
      </w:r>
      <w:r w:rsidR="008B4342" w:rsidRPr="006F7E9C">
        <w:rPr>
          <w:highlight w:val="yellow"/>
        </w:rPr>
        <w:t xml:space="preserve"> help </w:t>
      </w:r>
      <w:r w:rsidR="004210D2">
        <w:rPr>
          <w:highlight w:val="yellow"/>
        </w:rPr>
        <w:t xml:space="preserve">the </w:t>
      </w:r>
      <w:r w:rsidR="008B4342" w:rsidRPr="006F7E9C">
        <w:rPr>
          <w:highlight w:val="yellow"/>
        </w:rPr>
        <w:t xml:space="preserve">tail vein </w:t>
      </w:r>
      <w:r w:rsidR="004210D2">
        <w:rPr>
          <w:highlight w:val="yellow"/>
        </w:rPr>
        <w:t xml:space="preserve">to </w:t>
      </w:r>
      <w:r w:rsidRPr="006F7E9C">
        <w:rPr>
          <w:highlight w:val="yellow"/>
        </w:rPr>
        <w:t>appear</w:t>
      </w:r>
      <w:r w:rsidR="008B4342" w:rsidRPr="006F7E9C">
        <w:rPr>
          <w:highlight w:val="yellow"/>
        </w:rPr>
        <w:t>.</w:t>
      </w:r>
      <w:r w:rsidR="008B4342" w:rsidRPr="006F7E9C">
        <w:t xml:space="preserve"> </w:t>
      </w:r>
      <w:r w:rsidRPr="006F7E9C">
        <w:rPr>
          <w:highlight w:val="yellow"/>
        </w:rPr>
        <w:t>Restrain th</w:t>
      </w:r>
      <w:r w:rsidR="008B4342" w:rsidRPr="006F7E9C">
        <w:rPr>
          <w:highlight w:val="yellow"/>
        </w:rPr>
        <w:t xml:space="preserve">e mouse properly with a tail injection restrainer. </w:t>
      </w:r>
    </w:p>
    <w:p w14:paraId="6ACAFCA0" w14:textId="77777777" w:rsidR="006B21AA" w:rsidRPr="006F7E9C" w:rsidRDefault="006B21AA" w:rsidP="00087087">
      <w:pPr>
        <w:pStyle w:val="ListParagraph"/>
        <w:ind w:left="0"/>
        <w:rPr>
          <w:highlight w:val="yellow"/>
        </w:rPr>
      </w:pPr>
    </w:p>
    <w:p w14:paraId="16241990" w14:textId="7F2680C2" w:rsidR="006E2BDE" w:rsidRPr="006F7E9C" w:rsidRDefault="006B21AA" w:rsidP="00087087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rPr>
          <w:highlight w:val="yellow"/>
        </w:rPr>
        <w:t>Inject</w:t>
      </w:r>
      <w:r w:rsidR="008B4342" w:rsidRPr="006F7E9C">
        <w:rPr>
          <w:highlight w:val="yellow"/>
        </w:rPr>
        <w:t xml:space="preserve"> </w:t>
      </w:r>
      <w:r w:rsidR="0037010C" w:rsidRPr="006F7E9C">
        <w:rPr>
          <w:highlight w:val="yellow"/>
        </w:rPr>
        <w:t xml:space="preserve">5 </w:t>
      </w:r>
      <w:r w:rsidR="004210D2">
        <w:rPr>
          <w:highlight w:val="yellow"/>
        </w:rPr>
        <w:t>x</w:t>
      </w:r>
      <w:r w:rsidR="0037010C" w:rsidRPr="006F7E9C">
        <w:rPr>
          <w:highlight w:val="yellow"/>
        </w:rPr>
        <w:t xml:space="preserve"> 10</w:t>
      </w:r>
      <w:r w:rsidR="0037010C" w:rsidRPr="006F7E9C">
        <w:rPr>
          <w:highlight w:val="yellow"/>
          <w:vertAlign w:val="superscript"/>
        </w:rPr>
        <w:t>6</w:t>
      </w:r>
      <w:r w:rsidR="001A1704" w:rsidRPr="006F7E9C">
        <w:rPr>
          <w:highlight w:val="yellow"/>
        </w:rPr>
        <w:t xml:space="preserve"> </w:t>
      </w:r>
      <w:r w:rsidR="003C7A9D" w:rsidRPr="006F7E9C">
        <w:rPr>
          <w:spacing w:val="-2"/>
          <w:highlight w:val="yellow"/>
        </w:rPr>
        <w:t>H929-Luc-</w:t>
      </w:r>
      <w:r w:rsidR="003C7A9D" w:rsidRPr="006F7E9C">
        <w:rPr>
          <w:highlight w:val="yellow"/>
        </w:rPr>
        <w:t>mCherry</w:t>
      </w:r>
      <w:r w:rsidR="0037010C" w:rsidRPr="006F7E9C">
        <w:rPr>
          <w:highlight w:val="yellow"/>
        </w:rPr>
        <w:t xml:space="preserve"> cells</w:t>
      </w:r>
      <w:r w:rsidR="00892538" w:rsidRPr="006F7E9C">
        <w:rPr>
          <w:highlight w:val="yellow"/>
        </w:rPr>
        <w:t xml:space="preserve"> in 50 </w:t>
      </w:r>
      <w:r w:rsidR="00106D1A" w:rsidRPr="006F7E9C">
        <w:rPr>
          <w:spacing w:val="-2"/>
          <w:highlight w:val="yellow"/>
        </w:rPr>
        <w:t>µL</w:t>
      </w:r>
      <w:r w:rsidR="00892538" w:rsidRPr="006F7E9C">
        <w:rPr>
          <w:highlight w:val="yellow"/>
        </w:rPr>
        <w:t xml:space="preserve"> </w:t>
      </w:r>
      <w:r w:rsidRPr="006F7E9C">
        <w:rPr>
          <w:highlight w:val="yellow"/>
        </w:rPr>
        <w:t xml:space="preserve">of </w:t>
      </w:r>
      <w:r w:rsidR="00892538" w:rsidRPr="006F7E9C">
        <w:rPr>
          <w:highlight w:val="yellow"/>
        </w:rPr>
        <w:t>PBS</w:t>
      </w:r>
      <w:r w:rsidR="001A1704" w:rsidRPr="006F7E9C">
        <w:rPr>
          <w:highlight w:val="yellow"/>
          <w:lang w:eastAsia="zh-CN"/>
        </w:rPr>
        <w:t xml:space="preserve"> </w:t>
      </w:r>
      <w:r w:rsidRPr="006F7E9C">
        <w:rPr>
          <w:highlight w:val="yellow"/>
          <w:lang w:eastAsia="zh-CN"/>
        </w:rPr>
        <w:t>through the</w:t>
      </w:r>
      <w:r w:rsidR="00AF00C5" w:rsidRPr="006F7E9C">
        <w:rPr>
          <w:highlight w:val="yellow"/>
          <w:lang w:eastAsia="zh-CN"/>
        </w:rPr>
        <w:t xml:space="preserve"> tail vein</w:t>
      </w:r>
      <w:r w:rsidR="00892538" w:rsidRPr="006F7E9C">
        <w:rPr>
          <w:highlight w:val="yellow"/>
          <w:lang w:eastAsia="zh-CN"/>
        </w:rPr>
        <w:t xml:space="preserve"> without anesthe</w:t>
      </w:r>
      <w:r w:rsidR="00BF7581" w:rsidRPr="006F7E9C">
        <w:rPr>
          <w:highlight w:val="yellow"/>
          <w:lang w:eastAsia="zh-CN"/>
        </w:rPr>
        <w:t>sia</w:t>
      </w:r>
      <w:r w:rsidR="001D68BD" w:rsidRPr="006F7E9C">
        <w:rPr>
          <w:highlight w:val="yellow"/>
        </w:rPr>
        <w:t>.</w:t>
      </w:r>
      <w:r w:rsidR="00DC791F" w:rsidRPr="006F7E9C">
        <w:rPr>
          <w:highlight w:val="yellow"/>
        </w:rPr>
        <w:t xml:space="preserve"> </w:t>
      </w:r>
      <w:r w:rsidRPr="006F7E9C">
        <w:rPr>
          <w:highlight w:val="yellow"/>
        </w:rPr>
        <w:t>Press the injection site with a</w:t>
      </w:r>
      <w:r w:rsidR="00391159" w:rsidRPr="006F7E9C">
        <w:rPr>
          <w:highlight w:val="yellow"/>
        </w:rPr>
        <w:t xml:space="preserve">n alcohol swab for </w:t>
      </w:r>
      <w:r w:rsidR="004210D2">
        <w:rPr>
          <w:highlight w:val="yellow"/>
        </w:rPr>
        <w:t>30 s</w:t>
      </w:r>
      <w:r w:rsidR="00391159" w:rsidRPr="006F7E9C">
        <w:rPr>
          <w:highlight w:val="yellow"/>
        </w:rPr>
        <w:t xml:space="preserve">. </w:t>
      </w:r>
      <w:r w:rsidRPr="006F7E9C">
        <w:rPr>
          <w:highlight w:val="yellow"/>
        </w:rPr>
        <w:t>Mark the i</w:t>
      </w:r>
      <w:r w:rsidR="00DC791F" w:rsidRPr="006F7E9C">
        <w:rPr>
          <w:highlight w:val="yellow"/>
        </w:rPr>
        <w:t xml:space="preserve">njected </w:t>
      </w:r>
      <w:r w:rsidR="004210D2">
        <w:rPr>
          <w:highlight w:val="yellow"/>
        </w:rPr>
        <w:t>mouse</w:t>
      </w:r>
      <w:r w:rsidR="00374C44" w:rsidRPr="006F7E9C">
        <w:rPr>
          <w:highlight w:val="yellow"/>
        </w:rPr>
        <w:t xml:space="preserve"> and</w:t>
      </w:r>
      <w:r w:rsidR="00DC791F" w:rsidRPr="006F7E9C">
        <w:rPr>
          <w:highlight w:val="yellow"/>
        </w:rPr>
        <w:t xml:space="preserve"> return </w:t>
      </w:r>
      <w:r w:rsidR="004210D2">
        <w:rPr>
          <w:highlight w:val="yellow"/>
        </w:rPr>
        <w:t xml:space="preserve">it </w:t>
      </w:r>
      <w:r w:rsidR="00DC791F" w:rsidRPr="006F7E9C">
        <w:rPr>
          <w:highlight w:val="yellow"/>
        </w:rPr>
        <w:t xml:space="preserve">to </w:t>
      </w:r>
      <w:r w:rsidR="004210D2">
        <w:rPr>
          <w:highlight w:val="yellow"/>
        </w:rPr>
        <w:t xml:space="preserve">a </w:t>
      </w:r>
      <w:r w:rsidR="00DC791F" w:rsidRPr="006F7E9C">
        <w:rPr>
          <w:highlight w:val="yellow"/>
        </w:rPr>
        <w:t>clean cage.</w:t>
      </w:r>
    </w:p>
    <w:p w14:paraId="4AB98C98" w14:textId="77777777" w:rsidR="006B21AA" w:rsidRPr="006F7E9C" w:rsidRDefault="006B21AA" w:rsidP="00087087">
      <w:pPr>
        <w:pStyle w:val="ListParagraph"/>
        <w:widowControl/>
        <w:ind w:left="0"/>
        <w:jc w:val="left"/>
      </w:pPr>
    </w:p>
    <w:p w14:paraId="3A92C9D8" w14:textId="004A01DC" w:rsidR="00B22878" w:rsidRPr="006F7E9C" w:rsidRDefault="004210D2" w:rsidP="00087087">
      <w:pPr>
        <w:pStyle w:val="ListParagraph"/>
        <w:widowControl/>
        <w:numPr>
          <w:ilvl w:val="1"/>
          <w:numId w:val="22"/>
        </w:numPr>
        <w:ind w:left="0" w:firstLine="0"/>
        <w:jc w:val="left"/>
      </w:pPr>
      <w:r>
        <w:t>Start the t</w:t>
      </w:r>
      <w:r w:rsidR="0090114A" w:rsidRPr="006F7E9C">
        <w:t xml:space="preserve">reatment </w:t>
      </w:r>
      <w:r w:rsidR="00794CBA">
        <w:t>on</w:t>
      </w:r>
      <w:r w:rsidR="00E068CA" w:rsidRPr="006F7E9C">
        <w:t xml:space="preserve"> day 7 after </w:t>
      </w:r>
      <w:r>
        <w:t xml:space="preserve">the </w:t>
      </w:r>
      <w:r w:rsidR="00E42C80" w:rsidRPr="006F7E9C">
        <w:t>H929</w:t>
      </w:r>
      <w:r w:rsidR="00E068CA" w:rsidRPr="006F7E9C">
        <w:t xml:space="preserve"> cell injection</w:t>
      </w:r>
      <w:r>
        <w:t>.</w:t>
      </w:r>
    </w:p>
    <w:p w14:paraId="216FAE6E" w14:textId="77777777" w:rsidR="006B21AA" w:rsidRPr="006F7E9C" w:rsidRDefault="006B21AA" w:rsidP="00087087">
      <w:pPr>
        <w:pStyle w:val="ListParagraph"/>
        <w:widowControl/>
        <w:ind w:left="0"/>
        <w:jc w:val="left"/>
      </w:pPr>
    </w:p>
    <w:p w14:paraId="114AB36B" w14:textId="0708CD04" w:rsidR="00B22878" w:rsidRPr="006F7E9C" w:rsidRDefault="006B21AA" w:rsidP="00087087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rPr>
          <w:highlight w:val="yellow"/>
        </w:rPr>
        <w:t xml:space="preserve">Inject </w:t>
      </w:r>
      <w:r w:rsidR="00A213B4" w:rsidRPr="006F7E9C">
        <w:rPr>
          <w:highlight w:val="yellow"/>
        </w:rPr>
        <w:t>50</w:t>
      </w:r>
      <w:r w:rsidR="001057E1" w:rsidRPr="006F7E9C">
        <w:rPr>
          <w:highlight w:val="yellow"/>
        </w:rPr>
        <w:t xml:space="preserve"> </w:t>
      </w:r>
      <w:r w:rsidR="00106D1A" w:rsidRPr="006F7E9C">
        <w:rPr>
          <w:spacing w:val="-2"/>
          <w:highlight w:val="yellow"/>
        </w:rPr>
        <w:t>µL</w:t>
      </w:r>
      <w:r w:rsidR="00684555" w:rsidRPr="006F7E9C">
        <w:rPr>
          <w:highlight w:val="yellow"/>
        </w:rPr>
        <w:t xml:space="preserve"> </w:t>
      </w:r>
      <w:r w:rsidRPr="006F7E9C">
        <w:rPr>
          <w:highlight w:val="yellow"/>
        </w:rPr>
        <w:t xml:space="preserve">of </w:t>
      </w:r>
      <w:r w:rsidR="00684555" w:rsidRPr="006F7E9C">
        <w:rPr>
          <w:highlight w:val="yellow"/>
        </w:rPr>
        <w:t>PBS</w:t>
      </w:r>
      <w:r w:rsidR="00E3590B" w:rsidRPr="006F7E9C">
        <w:rPr>
          <w:highlight w:val="yellow"/>
        </w:rPr>
        <w:t xml:space="preserve"> contain</w:t>
      </w:r>
      <w:r w:rsidRPr="006F7E9C">
        <w:rPr>
          <w:highlight w:val="yellow"/>
        </w:rPr>
        <w:t xml:space="preserve">ing </w:t>
      </w:r>
      <w:r w:rsidR="00E3590B" w:rsidRPr="006F7E9C">
        <w:rPr>
          <w:highlight w:val="yellow"/>
        </w:rPr>
        <w:t>SWCNT-anti-MALAT1</w:t>
      </w:r>
      <w:r w:rsidR="003165C8" w:rsidRPr="006F7E9C">
        <w:rPr>
          <w:highlight w:val="yellow"/>
        </w:rPr>
        <w:t xml:space="preserve"> </w:t>
      </w:r>
      <w:r w:rsidR="00A213B4" w:rsidRPr="006F7E9C">
        <w:rPr>
          <w:highlight w:val="yellow"/>
        </w:rPr>
        <w:t xml:space="preserve">into </w:t>
      </w:r>
      <w:r w:rsidRPr="006F7E9C">
        <w:rPr>
          <w:highlight w:val="yellow"/>
        </w:rPr>
        <w:t xml:space="preserve">the tail vein of the </w:t>
      </w:r>
      <w:r w:rsidR="00A213B4" w:rsidRPr="006F7E9C">
        <w:rPr>
          <w:highlight w:val="yellow"/>
        </w:rPr>
        <w:t>mouse</w:t>
      </w:r>
      <w:r w:rsidRPr="006F7E9C">
        <w:rPr>
          <w:highlight w:val="yellow"/>
        </w:rPr>
        <w:t>. Use P</w:t>
      </w:r>
      <w:r w:rsidR="00913F74" w:rsidRPr="006F7E9C">
        <w:rPr>
          <w:highlight w:val="yellow"/>
        </w:rPr>
        <w:t>BS contain</w:t>
      </w:r>
      <w:r w:rsidRPr="006F7E9C">
        <w:rPr>
          <w:highlight w:val="yellow"/>
        </w:rPr>
        <w:t>ing</w:t>
      </w:r>
      <w:r w:rsidR="00913F74" w:rsidRPr="006F7E9C">
        <w:rPr>
          <w:highlight w:val="yellow"/>
        </w:rPr>
        <w:t xml:space="preserve"> </w:t>
      </w:r>
      <w:r w:rsidR="00267939" w:rsidRPr="006F7E9C">
        <w:rPr>
          <w:highlight w:val="yellow"/>
        </w:rPr>
        <w:t>SWCNT-control</w:t>
      </w:r>
      <w:r w:rsidR="003F61CE" w:rsidRPr="006F7E9C">
        <w:rPr>
          <w:highlight w:val="yellow"/>
        </w:rPr>
        <w:t xml:space="preserve"> as </w:t>
      </w:r>
      <w:r w:rsidRPr="006F7E9C">
        <w:rPr>
          <w:highlight w:val="yellow"/>
        </w:rPr>
        <w:t xml:space="preserve">a </w:t>
      </w:r>
      <w:r w:rsidR="003F61CE" w:rsidRPr="006F7E9C">
        <w:rPr>
          <w:highlight w:val="yellow"/>
        </w:rPr>
        <w:t>control.</w:t>
      </w:r>
      <w:r w:rsidR="003F61CE" w:rsidRPr="006F7E9C">
        <w:t xml:space="preserve"> </w:t>
      </w:r>
    </w:p>
    <w:p w14:paraId="77ADB478" w14:textId="77777777" w:rsidR="006B21AA" w:rsidRPr="006F7E9C" w:rsidRDefault="006B21AA" w:rsidP="00087087">
      <w:pPr>
        <w:pStyle w:val="ListParagraph"/>
        <w:widowControl/>
        <w:ind w:left="0"/>
        <w:jc w:val="left"/>
      </w:pPr>
    </w:p>
    <w:p w14:paraId="1ED8B8C0" w14:textId="3236125D" w:rsidR="006B21AA" w:rsidRPr="006F7E9C" w:rsidRDefault="006B21AA" w:rsidP="00087087">
      <w:pPr>
        <w:pStyle w:val="ListParagraph"/>
        <w:widowControl/>
        <w:numPr>
          <w:ilvl w:val="2"/>
          <w:numId w:val="22"/>
        </w:numPr>
        <w:ind w:left="0" w:firstLine="0"/>
        <w:jc w:val="left"/>
        <w:rPr>
          <w:highlight w:val="yellow"/>
        </w:rPr>
      </w:pPr>
      <w:r w:rsidRPr="006F7E9C">
        <w:rPr>
          <w:highlight w:val="yellow"/>
        </w:rPr>
        <w:t xml:space="preserve">Press the injection site with an alcohol swab for </w:t>
      </w:r>
      <w:r w:rsidR="004210D2">
        <w:rPr>
          <w:highlight w:val="yellow"/>
        </w:rPr>
        <w:t>30 s.</w:t>
      </w:r>
    </w:p>
    <w:p w14:paraId="4D11C0AB" w14:textId="77777777" w:rsidR="006B21AA" w:rsidRPr="006F7E9C" w:rsidRDefault="006B21AA" w:rsidP="00087087">
      <w:pPr>
        <w:pStyle w:val="ListParagraph"/>
        <w:widowControl/>
        <w:ind w:left="0"/>
        <w:jc w:val="left"/>
      </w:pPr>
    </w:p>
    <w:p w14:paraId="5F6231E6" w14:textId="332384CE" w:rsidR="0013443D" w:rsidRPr="006F7E9C" w:rsidRDefault="00853E0F" w:rsidP="00087087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rPr>
          <w:highlight w:val="yellow"/>
        </w:rPr>
        <w:t>O</w:t>
      </w:r>
      <w:r w:rsidR="00374F21" w:rsidRPr="006F7E9C">
        <w:rPr>
          <w:highlight w:val="yellow"/>
        </w:rPr>
        <w:t xml:space="preserve">bserve the local bleeding on </w:t>
      </w:r>
      <w:r w:rsidR="006B21AA" w:rsidRPr="006F7E9C">
        <w:rPr>
          <w:highlight w:val="yellow"/>
        </w:rPr>
        <w:t xml:space="preserve">the </w:t>
      </w:r>
      <w:r w:rsidR="00374F21" w:rsidRPr="006F7E9C">
        <w:rPr>
          <w:highlight w:val="yellow"/>
        </w:rPr>
        <w:t>tail</w:t>
      </w:r>
      <w:r w:rsidR="006B21AA" w:rsidRPr="006F7E9C">
        <w:rPr>
          <w:highlight w:val="yellow"/>
        </w:rPr>
        <w:t xml:space="preserve"> </w:t>
      </w:r>
      <w:r w:rsidR="00374F21" w:rsidRPr="006F7E9C">
        <w:rPr>
          <w:highlight w:val="yellow"/>
        </w:rPr>
        <w:t xml:space="preserve">and the </w:t>
      </w:r>
      <w:r w:rsidR="00913F74" w:rsidRPr="006F7E9C">
        <w:rPr>
          <w:highlight w:val="yellow"/>
        </w:rPr>
        <w:t xml:space="preserve">general </w:t>
      </w:r>
      <w:r w:rsidR="00374F21" w:rsidRPr="006F7E9C">
        <w:rPr>
          <w:highlight w:val="yellow"/>
        </w:rPr>
        <w:t xml:space="preserve">behavior of </w:t>
      </w:r>
      <w:r w:rsidR="00D2414B" w:rsidRPr="006F7E9C">
        <w:rPr>
          <w:highlight w:val="yellow"/>
        </w:rPr>
        <w:t xml:space="preserve">the </w:t>
      </w:r>
      <w:r w:rsidRPr="006F7E9C">
        <w:rPr>
          <w:highlight w:val="yellow"/>
        </w:rPr>
        <w:t xml:space="preserve">mouse for 1 min, and </w:t>
      </w:r>
      <w:r w:rsidR="006B21AA" w:rsidRPr="006F7E9C">
        <w:rPr>
          <w:highlight w:val="yellow"/>
        </w:rPr>
        <w:t xml:space="preserve">then </w:t>
      </w:r>
      <w:r w:rsidRPr="006F7E9C">
        <w:rPr>
          <w:highlight w:val="yellow"/>
        </w:rPr>
        <w:t xml:space="preserve">return </w:t>
      </w:r>
      <w:r w:rsidR="004210D2">
        <w:rPr>
          <w:highlight w:val="yellow"/>
        </w:rPr>
        <w:t>it</w:t>
      </w:r>
      <w:r w:rsidRPr="006F7E9C">
        <w:rPr>
          <w:highlight w:val="yellow"/>
        </w:rPr>
        <w:t xml:space="preserve"> to a clean cage.</w:t>
      </w:r>
      <w:r w:rsidR="00A41A1E" w:rsidRPr="006F7E9C">
        <w:rPr>
          <w:highlight w:val="yellow"/>
        </w:rPr>
        <w:t xml:space="preserve"> Observe </w:t>
      </w:r>
      <w:r w:rsidR="00FD0593" w:rsidRPr="006F7E9C">
        <w:rPr>
          <w:highlight w:val="yellow"/>
        </w:rPr>
        <w:t xml:space="preserve">all injected mice </w:t>
      </w:r>
      <w:r w:rsidR="00A41A1E" w:rsidRPr="006F7E9C">
        <w:rPr>
          <w:highlight w:val="yellow"/>
        </w:rPr>
        <w:t>again before return</w:t>
      </w:r>
      <w:r w:rsidR="006B21AA" w:rsidRPr="006F7E9C">
        <w:rPr>
          <w:highlight w:val="yellow"/>
        </w:rPr>
        <w:t>ing</w:t>
      </w:r>
      <w:r w:rsidR="00A41A1E" w:rsidRPr="006F7E9C">
        <w:rPr>
          <w:highlight w:val="yellow"/>
        </w:rPr>
        <w:t xml:space="preserve"> the cage to the rack</w:t>
      </w:r>
      <w:r w:rsidR="00FD0593" w:rsidRPr="006F7E9C">
        <w:rPr>
          <w:highlight w:val="yellow"/>
        </w:rPr>
        <w:t xml:space="preserve">, to make sure </w:t>
      </w:r>
      <w:r w:rsidR="006B21AA" w:rsidRPr="006F7E9C">
        <w:rPr>
          <w:highlight w:val="yellow"/>
        </w:rPr>
        <w:t>that the injections are</w:t>
      </w:r>
      <w:r w:rsidR="000E3010" w:rsidRPr="006F7E9C">
        <w:rPr>
          <w:highlight w:val="yellow"/>
        </w:rPr>
        <w:t xml:space="preserve"> tolerated well</w:t>
      </w:r>
      <w:r w:rsidR="00A41A1E" w:rsidRPr="006F7E9C">
        <w:rPr>
          <w:highlight w:val="yellow"/>
        </w:rPr>
        <w:t>.</w:t>
      </w:r>
    </w:p>
    <w:p w14:paraId="03C527A2" w14:textId="77777777" w:rsidR="006B21AA" w:rsidRPr="006F7E9C" w:rsidRDefault="006B21AA" w:rsidP="00087087">
      <w:pPr>
        <w:pStyle w:val="ListParagraph"/>
        <w:widowControl/>
        <w:ind w:left="0"/>
        <w:jc w:val="left"/>
      </w:pPr>
    </w:p>
    <w:p w14:paraId="036EC58B" w14:textId="25417409" w:rsidR="00CD2509" w:rsidRPr="006F7E9C" w:rsidRDefault="006B21AA" w:rsidP="00087087">
      <w:pPr>
        <w:pStyle w:val="ListParagraph"/>
        <w:widowControl/>
        <w:numPr>
          <w:ilvl w:val="1"/>
          <w:numId w:val="22"/>
        </w:numPr>
        <w:ind w:left="0" w:firstLine="0"/>
        <w:jc w:val="left"/>
      </w:pPr>
      <w:r w:rsidRPr="006F7E9C">
        <w:t>Repeat the i</w:t>
      </w:r>
      <w:r w:rsidR="009B7E70" w:rsidRPr="006F7E9C">
        <w:t xml:space="preserve">njection </w:t>
      </w:r>
      <w:r w:rsidR="00D14E1D" w:rsidRPr="006F7E9C">
        <w:t xml:space="preserve">every 7 </w:t>
      </w:r>
      <w:r w:rsidR="001057E1" w:rsidRPr="006F7E9C">
        <w:t>d</w:t>
      </w:r>
      <w:r w:rsidRPr="006F7E9C">
        <w:t xml:space="preserve"> </w:t>
      </w:r>
      <w:r w:rsidR="00D14E1D" w:rsidRPr="006F7E9C">
        <w:t xml:space="preserve">until </w:t>
      </w:r>
      <w:r w:rsidR="000A22B9" w:rsidRPr="006F7E9C">
        <w:t>the termination of the experiment.</w:t>
      </w:r>
    </w:p>
    <w:p w14:paraId="5EA264C6" w14:textId="77777777" w:rsidR="006B21AA" w:rsidRPr="006F7E9C" w:rsidRDefault="006B21AA" w:rsidP="00087087">
      <w:pPr>
        <w:pStyle w:val="ListParagraph"/>
        <w:widowControl/>
        <w:ind w:left="0"/>
        <w:jc w:val="left"/>
      </w:pPr>
    </w:p>
    <w:p w14:paraId="4CB8CE17" w14:textId="7AAB4F6A" w:rsidR="000A22B9" w:rsidRPr="006F7E9C" w:rsidRDefault="006B21AA" w:rsidP="00087087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t xml:space="preserve">Terminate the experiment when </w:t>
      </w:r>
      <w:r w:rsidR="000A22B9" w:rsidRPr="006F7E9C">
        <w:t xml:space="preserve">the general </w:t>
      </w:r>
      <w:r w:rsidRPr="006F7E9C">
        <w:t xml:space="preserve">health of the mouse degrades: </w:t>
      </w:r>
      <w:r w:rsidR="00087972">
        <w:t xml:space="preserve">when </w:t>
      </w:r>
      <w:r w:rsidRPr="006F7E9C">
        <w:t>not eating or drinking</w:t>
      </w:r>
      <w:r w:rsidR="000A22B9" w:rsidRPr="006F7E9C">
        <w:t xml:space="preserve">, </w:t>
      </w:r>
      <w:r w:rsidR="00087972">
        <w:t xml:space="preserve">the </w:t>
      </w:r>
      <w:r w:rsidRPr="006F7E9C">
        <w:t>appearance of pale paws</w:t>
      </w:r>
      <w:r w:rsidR="000A22B9" w:rsidRPr="006F7E9C">
        <w:t xml:space="preserve">, </w:t>
      </w:r>
      <w:r w:rsidR="00087972">
        <w:t xml:space="preserve">any </w:t>
      </w:r>
      <w:r w:rsidR="000A22B9" w:rsidRPr="006F7E9C">
        <w:t xml:space="preserve">subcutaneous bleeding, </w:t>
      </w:r>
      <w:r w:rsidR="00087972">
        <w:t xml:space="preserve">a </w:t>
      </w:r>
      <w:r w:rsidR="000A22B9" w:rsidRPr="006F7E9C">
        <w:t>shortness of breath, dec</w:t>
      </w:r>
      <w:r w:rsidR="00FF2A81">
        <w:t>r</w:t>
      </w:r>
      <w:r w:rsidR="000A22B9" w:rsidRPr="006F7E9C">
        <w:t xml:space="preserve">eased activity, </w:t>
      </w:r>
      <w:r w:rsidR="00087972">
        <w:t xml:space="preserve">a </w:t>
      </w:r>
      <w:r w:rsidR="000A22B9" w:rsidRPr="006F7E9C">
        <w:t xml:space="preserve">paralysis of the lower limbs, </w:t>
      </w:r>
      <w:r w:rsidR="00087972">
        <w:t xml:space="preserve">and/or </w:t>
      </w:r>
      <w:r w:rsidRPr="006F7E9C">
        <w:t xml:space="preserve">a </w:t>
      </w:r>
      <w:r w:rsidR="000A22B9" w:rsidRPr="006F7E9C">
        <w:t xml:space="preserve">touchable mass in </w:t>
      </w:r>
      <w:r w:rsidR="00087972">
        <w:t xml:space="preserve">the </w:t>
      </w:r>
      <w:r w:rsidR="000A22B9" w:rsidRPr="006F7E9C">
        <w:t>abdomen</w:t>
      </w:r>
      <w:r w:rsidR="00087972">
        <w:t xml:space="preserve"> is observed</w:t>
      </w:r>
      <w:r w:rsidR="000A22B9" w:rsidRPr="006F7E9C">
        <w:t>.</w:t>
      </w:r>
    </w:p>
    <w:p w14:paraId="2E78240C" w14:textId="77777777" w:rsidR="006B21AA" w:rsidRPr="006F7E9C" w:rsidRDefault="006B21AA" w:rsidP="00087087">
      <w:pPr>
        <w:widowControl/>
        <w:jc w:val="left"/>
      </w:pPr>
    </w:p>
    <w:p w14:paraId="6BECB183" w14:textId="67F73FA1" w:rsidR="00D75BB8" w:rsidRPr="006F7E9C" w:rsidRDefault="00451C55" w:rsidP="00087087">
      <w:pPr>
        <w:pStyle w:val="ListParagraph"/>
        <w:widowControl/>
        <w:numPr>
          <w:ilvl w:val="0"/>
          <w:numId w:val="22"/>
        </w:numPr>
        <w:ind w:left="0" w:firstLine="0"/>
        <w:jc w:val="left"/>
        <w:rPr>
          <w:b/>
          <w:lang w:eastAsia="zh-CN"/>
        </w:rPr>
      </w:pPr>
      <w:r w:rsidRPr="006F7E9C">
        <w:rPr>
          <w:b/>
        </w:rPr>
        <w:t>E</w:t>
      </w:r>
      <w:r w:rsidR="00FF5E3F" w:rsidRPr="006F7E9C">
        <w:rPr>
          <w:b/>
        </w:rPr>
        <w:t>v</w:t>
      </w:r>
      <w:r w:rsidR="001D3BB2" w:rsidRPr="006F7E9C">
        <w:rPr>
          <w:b/>
        </w:rPr>
        <w:t xml:space="preserve">aluation of </w:t>
      </w:r>
      <w:r w:rsidR="00087972">
        <w:rPr>
          <w:b/>
        </w:rPr>
        <w:t xml:space="preserve">the </w:t>
      </w:r>
      <w:r w:rsidR="006B21AA" w:rsidRPr="006F7E9C">
        <w:rPr>
          <w:b/>
          <w:lang w:eastAsia="zh-CN"/>
        </w:rPr>
        <w:t>Disease Progression</w:t>
      </w:r>
    </w:p>
    <w:p w14:paraId="19EBCB8A" w14:textId="77777777" w:rsidR="006B21AA" w:rsidRPr="006F7E9C" w:rsidRDefault="006B21AA" w:rsidP="00087087">
      <w:pPr>
        <w:pStyle w:val="ListParagraph"/>
        <w:widowControl/>
        <w:ind w:left="0"/>
        <w:jc w:val="left"/>
        <w:rPr>
          <w:b/>
          <w:lang w:eastAsia="zh-CN"/>
        </w:rPr>
      </w:pPr>
    </w:p>
    <w:p w14:paraId="0115504C" w14:textId="393D8CEC" w:rsidR="007B0B07" w:rsidRPr="006F7E9C" w:rsidRDefault="00195E55" w:rsidP="00087087">
      <w:pPr>
        <w:pStyle w:val="ListParagraph"/>
        <w:widowControl/>
        <w:numPr>
          <w:ilvl w:val="1"/>
          <w:numId w:val="22"/>
        </w:numPr>
        <w:ind w:left="0" w:firstLine="0"/>
        <w:jc w:val="left"/>
      </w:pPr>
      <w:r w:rsidRPr="006F7E9C">
        <w:t>Assess</w:t>
      </w:r>
      <w:r w:rsidR="00FD2B71" w:rsidRPr="006F7E9C">
        <w:t xml:space="preserve"> the</w:t>
      </w:r>
      <w:r w:rsidR="00374483" w:rsidRPr="006F7E9C">
        <w:t xml:space="preserve"> general sta</w:t>
      </w:r>
      <w:r w:rsidR="001D3BB2" w:rsidRPr="006F7E9C">
        <w:t>tus of the</w:t>
      </w:r>
      <w:r w:rsidR="008838C4" w:rsidRPr="006F7E9C">
        <w:t xml:space="preserve"> mice every day</w:t>
      </w:r>
      <w:r w:rsidR="001D3BB2" w:rsidRPr="006F7E9C">
        <w:t xml:space="preserve"> </w:t>
      </w:r>
      <w:r w:rsidR="00AA7D9B">
        <w:t>after</w:t>
      </w:r>
      <w:r w:rsidR="00456023" w:rsidRPr="006F7E9C">
        <w:t xml:space="preserve"> the</w:t>
      </w:r>
      <w:r w:rsidR="001D3BB2" w:rsidRPr="006F7E9C">
        <w:t xml:space="preserve"> </w:t>
      </w:r>
      <w:r w:rsidR="0026789C" w:rsidRPr="006F7E9C">
        <w:rPr>
          <w:spacing w:val="-2"/>
        </w:rPr>
        <w:t xml:space="preserve">H929-Luc-mCherry </w:t>
      </w:r>
      <w:r w:rsidR="009B61DA" w:rsidRPr="006F7E9C">
        <w:t>cell</w:t>
      </w:r>
      <w:r w:rsidR="00456023" w:rsidRPr="006F7E9C">
        <w:t xml:space="preserve"> </w:t>
      </w:r>
      <w:r w:rsidR="009B61DA" w:rsidRPr="006F7E9C">
        <w:rPr>
          <w:spacing w:val="-2"/>
          <w:szCs w:val="22"/>
        </w:rPr>
        <w:t>injection</w:t>
      </w:r>
      <w:r w:rsidR="008838C4" w:rsidRPr="006F7E9C">
        <w:t xml:space="preserve">. </w:t>
      </w:r>
      <w:r w:rsidR="00456023" w:rsidRPr="006F7E9C">
        <w:t xml:space="preserve">Pay </w:t>
      </w:r>
      <w:proofErr w:type="gramStart"/>
      <w:r w:rsidR="00456023" w:rsidRPr="006F7E9C">
        <w:t>particular attention</w:t>
      </w:r>
      <w:proofErr w:type="gramEnd"/>
      <w:r w:rsidRPr="006F7E9C">
        <w:t xml:space="preserve"> if </w:t>
      </w:r>
      <w:r w:rsidR="00AA7D9B">
        <w:t xml:space="preserve">the </w:t>
      </w:r>
      <w:r w:rsidRPr="006F7E9C">
        <w:t xml:space="preserve">mice </w:t>
      </w:r>
      <w:r w:rsidR="00456023" w:rsidRPr="006F7E9C">
        <w:t>develop</w:t>
      </w:r>
      <w:r w:rsidRPr="006F7E9C">
        <w:t xml:space="preserve"> </w:t>
      </w:r>
      <w:r w:rsidR="00067CAA" w:rsidRPr="006F7E9C">
        <w:t>paraly</w:t>
      </w:r>
      <w:r w:rsidR="00794CBA">
        <w:t>z</w:t>
      </w:r>
      <w:r w:rsidR="00AA7D9B">
        <w:t>e</w:t>
      </w:r>
      <w:r w:rsidR="00067CAA" w:rsidRPr="006F7E9C">
        <w:t>s of lower limbs</w:t>
      </w:r>
      <w:r w:rsidR="007E0E24" w:rsidRPr="006F7E9C">
        <w:t>.</w:t>
      </w:r>
      <w:r w:rsidRPr="006F7E9C">
        <w:t xml:space="preserve"> </w:t>
      </w:r>
    </w:p>
    <w:p w14:paraId="44E50BF2" w14:textId="77777777" w:rsidR="006B21AA" w:rsidRPr="006F7E9C" w:rsidRDefault="006B21AA" w:rsidP="00087087">
      <w:pPr>
        <w:pStyle w:val="ListParagraph"/>
        <w:widowControl/>
        <w:ind w:left="0"/>
        <w:jc w:val="left"/>
      </w:pPr>
    </w:p>
    <w:p w14:paraId="202EEBD0" w14:textId="56659D57" w:rsidR="0031619E" w:rsidRPr="006F7E9C" w:rsidRDefault="008838C4" w:rsidP="00087087">
      <w:pPr>
        <w:pStyle w:val="ListParagraph"/>
        <w:widowControl/>
        <w:numPr>
          <w:ilvl w:val="1"/>
          <w:numId w:val="22"/>
        </w:numPr>
        <w:ind w:left="0" w:firstLine="0"/>
        <w:jc w:val="left"/>
      </w:pPr>
      <w:r w:rsidRPr="006F7E9C">
        <w:t xml:space="preserve">Evaluate the tumor growth </w:t>
      </w:r>
      <w:r w:rsidR="001D7478" w:rsidRPr="006F7E9C">
        <w:t>using a</w:t>
      </w:r>
      <w:r w:rsidR="00371BC3" w:rsidRPr="006F7E9C">
        <w:t>n</w:t>
      </w:r>
      <w:r w:rsidR="001D7478" w:rsidRPr="006F7E9C">
        <w:t xml:space="preserve"> </w:t>
      </w:r>
      <w:r w:rsidR="00106D1A" w:rsidRPr="006F7E9C">
        <w:rPr>
          <w:i/>
        </w:rPr>
        <w:t>in vivo</w:t>
      </w:r>
      <w:r w:rsidR="001D7478" w:rsidRPr="006F7E9C">
        <w:t xml:space="preserve"> imaging system </w:t>
      </w:r>
      <w:r w:rsidR="00AA7D9B">
        <w:t>1x</w:t>
      </w:r>
      <w:r w:rsidR="001D7478" w:rsidRPr="006F7E9C">
        <w:t xml:space="preserve"> a week</w:t>
      </w:r>
      <w:r w:rsidR="004A6FAA" w:rsidRPr="006F7E9C">
        <w:t xml:space="preserve">, before </w:t>
      </w:r>
      <w:r w:rsidR="00AA7D9B">
        <w:t xml:space="preserve">the </w:t>
      </w:r>
      <w:r w:rsidR="004A6FAA" w:rsidRPr="006F7E9C">
        <w:t>SWCNT-anti-MALAT1 injection</w:t>
      </w:r>
      <w:r w:rsidR="001D7478" w:rsidRPr="006F7E9C">
        <w:t>.</w:t>
      </w:r>
    </w:p>
    <w:p w14:paraId="126B1CBF" w14:textId="77777777" w:rsidR="006B21AA" w:rsidRPr="006F7E9C" w:rsidRDefault="006B21AA" w:rsidP="00087087">
      <w:pPr>
        <w:pStyle w:val="ListParagraph"/>
        <w:widowControl/>
        <w:ind w:left="0"/>
        <w:jc w:val="left"/>
      </w:pPr>
    </w:p>
    <w:p w14:paraId="0C28BC88" w14:textId="1627DBF7" w:rsidR="006B21AA" w:rsidRPr="006F7E9C" w:rsidRDefault="00456023" w:rsidP="00087087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t>Prepare f</w:t>
      </w:r>
      <w:r w:rsidR="00FE71E3" w:rsidRPr="006F7E9C">
        <w:t xml:space="preserve">resh </w:t>
      </w:r>
      <w:bookmarkStart w:id="6" w:name="OLE_LINK11"/>
      <w:bookmarkStart w:id="7" w:name="OLE_LINK12"/>
      <w:r w:rsidRPr="006F7E9C">
        <w:t xml:space="preserve">15 mg/mL </w:t>
      </w:r>
      <w:r w:rsidR="00FE71E3" w:rsidRPr="006F7E9C">
        <w:t xml:space="preserve">D-Luciferin </w:t>
      </w:r>
      <w:bookmarkEnd w:id="6"/>
      <w:bookmarkEnd w:id="7"/>
      <w:r w:rsidR="001A7F2B" w:rsidRPr="006F7E9C">
        <w:t>with</w:t>
      </w:r>
      <w:r w:rsidR="00FE71E3" w:rsidRPr="006F7E9C">
        <w:t xml:space="preserve"> 1</w:t>
      </w:r>
      <w:r w:rsidRPr="006F7E9C">
        <w:t>x</w:t>
      </w:r>
      <w:r w:rsidR="00FE71E3" w:rsidRPr="006F7E9C">
        <w:t xml:space="preserve"> PBS</w:t>
      </w:r>
      <w:r w:rsidR="00D82CC6" w:rsidRPr="006F7E9C">
        <w:t>.</w:t>
      </w:r>
    </w:p>
    <w:p w14:paraId="41828F19" w14:textId="77777777" w:rsidR="006B21AA" w:rsidRPr="006F7E9C" w:rsidRDefault="006B21AA" w:rsidP="00087087">
      <w:pPr>
        <w:pStyle w:val="ListParagraph"/>
        <w:widowControl/>
        <w:ind w:left="0"/>
        <w:jc w:val="left"/>
      </w:pPr>
    </w:p>
    <w:p w14:paraId="635C29F9" w14:textId="48AF25AC" w:rsidR="00FE71E3" w:rsidRPr="006F7E9C" w:rsidRDefault="00456023" w:rsidP="00087087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t xml:space="preserve">Anesthetize the </w:t>
      </w:r>
      <w:r w:rsidR="00017E9F" w:rsidRPr="006F7E9C">
        <w:t>mice</w:t>
      </w:r>
      <w:r w:rsidR="00800870" w:rsidRPr="006F7E9C">
        <w:t xml:space="preserve"> </w:t>
      </w:r>
      <w:r w:rsidRPr="006F7E9C">
        <w:t xml:space="preserve">with an </w:t>
      </w:r>
      <w:r w:rsidR="00017E9F" w:rsidRPr="006F7E9C">
        <w:t>isoflurane vaporizer</w:t>
      </w:r>
      <w:r w:rsidR="00FC6B05" w:rsidRPr="006F7E9C">
        <w:t xml:space="preserve"> (3</w:t>
      </w:r>
      <w:r w:rsidR="00AA7D9B">
        <w:t>%</w:t>
      </w:r>
      <w:r w:rsidR="00F879BB" w:rsidRPr="006F7E9C">
        <w:t xml:space="preserve"> </w:t>
      </w:r>
      <w:r w:rsidR="00AA7D9B">
        <w:t>-</w:t>
      </w:r>
      <w:r w:rsidR="00F879BB" w:rsidRPr="006F7E9C">
        <w:t xml:space="preserve"> </w:t>
      </w:r>
      <w:r w:rsidR="00FC6B05" w:rsidRPr="006F7E9C">
        <w:t>5</w:t>
      </w:r>
      <w:r w:rsidR="00106D1A" w:rsidRPr="006F7E9C">
        <w:t>%</w:t>
      </w:r>
      <w:r w:rsidR="00FC6B05" w:rsidRPr="006F7E9C">
        <w:t xml:space="preserve"> for induction and 1</w:t>
      </w:r>
      <w:r w:rsidR="00AA7D9B">
        <w:t>%</w:t>
      </w:r>
      <w:r w:rsidR="00F879BB" w:rsidRPr="006F7E9C">
        <w:t xml:space="preserve"> </w:t>
      </w:r>
      <w:r w:rsidR="00AA7D9B">
        <w:t>-</w:t>
      </w:r>
      <w:r w:rsidR="00F879BB" w:rsidRPr="006F7E9C">
        <w:t xml:space="preserve"> </w:t>
      </w:r>
      <w:r w:rsidR="00FC6B05" w:rsidRPr="006F7E9C">
        <w:t>3</w:t>
      </w:r>
      <w:r w:rsidR="00106D1A" w:rsidRPr="006F7E9C">
        <w:t>%</w:t>
      </w:r>
      <w:r w:rsidR="00FC6B05" w:rsidRPr="006F7E9C">
        <w:t xml:space="preserve"> for maintenance</w:t>
      </w:r>
      <w:r w:rsidR="002C43E6" w:rsidRPr="006F7E9C">
        <w:t>, depend</w:t>
      </w:r>
      <w:r w:rsidRPr="006F7E9C">
        <w:t>ing</w:t>
      </w:r>
      <w:r w:rsidR="002C43E6" w:rsidRPr="006F7E9C">
        <w:t xml:space="preserve"> on the status of </w:t>
      </w:r>
      <w:r w:rsidR="00AA7D9B">
        <w:t xml:space="preserve">the </w:t>
      </w:r>
      <w:r w:rsidR="002C43E6" w:rsidRPr="006F7E9C">
        <w:t>mice</w:t>
      </w:r>
      <w:r w:rsidR="00FC6B05" w:rsidRPr="006F7E9C">
        <w:t>)</w:t>
      </w:r>
      <w:r w:rsidR="00BA624C" w:rsidRPr="006F7E9C">
        <w:t>.</w:t>
      </w:r>
    </w:p>
    <w:p w14:paraId="17D50F5F" w14:textId="77777777" w:rsidR="006B21AA" w:rsidRPr="006F7E9C" w:rsidRDefault="006B21AA" w:rsidP="00087087">
      <w:pPr>
        <w:pStyle w:val="ListParagraph"/>
        <w:widowControl/>
        <w:ind w:left="0"/>
        <w:jc w:val="left"/>
      </w:pPr>
    </w:p>
    <w:p w14:paraId="0DE24845" w14:textId="02451693" w:rsidR="00017E9F" w:rsidRPr="006F7E9C" w:rsidRDefault="00456023" w:rsidP="00087087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lastRenderedPageBreak/>
        <w:t>Inject</w:t>
      </w:r>
      <w:r w:rsidRPr="006F7E9C">
        <w:rPr>
          <w:b/>
        </w:rPr>
        <w:t xml:space="preserve"> </w:t>
      </w:r>
      <w:r w:rsidR="00017E9F" w:rsidRPr="006F7E9C">
        <w:t xml:space="preserve">150 mg/kg D-Luciferin </w:t>
      </w:r>
      <w:r w:rsidR="00311616" w:rsidRPr="006F7E9C">
        <w:t>in each</w:t>
      </w:r>
      <w:r w:rsidR="00017E9F" w:rsidRPr="006F7E9C">
        <w:t xml:space="preserve"> m</w:t>
      </w:r>
      <w:r w:rsidR="00311616" w:rsidRPr="006F7E9C">
        <w:t>ous</w:t>
      </w:r>
      <w:r w:rsidR="00017E9F" w:rsidRPr="006F7E9C">
        <w:t>e</w:t>
      </w:r>
      <w:r w:rsidR="00490D67" w:rsidRPr="006F7E9C">
        <w:t xml:space="preserve"> </w:t>
      </w:r>
      <w:r w:rsidR="00311616" w:rsidRPr="006F7E9C">
        <w:t>intraperitoneally</w:t>
      </w:r>
      <w:r w:rsidR="00AA7D9B">
        <w:t>,</w:t>
      </w:r>
      <w:r w:rsidR="00311616" w:rsidRPr="006F7E9C">
        <w:t xml:space="preserve"> </w:t>
      </w:r>
      <w:r w:rsidR="00490D67" w:rsidRPr="006F7E9C">
        <w:t>5 min before imag</w:t>
      </w:r>
      <w:r w:rsidR="00BA624C" w:rsidRPr="006F7E9C">
        <w:t>ing</w:t>
      </w:r>
      <w:r w:rsidRPr="006F7E9C">
        <w:t>; then</w:t>
      </w:r>
      <w:r w:rsidR="00AA7D9B">
        <w:t>,</w:t>
      </w:r>
      <w:r w:rsidRPr="006F7E9C">
        <w:t xml:space="preserve"> image the mice in a prone position with </w:t>
      </w:r>
      <w:proofErr w:type="gramStart"/>
      <w:r w:rsidRPr="006F7E9C">
        <w:t>an</w:t>
      </w:r>
      <w:proofErr w:type="gramEnd"/>
      <w:r w:rsidR="00BA624C" w:rsidRPr="006F7E9C">
        <w:t xml:space="preserve"> spectrum imaging system</w:t>
      </w:r>
      <w:r w:rsidR="00A35CA5" w:rsidRPr="006F7E9C">
        <w:t>.</w:t>
      </w:r>
    </w:p>
    <w:p w14:paraId="118F8341" w14:textId="77777777" w:rsidR="006B21AA" w:rsidRPr="006F7E9C" w:rsidRDefault="006B21AA" w:rsidP="00087087">
      <w:pPr>
        <w:pStyle w:val="ListParagraph"/>
        <w:widowControl/>
        <w:ind w:left="0"/>
        <w:jc w:val="left"/>
      </w:pPr>
    </w:p>
    <w:p w14:paraId="38CD7EE5" w14:textId="4F076264" w:rsidR="00FE71E3" w:rsidRPr="006F7E9C" w:rsidRDefault="00456023" w:rsidP="00087087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t>Collect</w:t>
      </w:r>
      <w:r w:rsidR="0099221C" w:rsidRPr="006F7E9C">
        <w:t xml:space="preserve"> sequential images of </w:t>
      </w:r>
      <w:r w:rsidR="00AA7D9B">
        <w:t xml:space="preserve">the </w:t>
      </w:r>
      <w:r w:rsidR="0099221C" w:rsidRPr="006F7E9C">
        <w:t>mice every 2 min</w:t>
      </w:r>
      <w:r w:rsidR="00AA7D9B">
        <w:t>,</w:t>
      </w:r>
      <w:r w:rsidR="0099221C" w:rsidRPr="006F7E9C">
        <w:t xml:space="preserve"> until luminescence saturation </w:t>
      </w:r>
      <w:r w:rsidR="00AA7D9B">
        <w:t>is</w:t>
      </w:r>
      <w:r w:rsidR="0099221C" w:rsidRPr="006F7E9C">
        <w:t xml:space="preserve"> reached.</w:t>
      </w:r>
      <w:r w:rsidR="00F33024" w:rsidRPr="006F7E9C">
        <w:t xml:space="preserve"> </w:t>
      </w:r>
      <w:r w:rsidR="00D22A2A" w:rsidRPr="006F7E9C">
        <w:t>Adjust the interval time</w:t>
      </w:r>
      <w:r w:rsidR="00F33024" w:rsidRPr="006F7E9C">
        <w:t xml:space="preserve"> according to </w:t>
      </w:r>
      <w:r w:rsidRPr="006F7E9C">
        <w:t xml:space="preserve">the </w:t>
      </w:r>
      <w:r w:rsidR="00F33024" w:rsidRPr="006F7E9C">
        <w:t>D-Luciferin uptake/signal.</w:t>
      </w:r>
    </w:p>
    <w:p w14:paraId="48D010C0" w14:textId="77777777" w:rsidR="006B21AA" w:rsidRPr="006F7E9C" w:rsidRDefault="006B21AA" w:rsidP="00087087">
      <w:pPr>
        <w:pStyle w:val="ListParagraph"/>
        <w:widowControl/>
        <w:ind w:left="0"/>
        <w:jc w:val="left"/>
      </w:pPr>
    </w:p>
    <w:p w14:paraId="3BCB4D8B" w14:textId="33FD3496" w:rsidR="0054409B" w:rsidRPr="006F7E9C" w:rsidRDefault="00456023" w:rsidP="00087087">
      <w:pPr>
        <w:pStyle w:val="ListParagraph"/>
        <w:widowControl/>
        <w:numPr>
          <w:ilvl w:val="1"/>
          <w:numId w:val="22"/>
        </w:numPr>
        <w:ind w:left="0" w:firstLine="0"/>
        <w:jc w:val="left"/>
      </w:pPr>
      <w:r w:rsidRPr="006F7E9C">
        <w:t xml:space="preserve">Use </w:t>
      </w:r>
      <w:r w:rsidR="00C05180" w:rsidRPr="006F7E9C">
        <w:t>CO</w:t>
      </w:r>
      <w:r w:rsidR="00C05180" w:rsidRPr="006F7E9C">
        <w:rPr>
          <w:vertAlign w:val="subscript"/>
        </w:rPr>
        <w:t>2</w:t>
      </w:r>
      <w:r w:rsidR="00C05180" w:rsidRPr="006F7E9C">
        <w:t xml:space="preserve"> to s</w:t>
      </w:r>
      <w:r w:rsidR="00485A4C" w:rsidRPr="006F7E9C">
        <w:t xml:space="preserve">acrifice </w:t>
      </w:r>
      <w:r w:rsidR="00AA7D9B">
        <w:t xml:space="preserve">the </w:t>
      </w:r>
      <w:r w:rsidR="00485A4C" w:rsidRPr="006F7E9C">
        <w:t>mice</w:t>
      </w:r>
      <w:r w:rsidR="00C05180" w:rsidRPr="006F7E9C">
        <w:t xml:space="preserve"> </w:t>
      </w:r>
      <w:r w:rsidR="00777CB4" w:rsidRPr="006F7E9C">
        <w:t xml:space="preserve">once </w:t>
      </w:r>
      <w:r w:rsidR="000A22B9" w:rsidRPr="006F7E9C">
        <w:t>the</w:t>
      </w:r>
      <w:r w:rsidR="00777CB4" w:rsidRPr="006F7E9C">
        <w:t xml:space="preserve"> termination of the experiment</w:t>
      </w:r>
      <w:r w:rsidR="00AA7D9B">
        <w:t xml:space="preserve"> is reached</w:t>
      </w:r>
      <w:r w:rsidR="00777CB4" w:rsidRPr="006F7E9C">
        <w:t>.</w:t>
      </w:r>
      <w:r w:rsidR="002F2CD6" w:rsidRPr="006F7E9C">
        <w:t xml:space="preserve"> </w:t>
      </w:r>
    </w:p>
    <w:p w14:paraId="05A5F7A6" w14:textId="77777777" w:rsidR="006B21AA" w:rsidRPr="006F7E9C" w:rsidRDefault="006B21AA" w:rsidP="00087087">
      <w:pPr>
        <w:pStyle w:val="ListParagraph"/>
        <w:widowControl/>
        <w:ind w:left="0"/>
        <w:jc w:val="left"/>
      </w:pPr>
    </w:p>
    <w:p w14:paraId="2B555BCB" w14:textId="0C647C90" w:rsidR="001A72CB" w:rsidRPr="006F7E9C" w:rsidRDefault="007D02A6" w:rsidP="00087087">
      <w:pPr>
        <w:pStyle w:val="ListParagraph"/>
        <w:widowControl/>
        <w:numPr>
          <w:ilvl w:val="1"/>
          <w:numId w:val="22"/>
        </w:numPr>
        <w:ind w:left="0" w:firstLine="0"/>
        <w:jc w:val="left"/>
        <w:rPr>
          <w:b/>
        </w:rPr>
      </w:pPr>
      <w:r w:rsidRPr="006F7E9C">
        <w:t xml:space="preserve">Since </w:t>
      </w:r>
      <w:r w:rsidR="00456023" w:rsidRPr="006F7E9C">
        <w:t>this is</w:t>
      </w:r>
      <w:r w:rsidRPr="006F7E9C">
        <w:t xml:space="preserve"> a</w:t>
      </w:r>
      <w:r w:rsidR="00AA7D9B">
        <w:t>n</w:t>
      </w:r>
      <w:r w:rsidRPr="006F7E9C">
        <w:t xml:space="preserve"> </w:t>
      </w:r>
      <w:r w:rsidR="001575E5" w:rsidRPr="006F7E9C">
        <w:t xml:space="preserve">MM </w:t>
      </w:r>
      <w:r w:rsidRPr="006F7E9C">
        <w:t xml:space="preserve">disseminated model, </w:t>
      </w:r>
      <w:r w:rsidR="007C4D94" w:rsidRPr="006F7E9C">
        <w:t xml:space="preserve">process </w:t>
      </w:r>
      <w:r w:rsidR="00AA7D9B">
        <w:t xml:space="preserve">the </w:t>
      </w:r>
      <w:r w:rsidR="007C4D94" w:rsidRPr="006F7E9C">
        <w:t xml:space="preserve">mice </w:t>
      </w:r>
      <w:r w:rsidR="00456023" w:rsidRPr="006F7E9C">
        <w:t>as follows.</w:t>
      </w:r>
      <w:r w:rsidR="001A72CB" w:rsidRPr="006F7E9C">
        <w:rPr>
          <w:b/>
        </w:rPr>
        <w:t xml:space="preserve"> </w:t>
      </w:r>
    </w:p>
    <w:p w14:paraId="0D0AF31B" w14:textId="77777777" w:rsidR="006B21AA" w:rsidRPr="006F7E9C" w:rsidRDefault="006B21AA" w:rsidP="00087087">
      <w:pPr>
        <w:pStyle w:val="ListParagraph"/>
        <w:widowControl/>
        <w:ind w:left="0"/>
        <w:jc w:val="left"/>
        <w:rPr>
          <w:b/>
        </w:rPr>
      </w:pPr>
    </w:p>
    <w:p w14:paraId="4BCD36AB" w14:textId="42F4E26A" w:rsidR="007C4D94" w:rsidRPr="006F7E9C" w:rsidRDefault="00456023" w:rsidP="00087087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rPr>
          <w:highlight w:val="yellow"/>
        </w:rPr>
        <w:t>Weigh the</w:t>
      </w:r>
      <w:r w:rsidR="001A72CB" w:rsidRPr="006F7E9C">
        <w:rPr>
          <w:highlight w:val="yellow"/>
        </w:rPr>
        <w:t xml:space="preserve"> </w:t>
      </w:r>
      <w:r w:rsidR="00FF2A81">
        <w:rPr>
          <w:highlight w:val="yellow"/>
        </w:rPr>
        <w:t>mouse</w:t>
      </w:r>
      <w:r w:rsidR="00FF2A81" w:rsidRPr="006F7E9C">
        <w:rPr>
          <w:highlight w:val="yellow"/>
        </w:rPr>
        <w:t xml:space="preserve"> </w:t>
      </w:r>
      <w:r w:rsidR="001A72CB" w:rsidRPr="006F7E9C">
        <w:rPr>
          <w:highlight w:val="yellow"/>
        </w:rPr>
        <w:t>be</w:t>
      </w:r>
      <w:r w:rsidR="00EE45DA" w:rsidRPr="006F7E9C">
        <w:rPr>
          <w:highlight w:val="yellow"/>
        </w:rPr>
        <w:t>f</w:t>
      </w:r>
      <w:r w:rsidR="001A72CB" w:rsidRPr="006F7E9C">
        <w:rPr>
          <w:highlight w:val="yellow"/>
        </w:rPr>
        <w:t>ore dissection.</w:t>
      </w:r>
      <w:r w:rsidR="00EE45DA" w:rsidRPr="006F7E9C">
        <w:t xml:space="preserve"> </w:t>
      </w:r>
    </w:p>
    <w:p w14:paraId="7B392A3A" w14:textId="77777777" w:rsidR="00456023" w:rsidRPr="006F7E9C" w:rsidRDefault="00456023" w:rsidP="00087087">
      <w:pPr>
        <w:pStyle w:val="ListParagraph"/>
        <w:widowControl/>
        <w:ind w:left="0"/>
        <w:jc w:val="left"/>
      </w:pPr>
    </w:p>
    <w:p w14:paraId="7A01DE31" w14:textId="3303F1E1" w:rsidR="00056E7F" w:rsidRPr="006F7E9C" w:rsidRDefault="00456023" w:rsidP="00087087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rPr>
          <w:highlight w:val="yellow"/>
        </w:rPr>
        <w:t>Collect p</w:t>
      </w:r>
      <w:r w:rsidR="00533F89" w:rsidRPr="006F7E9C">
        <w:rPr>
          <w:highlight w:val="yellow"/>
        </w:rPr>
        <w:t xml:space="preserve">eripheral blood </w:t>
      </w:r>
      <w:r w:rsidR="007C4D94" w:rsidRPr="006F7E9C">
        <w:rPr>
          <w:highlight w:val="yellow"/>
        </w:rPr>
        <w:t xml:space="preserve">from </w:t>
      </w:r>
      <w:r w:rsidRPr="006F7E9C">
        <w:rPr>
          <w:highlight w:val="yellow"/>
        </w:rPr>
        <w:t xml:space="preserve">the </w:t>
      </w:r>
      <w:r w:rsidR="007C4D94" w:rsidRPr="006F7E9C">
        <w:rPr>
          <w:highlight w:val="yellow"/>
        </w:rPr>
        <w:t xml:space="preserve">heart </w:t>
      </w:r>
      <w:r w:rsidR="00533F89" w:rsidRPr="006F7E9C">
        <w:rPr>
          <w:highlight w:val="yellow"/>
        </w:rPr>
        <w:t xml:space="preserve">for </w:t>
      </w:r>
      <w:r w:rsidRPr="006F7E9C">
        <w:rPr>
          <w:highlight w:val="yellow"/>
        </w:rPr>
        <w:t xml:space="preserve">a </w:t>
      </w:r>
      <w:r w:rsidR="007C4D94" w:rsidRPr="006F7E9C">
        <w:rPr>
          <w:highlight w:val="yellow"/>
        </w:rPr>
        <w:t xml:space="preserve">complete blood count (CBC) </w:t>
      </w:r>
      <w:r w:rsidR="00533F89" w:rsidRPr="006F7E9C">
        <w:rPr>
          <w:highlight w:val="yellow"/>
        </w:rPr>
        <w:t>assay</w:t>
      </w:r>
      <w:r w:rsidR="007C4D94" w:rsidRPr="006F7E9C">
        <w:rPr>
          <w:highlight w:val="yellow"/>
        </w:rPr>
        <w:t xml:space="preserve"> </w:t>
      </w:r>
      <w:r w:rsidR="007262A9" w:rsidRPr="006F7E9C">
        <w:rPr>
          <w:highlight w:val="yellow"/>
        </w:rPr>
        <w:t xml:space="preserve">performed </w:t>
      </w:r>
      <w:r w:rsidR="007C4D94" w:rsidRPr="006F7E9C">
        <w:rPr>
          <w:highlight w:val="yellow"/>
        </w:rPr>
        <w:t>by</w:t>
      </w:r>
      <w:r w:rsidR="00B17780" w:rsidRPr="006F7E9C">
        <w:rPr>
          <w:highlight w:val="yellow"/>
        </w:rPr>
        <w:t xml:space="preserve"> a</w:t>
      </w:r>
      <w:r w:rsidR="007C4D94" w:rsidRPr="006F7E9C">
        <w:rPr>
          <w:highlight w:val="yellow"/>
        </w:rPr>
        <w:t xml:space="preserve"> </w:t>
      </w:r>
      <w:r w:rsidR="00B17780" w:rsidRPr="006F7E9C">
        <w:rPr>
          <w:highlight w:val="yellow"/>
        </w:rPr>
        <w:t>blood cell counter machine</w:t>
      </w:r>
      <w:r w:rsidR="00056E7F" w:rsidRPr="006F7E9C">
        <w:rPr>
          <w:highlight w:val="yellow"/>
        </w:rPr>
        <w:t>.</w:t>
      </w:r>
      <w:r w:rsidR="00365875" w:rsidRPr="006F7E9C">
        <w:rPr>
          <w:highlight w:val="yellow"/>
        </w:rPr>
        <w:t xml:space="preserve"> The counts of white blood cells and red blood cells</w:t>
      </w:r>
      <w:r w:rsidR="00B00E11" w:rsidRPr="006F7E9C">
        <w:rPr>
          <w:highlight w:val="yellow"/>
        </w:rPr>
        <w:t xml:space="preserve">, as well as the ratio of </w:t>
      </w:r>
      <w:r w:rsidR="007734D1" w:rsidRPr="006F7E9C">
        <w:rPr>
          <w:highlight w:val="yellow"/>
        </w:rPr>
        <w:t xml:space="preserve">lymphocytes, </w:t>
      </w:r>
      <w:r w:rsidRPr="006F7E9C">
        <w:rPr>
          <w:highlight w:val="yellow"/>
        </w:rPr>
        <w:t>are</w:t>
      </w:r>
      <w:r w:rsidR="00365875" w:rsidRPr="006F7E9C">
        <w:rPr>
          <w:highlight w:val="yellow"/>
        </w:rPr>
        <w:t xml:space="preserve"> the </w:t>
      </w:r>
      <w:r w:rsidR="00DF7B80" w:rsidRPr="006F7E9C">
        <w:rPr>
          <w:highlight w:val="yellow"/>
        </w:rPr>
        <w:t>primary</w:t>
      </w:r>
      <w:r w:rsidR="00D60EF4" w:rsidRPr="006F7E9C">
        <w:rPr>
          <w:highlight w:val="yellow"/>
        </w:rPr>
        <w:t xml:space="preserve"> indexes.</w:t>
      </w:r>
    </w:p>
    <w:p w14:paraId="54B97283" w14:textId="77777777" w:rsidR="00456023" w:rsidRPr="006F7E9C" w:rsidRDefault="00456023" w:rsidP="00087087">
      <w:pPr>
        <w:pStyle w:val="ListParagraph"/>
        <w:widowControl/>
        <w:ind w:left="0"/>
        <w:jc w:val="left"/>
      </w:pPr>
    </w:p>
    <w:p w14:paraId="41660626" w14:textId="03483C20" w:rsidR="00056E7F" w:rsidRPr="006F7E9C" w:rsidRDefault="00456023" w:rsidP="00087087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t>Isolate the s</w:t>
      </w:r>
      <w:r w:rsidR="005F028B" w:rsidRPr="006F7E9C">
        <w:t xml:space="preserve">pleen </w:t>
      </w:r>
      <w:r w:rsidRPr="006F7E9C">
        <w:t>a</w:t>
      </w:r>
      <w:r w:rsidR="00980B83" w:rsidRPr="006F7E9C">
        <w:t xml:space="preserve">nd </w:t>
      </w:r>
      <w:r w:rsidR="005F028B" w:rsidRPr="006F7E9C">
        <w:t>weigh</w:t>
      </w:r>
      <w:r w:rsidR="00722376">
        <w:t xml:space="preserve"> it</w:t>
      </w:r>
      <w:r w:rsidRPr="006F7E9C">
        <w:t xml:space="preserve">. Calculate </w:t>
      </w:r>
      <w:r w:rsidR="005F028B" w:rsidRPr="006F7E9C">
        <w:t>the ratio of spleen/body</w:t>
      </w:r>
      <w:r w:rsidR="004D16A8" w:rsidRPr="006F7E9C">
        <w:t xml:space="preserve"> weight</w:t>
      </w:r>
      <w:r w:rsidRPr="006F7E9C">
        <w:t>; consider</w:t>
      </w:r>
      <w:r w:rsidR="004D16A8" w:rsidRPr="006F7E9C">
        <w:t xml:space="preserve"> </w:t>
      </w:r>
      <w:r w:rsidR="00E11EB2" w:rsidRPr="006F7E9C">
        <w:t>&gt;</w:t>
      </w:r>
      <w:r w:rsidR="00722376">
        <w:t xml:space="preserve"> </w:t>
      </w:r>
      <w:r w:rsidR="004D16A8" w:rsidRPr="006F7E9C">
        <w:t>0.</w:t>
      </w:r>
      <w:r w:rsidR="00E11EB2" w:rsidRPr="006F7E9C">
        <w:t>5</w:t>
      </w:r>
      <w:r w:rsidR="00374C44" w:rsidRPr="006F7E9C">
        <w:t>% as</w:t>
      </w:r>
      <w:r w:rsidR="00E11EB2" w:rsidRPr="006F7E9C">
        <w:t xml:space="preserve"> </w:t>
      </w:r>
      <w:r w:rsidR="00253F6F" w:rsidRPr="006F7E9C">
        <w:t xml:space="preserve">spleen </w:t>
      </w:r>
      <w:r w:rsidR="00E11EB2" w:rsidRPr="006F7E9C">
        <w:t>enlargement</w:t>
      </w:r>
      <w:r w:rsidR="005F028B" w:rsidRPr="006F7E9C">
        <w:t xml:space="preserve">. </w:t>
      </w:r>
    </w:p>
    <w:p w14:paraId="3B329BD5" w14:textId="77777777" w:rsidR="00456023" w:rsidRPr="006F7E9C" w:rsidRDefault="00456023" w:rsidP="00087087">
      <w:pPr>
        <w:pStyle w:val="ListParagraph"/>
        <w:widowControl/>
        <w:ind w:left="0"/>
        <w:jc w:val="left"/>
      </w:pPr>
    </w:p>
    <w:p w14:paraId="523EF440" w14:textId="632848B5" w:rsidR="00456023" w:rsidRPr="00FF2A81" w:rsidRDefault="00456023" w:rsidP="00087087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rPr>
          <w:highlight w:val="yellow"/>
        </w:rPr>
        <w:t>Collect t</w:t>
      </w:r>
      <w:r w:rsidR="00533F89" w:rsidRPr="006F7E9C">
        <w:rPr>
          <w:highlight w:val="yellow"/>
        </w:rPr>
        <w:t xml:space="preserve">he </w:t>
      </w:r>
      <w:r w:rsidR="005F028B" w:rsidRPr="006F7E9C">
        <w:rPr>
          <w:highlight w:val="yellow"/>
        </w:rPr>
        <w:t>tissue</w:t>
      </w:r>
      <w:r w:rsidR="004E6A22" w:rsidRPr="006F7E9C">
        <w:rPr>
          <w:highlight w:val="yellow"/>
        </w:rPr>
        <w:t>s</w:t>
      </w:r>
      <w:r w:rsidR="005F028B" w:rsidRPr="006F7E9C">
        <w:rPr>
          <w:highlight w:val="yellow"/>
        </w:rPr>
        <w:t xml:space="preserve"> </w:t>
      </w:r>
      <w:r w:rsidR="00781D9A" w:rsidRPr="006F7E9C">
        <w:rPr>
          <w:highlight w:val="yellow"/>
        </w:rPr>
        <w:t xml:space="preserve">of </w:t>
      </w:r>
      <w:r w:rsidR="00533F89" w:rsidRPr="006F7E9C">
        <w:rPr>
          <w:highlight w:val="yellow"/>
        </w:rPr>
        <w:t xml:space="preserve">bone marrow, </w:t>
      </w:r>
      <w:r w:rsidR="00A723CA" w:rsidRPr="006F7E9C">
        <w:rPr>
          <w:highlight w:val="yellow"/>
        </w:rPr>
        <w:t>spleen</w:t>
      </w:r>
      <w:r w:rsidR="00781D9A" w:rsidRPr="006F7E9C">
        <w:rPr>
          <w:highlight w:val="yellow"/>
        </w:rPr>
        <w:t xml:space="preserve">, </w:t>
      </w:r>
      <w:r w:rsidR="003550C3" w:rsidRPr="006F7E9C">
        <w:rPr>
          <w:highlight w:val="yellow"/>
        </w:rPr>
        <w:t>lymph node</w:t>
      </w:r>
      <w:r w:rsidR="00781D9A" w:rsidRPr="006F7E9C">
        <w:rPr>
          <w:highlight w:val="yellow"/>
        </w:rPr>
        <w:t xml:space="preserve">, kidney, and the tissue with </w:t>
      </w:r>
      <w:r w:rsidR="00DE56BB" w:rsidRPr="006F7E9C">
        <w:rPr>
          <w:highlight w:val="yellow"/>
        </w:rPr>
        <w:t>visible metastasis</w:t>
      </w:r>
      <w:r w:rsidR="00164A58" w:rsidRPr="006F7E9C">
        <w:rPr>
          <w:highlight w:val="yellow"/>
        </w:rPr>
        <w:t xml:space="preserve">. </w:t>
      </w:r>
    </w:p>
    <w:p w14:paraId="5C7EC40E" w14:textId="77777777" w:rsidR="00722376" w:rsidRDefault="00722376" w:rsidP="00FF2A81">
      <w:pPr>
        <w:pStyle w:val="ListParagraph"/>
      </w:pPr>
    </w:p>
    <w:p w14:paraId="38DD8090" w14:textId="4A01A9E0" w:rsidR="00456023" w:rsidRPr="00FF2A81" w:rsidRDefault="00456023" w:rsidP="00722376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rPr>
          <w:highlight w:val="yellow"/>
        </w:rPr>
        <w:t>Collect t</w:t>
      </w:r>
      <w:r w:rsidR="00CA1443" w:rsidRPr="006F7E9C">
        <w:rPr>
          <w:highlight w:val="yellow"/>
        </w:rPr>
        <w:t xml:space="preserve">he </w:t>
      </w:r>
      <w:r w:rsidR="00530940" w:rsidRPr="006F7E9C">
        <w:rPr>
          <w:highlight w:val="yellow"/>
        </w:rPr>
        <w:t xml:space="preserve">spine </w:t>
      </w:r>
      <w:r w:rsidR="00CA1443" w:rsidRPr="006F7E9C">
        <w:rPr>
          <w:highlight w:val="yellow"/>
        </w:rPr>
        <w:t xml:space="preserve">if the mouse </w:t>
      </w:r>
      <w:r w:rsidRPr="006F7E9C">
        <w:rPr>
          <w:highlight w:val="yellow"/>
        </w:rPr>
        <w:t>developed</w:t>
      </w:r>
      <w:r w:rsidR="00CA1443" w:rsidRPr="006F7E9C">
        <w:rPr>
          <w:highlight w:val="yellow"/>
        </w:rPr>
        <w:t xml:space="preserve"> </w:t>
      </w:r>
      <w:r w:rsidR="00722376">
        <w:rPr>
          <w:highlight w:val="yellow"/>
        </w:rPr>
        <w:t xml:space="preserve">a </w:t>
      </w:r>
      <w:r w:rsidR="00CA1443" w:rsidRPr="006F7E9C">
        <w:rPr>
          <w:highlight w:val="yellow"/>
        </w:rPr>
        <w:t>paralysis of the lower limbs</w:t>
      </w:r>
      <w:r w:rsidRPr="006F7E9C">
        <w:rPr>
          <w:highlight w:val="yellow"/>
        </w:rPr>
        <w:t>.</w:t>
      </w:r>
    </w:p>
    <w:p w14:paraId="3CDEC55A" w14:textId="77777777" w:rsidR="00722376" w:rsidRPr="00FF2A81" w:rsidRDefault="00722376" w:rsidP="00FF2A81">
      <w:pPr>
        <w:pStyle w:val="ListParagraph"/>
        <w:widowControl/>
        <w:ind w:left="0"/>
        <w:jc w:val="left"/>
      </w:pPr>
    </w:p>
    <w:p w14:paraId="5D7CA225" w14:textId="67233EA6" w:rsidR="00456023" w:rsidRPr="00FF2A81" w:rsidRDefault="00456023" w:rsidP="00722376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rPr>
          <w:highlight w:val="yellow"/>
        </w:rPr>
        <w:t xml:space="preserve">Extract </w:t>
      </w:r>
      <w:r w:rsidR="00DB6D96" w:rsidRPr="006F7E9C">
        <w:rPr>
          <w:highlight w:val="yellow"/>
        </w:rPr>
        <w:t>RNA and protein</w:t>
      </w:r>
      <w:r w:rsidR="00164A58" w:rsidRPr="006F7E9C">
        <w:rPr>
          <w:highlight w:val="yellow"/>
        </w:rPr>
        <w:t xml:space="preserve"> </w:t>
      </w:r>
      <w:r w:rsidR="00F15670" w:rsidRPr="006F7E9C">
        <w:rPr>
          <w:highlight w:val="yellow"/>
        </w:rPr>
        <w:t xml:space="preserve">from </w:t>
      </w:r>
      <w:r w:rsidR="00722376">
        <w:rPr>
          <w:highlight w:val="yellow"/>
        </w:rPr>
        <w:t xml:space="preserve">the </w:t>
      </w:r>
      <w:r w:rsidR="00F15670" w:rsidRPr="006F7E9C">
        <w:rPr>
          <w:highlight w:val="yellow"/>
        </w:rPr>
        <w:t>bone marrow sample</w:t>
      </w:r>
      <w:r w:rsidR="001F3B61" w:rsidRPr="006F7E9C">
        <w:rPr>
          <w:highlight w:val="yellow"/>
        </w:rPr>
        <w:t>s</w:t>
      </w:r>
      <w:r w:rsidR="00475B57" w:rsidRPr="006F7E9C">
        <w:rPr>
          <w:highlight w:val="yellow"/>
        </w:rPr>
        <w:t>.</w:t>
      </w:r>
      <w:r w:rsidR="00F15670" w:rsidRPr="006F7E9C">
        <w:rPr>
          <w:highlight w:val="yellow"/>
        </w:rPr>
        <w:t xml:space="preserve"> </w:t>
      </w:r>
    </w:p>
    <w:p w14:paraId="4E274F0E" w14:textId="77777777" w:rsidR="00722376" w:rsidRPr="00FF2A81" w:rsidRDefault="00722376" w:rsidP="00FF2A81">
      <w:pPr>
        <w:pStyle w:val="ListParagraph"/>
        <w:widowControl/>
        <w:ind w:left="0"/>
        <w:jc w:val="left"/>
      </w:pPr>
    </w:p>
    <w:p w14:paraId="73D62F44" w14:textId="1CB339B4" w:rsidR="00456023" w:rsidRPr="00FF2A81" w:rsidRDefault="00456023" w:rsidP="00722376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rPr>
          <w:highlight w:val="yellow"/>
        </w:rPr>
        <w:t>Fix a</w:t>
      </w:r>
      <w:r w:rsidR="00F15670" w:rsidRPr="006F7E9C">
        <w:rPr>
          <w:highlight w:val="yellow"/>
        </w:rPr>
        <w:t xml:space="preserve">ll </w:t>
      </w:r>
      <w:r w:rsidR="001575E5" w:rsidRPr="006F7E9C">
        <w:rPr>
          <w:highlight w:val="yellow"/>
        </w:rPr>
        <w:t xml:space="preserve">remaining </w:t>
      </w:r>
      <w:r w:rsidR="00164A58" w:rsidRPr="006F7E9C">
        <w:rPr>
          <w:highlight w:val="yellow"/>
        </w:rPr>
        <w:t>tissue</w:t>
      </w:r>
      <w:r w:rsidR="001575E5" w:rsidRPr="006F7E9C">
        <w:rPr>
          <w:highlight w:val="yellow"/>
        </w:rPr>
        <w:t>s</w:t>
      </w:r>
      <w:r w:rsidR="00164A58" w:rsidRPr="006F7E9C">
        <w:rPr>
          <w:highlight w:val="yellow"/>
        </w:rPr>
        <w:t xml:space="preserve"> </w:t>
      </w:r>
      <w:r w:rsidR="00041369" w:rsidRPr="006F7E9C">
        <w:rPr>
          <w:highlight w:val="yellow"/>
        </w:rPr>
        <w:t>in</w:t>
      </w:r>
      <w:r w:rsidR="005C7982" w:rsidRPr="006F7E9C">
        <w:rPr>
          <w:highlight w:val="yellow"/>
        </w:rPr>
        <w:t xml:space="preserve"> formalin</w:t>
      </w:r>
      <w:r w:rsidR="00BF5F39" w:rsidRPr="006F7E9C">
        <w:rPr>
          <w:highlight w:val="yellow"/>
        </w:rPr>
        <w:t>.</w:t>
      </w:r>
      <w:r w:rsidR="00F15670" w:rsidRPr="006F7E9C">
        <w:rPr>
          <w:highlight w:val="yellow"/>
        </w:rPr>
        <w:t xml:space="preserve"> </w:t>
      </w:r>
    </w:p>
    <w:p w14:paraId="22B97CD8" w14:textId="77777777" w:rsidR="00722376" w:rsidRPr="00FF2A81" w:rsidRDefault="00722376" w:rsidP="00FF2A81">
      <w:pPr>
        <w:pStyle w:val="ListParagraph"/>
        <w:widowControl/>
        <w:ind w:left="0"/>
        <w:jc w:val="left"/>
      </w:pPr>
    </w:p>
    <w:p w14:paraId="476FDA3D" w14:textId="479EC51D" w:rsidR="00456023" w:rsidRPr="00FF2A81" w:rsidRDefault="005C53CE" w:rsidP="00722376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rPr>
          <w:highlight w:val="yellow"/>
        </w:rPr>
        <w:t xml:space="preserve">For decalcification, </w:t>
      </w:r>
      <w:r w:rsidR="00456023" w:rsidRPr="006F7E9C">
        <w:rPr>
          <w:highlight w:val="yellow"/>
        </w:rPr>
        <w:t xml:space="preserve">immerse </w:t>
      </w:r>
      <w:r w:rsidR="00722376">
        <w:rPr>
          <w:highlight w:val="yellow"/>
        </w:rPr>
        <w:t xml:space="preserve">the </w:t>
      </w:r>
      <w:r w:rsidRPr="006F7E9C">
        <w:rPr>
          <w:highlight w:val="yellow"/>
        </w:rPr>
        <w:t>b</w:t>
      </w:r>
      <w:r w:rsidR="00F15670" w:rsidRPr="006F7E9C">
        <w:rPr>
          <w:highlight w:val="yellow"/>
        </w:rPr>
        <w:t>one sample</w:t>
      </w:r>
      <w:r w:rsidR="009E45F7" w:rsidRPr="006F7E9C">
        <w:rPr>
          <w:highlight w:val="yellow"/>
        </w:rPr>
        <w:t>s</w:t>
      </w:r>
      <w:r w:rsidR="00F15670" w:rsidRPr="006F7E9C">
        <w:rPr>
          <w:highlight w:val="yellow"/>
        </w:rPr>
        <w:t xml:space="preserve"> in </w:t>
      </w:r>
      <w:r w:rsidR="00EF38D9" w:rsidRPr="006F7E9C">
        <w:rPr>
          <w:highlight w:val="yellow"/>
        </w:rPr>
        <w:t>0.25</w:t>
      </w:r>
      <w:r w:rsidR="005D6667" w:rsidRPr="006F7E9C">
        <w:rPr>
          <w:highlight w:val="yellow"/>
        </w:rPr>
        <w:t xml:space="preserve"> </w:t>
      </w:r>
      <w:r w:rsidR="00EF38D9" w:rsidRPr="006F7E9C">
        <w:rPr>
          <w:highlight w:val="yellow"/>
        </w:rPr>
        <w:t xml:space="preserve">M EDTA solution (pH 8.0) for </w:t>
      </w:r>
      <w:r w:rsidR="00817FD7" w:rsidRPr="006F7E9C">
        <w:rPr>
          <w:highlight w:val="yellow"/>
        </w:rPr>
        <w:t>5 d</w:t>
      </w:r>
      <w:r w:rsidR="00B406D8" w:rsidRPr="006F7E9C">
        <w:rPr>
          <w:highlight w:val="yellow"/>
        </w:rPr>
        <w:t xml:space="preserve"> after 24 h </w:t>
      </w:r>
      <w:r w:rsidR="00456023" w:rsidRPr="006F7E9C">
        <w:rPr>
          <w:highlight w:val="yellow"/>
        </w:rPr>
        <w:t xml:space="preserve">of </w:t>
      </w:r>
      <w:r w:rsidR="00B406D8" w:rsidRPr="006F7E9C">
        <w:rPr>
          <w:highlight w:val="yellow"/>
        </w:rPr>
        <w:t>fixation</w:t>
      </w:r>
      <w:r w:rsidR="00817FD7" w:rsidRPr="006F7E9C">
        <w:rPr>
          <w:highlight w:val="yellow"/>
        </w:rPr>
        <w:t xml:space="preserve">. </w:t>
      </w:r>
    </w:p>
    <w:p w14:paraId="0F43841B" w14:textId="77777777" w:rsidR="00722376" w:rsidRPr="00FF2A81" w:rsidRDefault="00722376" w:rsidP="00FF2A81">
      <w:pPr>
        <w:pStyle w:val="ListParagraph"/>
        <w:widowControl/>
        <w:ind w:left="0"/>
        <w:jc w:val="left"/>
      </w:pPr>
    </w:p>
    <w:p w14:paraId="28225920" w14:textId="422572EA" w:rsidR="00833439" w:rsidRPr="00FF2A81" w:rsidRDefault="00456023" w:rsidP="00722376">
      <w:pPr>
        <w:pStyle w:val="ListParagraph"/>
        <w:widowControl/>
        <w:numPr>
          <w:ilvl w:val="2"/>
          <w:numId w:val="22"/>
        </w:numPr>
        <w:ind w:left="0" w:firstLine="0"/>
        <w:jc w:val="left"/>
      </w:pPr>
      <w:r w:rsidRPr="006F7E9C">
        <w:rPr>
          <w:highlight w:val="yellow"/>
        </w:rPr>
        <w:t>Immerse a</w:t>
      </w:r>
      <w:r w:rsidR="00F22001" w:rsidRPr="006F7E9C">
        <w:rPr>
          <w:highlight w:val="yellow"/>
        </w:rPr>
        <w:t xml:space="preserve">ll samples in 75% </w:t>
      </w:r>
      <w:r w:rsidRPr="006F7E9C">
        <w:rPr>
          <w:highlight w:val="yellow"/>
        </w:rPr>
        <w:t>alcohol</w:t>
      </w:r>
      <w:r w:rsidR="0045566A" w:rsidRPr="006F7E9C">
        <w:rPr>
          <w:highlight w:val="yellow"/>
        </w:rPr>
        <w:t xml:space="preserve"> for long-term</w:t>
      </w:r>
      <w:r w:rsidR="001D3E83" w:rsidRPr="006F7E9C">
        <w:rPr>
          <w:highlight w:val="yellow"/>
        </w:rPr>
        <w:t xml:space="preserve"> storage</w:t>
      </w:r>
      <w:r w:rsidR="00F22001" w:rsidRPr="006F7E9C">
        <w:rPr>
          <w:highlight w:val="yellow"/>
        </w:rPr>
        <w:t>.</w:t>
      </w:r>
    </w:p>
    <w:p w14:paraId="31B64CFB" w14:textId="77777777" w:rsidR="00722376" w:rsidRPr="00FF2A81" w:rsidRDefault="00722376" w:rsidP="00FF2A81">
      <w:pPr>
        <w:pStyle w:val="ListParagraph"/>
        <w:widowControl/>
        <w:ind w:left="0"/>
        <w:jc w:val="left"/>
      </w:pPr>
    </w:p>
    <w:p w14:paraId="3A037C17" w14:textId="5C5D9DA3" w:rsidR="0031619E" w:rsidRPr="006F7E9C" w:rsidRDefault="00456023" w:rsidP="00FF2A81">
      <w:pPr>
        <w:pStyle w:val="ListParagraph"/>
        <w:widowControl/>
        <w:numPr>
          <w:ilvl w:val="1"/>
          <w:numId w:val="22"/>
        </w:numPr>
        <w:ind w:left="0" w:firstLine="0"/>
        <w:jc w:val="left"/>
      </w:pPr>
      <w:r w:rsidRPr="006F7E9C">
        <w:t>Compare t</w:t>
      </w:r>
      <w:r w:rsidR="0077114E" w:rsidRPr="006F7E9C">
        <w:t>he signal strength of luciferase</w:t>
      </w:r>
      <w:r w:rsidR="00FD3F69" w:rsidRPr="006F7E9C">
        <w:t xml:space="preserve"> at the same time points</w:t>
      </w:r>
      <w:r w:rsidR="0077114E" w:rsidRPr="006F7E9C">
        <w:t xml:space="preserve"> in two groups. </w:t>
      </w:r>
      <w:r w:rsidR="00722376">
        <w:t>From both groups, r</w:t>
      </w:r>
      <w:r w:rsidRPr="006F7E9C">
        <w:t>ecord the</w:t>
      </w:r>
      <w:r w:rsidR="00EB2D20" w:rsidRPr="006F7E9C">
        <w:t xml:space="preserve"> sacrifice dates </w:t>
      </w:r>
      <w:r w:rsidR="007E4564" w:rsidRPr="006F7E9C">
        <w:t>of each mouse</w:t>
      </w:r>
      <w:r w:rsidRPr="006F7E9C">
        <w:t xml:space="preserve"> and calculate</w:t>
      </w:r>
      <w:r w:rsidR="00EB2D20" w:rsidRPr="006F7E9C">
        <w:t xml:space="preserve"> t</w:t>
      </w:r>
      <w:r w:rsidR="003F61CE" w:rsidRPr="006F7E9C">
        <w:t>he survival curve</w:t>
      </w:r>
      <w:r w:rsidR="00F736A6" w:rsidRPr="006F7E9C">
        <w:t>s</w:t>
      </w:r>
      <w:r w:rsidR="003F61CE" w:rsidRPr="006F7E9C">
        <w:t xml:space="preserve"> of </w:t>
      </w:r>
      <w:r w:rsidR="00722376">
        <w:t xml:space="preserve">the </w:t>
      </w:r>
      <w:r w:rsidR="00F736A6" w:rsidRPr="006F7E9C">
        <w:t xml:space="preserve">two groups </w:t>
      </w:r>
      <w:r w:rsidRPr="006F7E9C">
        <w:t>with software.</w:t>
      </w:r>
    </w:p>
    <w:p w14:paraId="3A88E764" w14:textId="77777777" w:rsidR="00456023" w:rsidRPr="00F85220" w:rsidRDefault="00456023" w:rsidP="00087087">
      <w:pPr>
        <w:pStyle w:val="ListParagraph"/>
        <w:widowControl/>
        <w:ind w:left="0"/>
        <w:jc w:val="left"/>
      </w:pPr>
    </w:p>
    <w:p w14:paraId="496AB0B4" w14:textId="4053E3DD" w:rsidR="001C1E49" w:rsidRPr="006F7E9C" w:rsidRDefault="00B76A07" w:rsidP="00087087">
      <w:pPr>
        <w:widowControl/>
        <w:jc w:val="left"/>
      </w:pPr>
      <w:r w:rsidRPr="00FF2A81">
        <w:t>Note:</w:t>
      </w:r>
      <w:r w:rsidRPr="006F7E9C">
        <w:rPr>
          <w:b/>
        </w:rPr>
        <w:t xml:space="preserve"> </w:t>
      </w:r>
      <w:r w:rsidRPr="006F7E9C">
        <w:t xml:space="preserve">All procedures </w:t>
      </w:r>
      <w:r w:rsidR="00456023" w:rsidRPr="006F7E9C">
        <w:t>are</w:t>
      </w:r>
      <w:r w:rsidR="0020366C" w:rsidRPr="006F7E9C">
        <w:t xml:space="preserve"> </w:t>
      </w:r>
      <w:r w:rsidRPr="006F7E9C">
        <w:t xml:space="preserve">summarized in </w:t>
      </w:r>
      <w:r w:rsidR="00106D1A" w:rsidRPr="006F7E9C">
        <w:rPr>
          <w:b/>
        </w:rPr>
        <w:t>Figure 1</w:t>
      </w:r>
      <w:r w:rsidRPr="006F7E9C">
        <w:t>.</w:t>
      </w:r>
    </w:p>
    <w:p w14:paraId="0B0537C6" w14:textId="77777777" w:rsidR="00456023" w:rsidRPr="006F7E9C" w:rsidRDefault="00456023" w:rsidP="00087087">
      <w:pPr>
        <w:widowControl/>
        <w:jc w:val="left"/>
      </w:pPr>
    </w:p>
    <w:p w14:paraId="3E79FCA8" w14:textId="16402F63" w:rsidR="006305D7" w:rsidRPr="006F7E9C" w:rsidRDefault="006305D7" w:rsidP="00087087">
      <w:pPr>
        <w:pStyle w:val="NormalWeb"/>
        <w:widowControl/>
        <w:spacing w:before="0" w:beforeAutospacing="0" w:after="0" w:afterAutospacing="0"/>
        <w:jc w:val="left"/>
        <w:rPr>
          <w:b/>
          <w:bCs/>
        </w:rPr>
      </w:pPr>
      <w:r w:rsidRPr="006F7E9C">
        <w:rPr>
          <w:b/>
        </w:rPr>
        <w:t>REPRESENTATIVE RESULTS</w:t>
      </w:r>
      <w:r w:rsidR="00EF1462" w:rsidRPr="006F7E9C">
        <w:rPr>
          <w:b/>
        </w:rPr>
        <w:t>:</w:t>
      </w:r>
      <w:r w:rsidR="00106D1A" w:rsidRPr="006F7E9C">
        <w:rPr>
          <w:b/>
        </w:rPr>
        <w:t xml:space="preserve"> </w:t>
      </w:r>
    </w:p>
    <w:p w14:paraId="6404B31A" w14:textId="0E7564AA" w:rsidR="00FA6B7E" w:rsidRPr="006F7E9C" w:rsidRDefault="00FD6643" w:rsidP="00087087">
      <w:pPr>
        <w:pStyle w:val="Paragraph"/>
        <w:spacing w:before="0"/>
        <w:ind w:firstLine="0"/>
        <w:rPr>
          <w:rFonts w:ascii="Calibri" w:hAnsi="Calibri" w:cs="Calibri"/>
          <w:spacing w:val="-2"/>
          <w:szCs w:val="22"/>
        </w:rPr>
      </w:pPr>
      <w:r w:rsidRPr="006F7E9C">
        <w:rPr>
          <w:rFonts w:ascii="Calibri" w:hAnsi="Calibri" w:cs="Calibri"/>
          <w:spacing w:val="-2"/>
          <w:szCs w:val="22"/>
        </w:rPr>
        <w:t xml:space="preserve">To demonstrate </w:t>
      </w:r>
      <w:r w:rsidR="00182605" w:rsidRPr="006F7E9C">
        <w:rPr>
          <w:rFonts w:ascii="Calibri" w:hAnsi="Calibri" w:cs="Calibri"/>
          <w:spacing w:val="-2"/>
          <w:szCs w:val="22"/>
        </w:rPr>
        <w:t xml:space="preserve">the inhibition </w:t>
      </w:r>
      <w:r w:rsidR="008577EC" w:rsidRPr="006F7E9C">
        <w:rPr>
          <w:rFonts w:ascii="Calibri" w:hAnsi="Calibri" w:cs="Calibri"/>
          <w:spacing w:val="-2"/>
          <w:szCs w:val="22"/>
        </w:rPr>
        <w:t xml:space="preserve">effect </w:t>
      </w:r>
      <w:r w:rsidR="00182605" w:rsidRPr="006F7E9C">
        <w:rPr>
          <w:rFonts w:ascii="Calibri" w:hAnsi="Calibri" w:cs="Calibri"/>
          <w:spacing w:val="-2"/>
          <w:szCs w:val="22"/>
        </w:rPr>
        <w:t xml:space="preserve">of anti-MALAT1 </w:t>
      </w:r>
      <w:proofErr w:type="spellStart"/>
      <w:r w:rsidR="00C43B76" w:rsidRPr="006F7E9C">
        <w:rPr>
          <w:rFonts w:ascii="Calibri" w:hAnsi="Calibri" w:cs="Calibri"/>
          <w:spacing w:val="-2"/>
          <w:szCs w:val="22"/>
        </w:rPr>
        <w:t>gapmer</w:t>
      </w:r>
      <w:proofErr w:type="spellEnd"/>
      <w:r w:rsidR="00C43B76" w:rsidRPr="006F7E9C">
        <w:rPr>
          <w:rFonts w:ascii="Calibri" w:hAnsi="Calibri" w:cs="Calibri"/>
          <w:spacing w:val="-2"/>
          <w:szCs w:val="22"/>
        </w:rPr>
        <w:t xml:space="preserve"> DNA </w:t>
      </w:r>
      <w:r w:rsidR="00182605" w:rsidRPr="006F7E9C">
        <w:rPr>
          <w:rFonts w:ascii="Calibri" w:hAnsi="Calibri" w:cs="Calibri"/>
          <w:spacing w:val="-2"/>
          <w:szCs w:val="22"/>
        </w:rPr>
        <w:t xml:space="preserve">in MM, we </w:t>
      </w:r>
      <w:r w:rsidR="00134AEF" w:rsidRPr="006F7E9C">
        <w:rPr>
          <w:rFonts w:ascii="Calibri" w:hAnsi="Calibri" w:cs="Calibri"/>
          <w:spacing w:val="-2"/>
          <w:szCs w:val="22"/>
        </w:rPr>
        <w:t xml:space="preserve">knocked down the expression of MALAT1 </w:t>
      </w:r>
      <w:r w:rsidR="00B11F2D" w:rsidRPr="006F7E9C">
        <w:rPr>
          <w:rFonts w:ascii="Calibri" w:hAnsi="Calibri" w:cs="Calibri"/>
          <w:spacing w:val="-2"/>
          <w:szCs w:val="22"/>
        </w:rPr>
        <w:t>and used it</w:t>
      </w:r>
      <w:r w:rsidR="00FB1678" w:rsidRPr="006F7E9C">
        <w:rPr>
          <w:rFonts w:ascii="Calibri" w:hAnsi="Calibri" w:cs="Calibri"/>
          <w:spacing w:val="-2"/>
          <w:szCs w:val="22"/>
        </w:rPr>
        <w:t xml:space="preserve"> in </w:t>
      </w:r>
      <w:r w:rsidR="004D60C7" w:rsidRPr="006F7E9C">
        <w:rPr>
          <w:rFonts w:ascii="Calibri" w:hAnsi="Calibri" w:cs="Calibri"/>
          <w:spacing w:val="-2"/>
          <w:szCs w:val="22"/>
        </w:rPr>
        <w:t>H929 and MM.1S</w:t>
      </w:r>
      <w:r w:rsidR="00296FFA" w:rsidRPr="006F7E9C">
        <w:rPr>
          <w:rFonts w:ascii="Calibri" w:hAnsi="Calibri" w:cs="Calibri"/>
          <w:spacing w:val="-2"/>
          <w:szCs w:val="22"/>
        </w:rPr>
        <w:t xml:space="preserve"> cells</w:t>
      </w:r>
      <w:r w:rsidR="00F244C6" w:rsidRPr="006F7E9C">
        <w:rPr>
          <w:rFonts w:ascii="Calibri" w:hAnsi="Calibri" w:cs="Calibri"/>
          <w:spacing w:val="-2"/>
          <w:szCs w:val="22"/>
        </w:rPr>
        <w:t xml:space="preserve">. </w:t>
      </w:r>
      <w:r w:rsidR="00743CF3">
        <w:rPr>
          <w:rFonts w:ascii="Calibri" w:hAnsi="Calibri" w:cs="Calibri"/>
          <w:spacing w:val="-2"/>
          <w:szCs w:val="22"/>
        </w:rPr>
        <w:t>Forty-eight</w:t>
      </w:r>
      <w:r w:rsidR="00AC7BF2" w:rsidRPr="006F7E9C">
        <w:rPr>
          <w:rFonts w:ascii="Calibri" w:hAnsi="Calibri" w:cs="Calibri"/>
          <w:spacing w:val="-2"/>
          <w:szCs w:val="22"/>
        </w:rPr>
        <w:t xml:space="preserve"> h</w:t>
      </w:r>
      <w:r w:rsidR="00743CF3">
        <w:rPr>
          <w:rFonts w:ascii="Calibri" w:hAnsi="Calibri" w:cs="Calibri"/>
          <w:spacing w:val="-2"/>
          <w:szCs w:val="22"/>
        </w:rPr>
        <w:t>ours</w:t>
      </w:r>
      <w:r w:rsidR="00F244C6" w:rsidRPr="006F7E9C">
        <w:rPr>
          <w:rFonts w:ascii="Calibri" w:hAnsi="Calibri" w:cs="Calibri"/>
          <w:spacing w:val="-2"/>
          <w:szCs w:val="22"/>
        </w:rPr>
        <w:t xml:space="preserve"> later,</w:t>
      </w:r>
      <w:r w:rsidR="00134AEF" w:rsidRPr="006F7E9C">
        <w:rPr>
          <w:rFonts w:ascii="Calibri" w:hAnsi="Calibri" w:cs="Calibri"/>
          <w:spacing w:val="-2"/>
          <w:szCs w:val="22"/>
        </w:rPr>
        <w:t xml:space="preserve"> </w:t>
      </w:r>
      <w:r w:rsidR="006E0819" w:rsidRPr="006F7E9C">
        <w:rPr>
          <w:rFonts w:ascii="Calibri" w:hAnsi="Calibri" w:cs="Calibri"/>
          <w:spacing w:val="-2"/>
          <w:szCs w:val="22"/>
        </w:rPr>
        <w:t xml:space="preserve">cells were collected for </w:t>
      </w:r>
      <w:r w:rsidR="00F85220">
        <w:rPr>
          <w:rFonts w:ascii="Calibri" w:hAnsi="Calibri" w:cs="Calibri"/>
          <w:spacing w:val="-2"/>
          <w:szCs w:val="22"/>
        </w:rPr>
        <w:t xml:space="preserve">the </w:t>
      </w:r>
      <w:r w:rsidR="006E0819" w:rsidRPr="006F7E9C">
        <w:rPr>
          <w:rFonts w:ascii="Calibri" w:hAnsi="Calibri" w:cs="Calibri"/>
          <w:spacing w:val="-2"/>
          <w:szCs w:val="22"/>
        </w:rPr>
        <w:t xml:space="preserve">analysis of knock-down efficiency and the apoptosis status in cells transfected with anti-MALAT1 </w:t>
      </w:r>
      <w:proofErr w:type="spellStart"/>
      <w:r w:rsidR="006E0819" w:rsidRPr="006F7E9C">
        <w:rPr>
          <w:rFonts w:ascii="Calibri" w:hAnsi="Calibri" w:cs="Calibri"/>
          <w:spacing w:val="-2"/>
          <w:szCs w:val="22"/>
        </w:rPr>
        <w:t>gapmer</w:t>
      </w:r>
      <w:proofErr w:type="spellEnd"/>
      <w:r w:rsidR="006E0819" w:rsidRPr="006F7E9C">
        <w:rPr>
          <w:rFonts w:ascii="Calibri" w:hAnsi="Calibri" w:cs="Calibri"/>
          <w:spacing w:val="-2"/>
          <w:szCs w:val="22"/>
        </w:rPr>
        <w:t xml:space="preserve"> </w:t>
      </w:r>
      <w:r w:rsidR="0059259B" w:rsidRPr="006F7E9C">
        <w:rPr>
          <w:rFonts w:ascii="Calibri" w:hAnsi="Calibri" w:cs="Calibri"/>
          <w:spacing w:val="-2"/>
          <w:szCs w:val="22"/>
        </w:rPr>
        <w:t>or</w:t>
      </w:r>
      <w:r w:rsidR="006E0819" w:rsidRPr="006F7E9C">
        <w:rPr>
          <w:rFonts w:ascii="Calibri" w:hAnsi="Calibri" w:cs="Calibri"/>
          <w:spacing w:val="-2"/>
          <w:szCs w:val="22"/>
        </w:rPr>
        <w:t xml:space="preserve"> control DNA. </w:t>
      </w:r>
      <w:r w:rsidRPr="006F7E9C">
        <w:rPr>
          <w:rFonts w:ascii="Calibri" w:hAnsi="Calibri" w:cs="Calibri"/>
          <w:spacing w:val="-2"/>
          <w:szCs w:val="22"/>
        </w:rPr>
        <w:t xml:space="preserve">qRT-PCR </w:t>
      </w:r>
      <w:r w:rsidR="0059259B" w:rsidRPr="006F7E9C">
        <w:rPr>
          <w:rFonts w:ascii="Calibri" w:hAnsi="Calibri" w:cs="Calibri"/>
          <w:spacing w:val="-2"/>
          <w:szCs w:val="22"/>
        </w:rPr>
        <w:t>results</w:t>
      </w:r>
      <w:r w:rsidRPr="006F7E9C">
        <w:rPr>
          <w:rFonts w:ascii="Calibri" w:hAnsi="Calibri" w:cs="Calibri"/>
          <w:spacing w:val="-2"/>
          <w:szCs w:val="22"/>
        </w:rPr>
        <w:t xml:space="preserve"> showed </w:t>
      </w:r>
      <w:r w:rsidR="0059259B" w:rsidRPr="006F7E9C">
        <w:rPr>
          <w:rFonts w:ascii="Calibri" w:hAnsi="Calibri" w:cs="Calibri"/>
          <w:spacing w:val="-2"/>
          <w:szCs w:val="22"/>
        </w:rPr>
        <w:t xml:space="preserve">that anti-MALAT1 </w:t>
      </w:r>
      <w:proofErr w:type="spellStart"/>
      <w:r w:rsidR="0059259B" w:rsidRPr="006F7E9C">
        <w:rPr>
          <w:rFonts w:ascii="Calibri" w:hAnsi="Calibri" w:cs="Calibri"/>
          <w:spacing w:val="-2"/>
          <w:szCs w:val="22"/>
        </w:rPr>
        <w:t>gapmer</w:t>
      </w:r>
      <w:proofErr w:type="spellEnd"/>
      <w:r w:rsidR="0059259B" w:rsidRPr="006F7E9C">
        <w:rPr>
          <w:rFonts w:ascii="Calibri" w:hAnsi="Calibri" w:cs="Calibri"/>
          <w:spacing w:val="-2"/>
          <w:szCs w:val="22"/>
        </w:rPr>
        <w:t xml:space="preserve"> </w:t>
      </w:r>
      <w:r w:rsidR="0059259B" w:rsidRPr="006F7E9C">
        <w:rPr>
          <w:rFonts w:ascii="Calibri" w:hAnsi="Calibri" w:cs="Calibri"/>
          <w:spacing w:val="-2"/>
          <w:szCs w:val="22"/>
        </w:rPr>
        <w:lastRenderedPageBreak/>
        <w:t xml:space="preserve">DNA knocked down </w:t>
      </w:r>
      <w:r w:rsidR="00F85220">
        <w:rPr>
          <w:rFonts w:ascii="Calibri" w:hAnsi="Calibri" w:cs="Calibri"/>
          <w:spacing w:val="-2"/>
          <w:szCs w:val="22"/>
        </w:rPr>
        <w:t xml:space="preserve">the </w:t>
      </w:r>
      <w:r w:rsidRPr="006F7E9C">
        <w:rPr>
          <w:rFonts w:ascii="Calibri" w:hAnsi="Calibri" w:cs="Calibri"/>
          <w:spacing w:val="-2"/>
          <w:szCs w:val="22"/>
        </w:rPr>
        <w:t>MALAT1</w:t>
      </w:r>
      <w:r w:rsidR="0059259B" w:rsidRPr="006F7E9C">
        <w:rPr>
          <w:rFonts w:ascii="Calibri" w:hAnsi="Calibri" w:cs="Calibri"/>
          <w:spacing w:val="-2"/>
          <w:szCs w:val="22"/>
        </w:rPr>
        <w:t xml:space="preserve"> expression</w:t>
      </w:r>
      <w:r w:rsidRPr="006F7E9C">
        <w:rPr>
          <w:rFonts w:ascii="Calibri" w:hAnsi="Calibri" w:cs="Calibri"/>
          <w:spacing w:val="-2"/>
          <w:szCs w:val="22"/>
        </w:rPr>
        <w:t xml:space="preserve"> in H929</w:t>
      </w:r>
      <w:r w:rsidR="0059259B" w:rsidRPr="006F7E9C">
        <w:rPr>
          <w:rFonts w:ascii="Calibri" w:hAnsi="Calibri" w:cs="Calibri"/>
          <w:spacing w:val="-2"/>
          <w:szCs w:val="22"/>
        </w:rPr>
        <w:t xml:space="preserve"> and</w:t>
      </w:r>
      <w:r w:rsidRPr="006F7E9C">
        <w:rPr>
          <w:rFonts w:ascii="Calibri" w:hAnsi="Calibri" w:cs="Calibri"/>
          <w:spacing w:val="-2"/>
          <w:szCs w:val="22"/>
        </w:rPr>
        <w:t xml:space="preserve"> MM.1S</w:t>
      </w:r>
      <w:r w:rsidR="00B37F19" w:rsidRPr="006F7E9C">
        <w:rPr>
          <w:rFonts w:ascii="Calibri" w:hAnsi="Calibri" w:cs="Calibri"/>
          <w:spacing w:val="-2"/>
          <w:szCs w:val="22"/>
        </w:rPr>
        <w:t xml:space="preserve"> </w:t>
      </w:r>
      <w:r w:rsidR="0059259B" w:rsidRPr="006F7E9C">
        <w:rPr>
          <w:rFonts w:ascii="Calibri" w:hAnsi="Calibri" w:cs="Calibri"/>
          <w:spacing w:val="-2"/>
          <w:szCs w:val="22"/>
        </w:rPr>
        <w:t xml:space="preserve">cells efficiently </w:t>
      </w:r>
      <w:r w:rsidRPr="006F7E9C">
        <w:rPr>
          <w:rFonts w:ascii="Calibri" w:hAnsi="Calibri" w:cs="Calibri"/>
          <w:spacing w:val="-2"/>
          <w:szCs w:val="22"/>
        </w:rPr>
        <w:t>(</w:t>
      </w:r>
      <w:r w:rsidR="00106D1A" w:rsidRPr="006F7E9C">
        <w:rPr>
          <w:rFonts w:ascii="Calibri" w:hAnsi="Calibri" w:cs="Calibri"/>
          <w:b/>
          <w:spacing w:val="-2"/>
          <w:szCs w:val="22"/>
        </w:rPr>
        <w:t>Figure</w:t>
      </w:r>
      <w:r w:rsidR="00456023" w:rsidRPr="006F7E9C">
        <w:rPr>
          <w:rFonts w:ascii="Calibri" w:hAnsi="Calibri" w:cs="Calibri"/>
          <w:b/>
          <w:spacing w:val="-2"/>
          <w:szCs w:val="22"/>
        </w:rPr>
        <w:t xml:space="preserve"> </w:t>
      </w:r>
      <w:r w:rsidR="0066535B" w:rsidRPr="006F7E9C">
        <w:rPr>
          <w:rFonts w:ascii="Calibri" w:hAnsi="Calibri" w:cs="Calibri"/>
          <w:b/>
          <w:spacing w:val="-2"/>
          <w:szCs w:val="22"/>
        </w:rPr>
        <w:t>2A</w:t>
      </w:r>
      <w:r w:rsidRPr="006F7E9C">
        <w:rPr>
          <w:rFonts w:ascii="Calibri" w:hAnsi="Calibri" w:cs="Calibri"/>
          <w:spacing w:val="-2"/>
          <w:szCs w:val="22"/>
        </w:rPr>
        <w:t>)</w:t>
      </w:r>
      <w:r w:rsidR="00177A69" w:rsidRPr="006F7E9C">
        <w:rPr>
          <w:rFonts w:ascii="Calibri" w:hAnsi="Calibri" w:cs="Calibri"/>
          <w:spacing w:val="-2"/>
          <w:szCs w:val="22"/>
        </w:rPr>
        <w:t>.</w:t>
      </w:r>
      <w:r w:rsidR="00F72D3A" w:rsidRPr="006F7E9C">
        <w:rPr>
          <w:rFonts w:ascii="Calibri" w:hAnsi="Calibri" w:cs="Calibri"/>
          <w:spacing w:val="-2"/>
          <w:szCs w:val="22"/>
        </w:rPr>
        <w:t xml:space="preserve"> </w:t>
      </w:r>
      <w:r w:rsidR="00697769" w:rsidRPr="006F7E9C">
        <w:rPr>
          <w:rFonts w:ascii="Calibri" w:hAnsi="Calibri" w:cs="Calibri"/>
          <w:spacing w:val="-2"/>
          <w:szCs w:val="22"/>
        </w:rPr>
        <w:t xml:space="preserve">The status of apoptosis was determined by flow cytometry, </w:t>
      </w:r>
      <w:r w:rsidR="00555C0D" w:rsidRPr="006F7E9C">
        <w:rPr>
          <w:rFonts w:ascii="Calibri" w:hAnsi="Calibri" w:cs="Calibri"/>
          <w:spacing w:val="-2"/>
          <w:szCs w:val="22"/>
          <w:lang w:eastAsia="zh-CN"/>
        </w:rPr>
        <w:t xml:space="preserve">which revealed </w:t>
      </w:r>
      <w:r w:rsidR="00555C0D" w:rsidRPr="006F7E9C">
        <w:rPr>
          <w:rFonts w:ascii="Calibri" w:hAnsi="Calibri" w:cs="Calibri"/>
          <w:spacing w:val="-2"/>
          <w:szCs w:val="22"/>
        </w:rPr>
        <w:t xml:space="preserve">down-regulated MALAT1 induced </w:t>
      </w:r>
      <w:r w:rsidR="00697769" w:rsidRPr="006F7E9C">
        <w:rPr>
          <w:rFonts w:ascii="Calibri" w:hAnsi="Calibri" w:cs="Calibri"/>
          <w:spacing w:val="-2"/>
          <w:szCs w:val="22"/>
        </w:rPr>
        <w:t xml:space="preserve">apoptosis </w:t>
      </w:r>
      <w:r w:rsidR="00555C0D" w:rsidRPr="006F7E9C">
        <w:rPr>
          <w:rFonts w:ascii="Calibri" w:hAnsi="Calibri" w:cs="Calibri"/>
          <w:spacing w:val="-2"/>
          <w:szCs w:val="22"/>
        </w:rPr>
        <w:t xml:space="preserve">significantly </w:t>
      </w:r>
      <w:r w:rsidR="00697769" w:rsidRPr="006F7E9C">
        <w:rPr>
          <w:rFonts w:ascii="Calibri" w:hAnsi="Calibri" w:cs="Calibri"/>
          <w:spacing w:val="-2"/>
          <w:szCs w:val="22"/>
        </w:rPr>
        <w:t>(</w:t>
      </w:r>
      <w:r w:rsidR="00106D1A" w:rsidRPr="006F7E9C">
        <w:rPr>
          <w:rFonts w:ascii="Calibri" w:hAnsi="Calibri" w:cs="Calibri"/>
          <w:b/>
          <w:spacing w:val="-2"/>
          <w:szCs w:val="22"/>
        </w:rPr>
        <w:t>Figure</w:t>
      </w:r>
      <w:r w:rsidR="00456023" w:rsidRPr="006F7E9C">
        <w:rPr>
          <w:rFonts w:ascii="Calibri" w:hAnsi="Calibri" w:cs="Calibri"/>
          <w:b/>
          <w:spacing w:val="-2"/>
          <w:szCs w:val="22"/>
        </w:rPr>
        <w:t xml:space="preserve"> </w:t>
      </w:r>
      <w:r w:rsidR="00697769" w:rsidRPr="006F7E9C">
        <w:rPr>
          <w:rFonts w:ascii="Calibri" w:hAnsi="Calibri" w:cs="Calibri"/>
          <w:b/>
          <w:spacing w:val="-2"/>
          <w:szCs w:val="22"/>
        </w:rPr>
        <w:t>2B</w:t>
      </w:r>
      <w:r w:rsidR="00697769" w:rsidRPr="006F7E9C">
        <w:rPr>
          <w:rFonts w:ascii="Calibri" w:hAnsi="Calibri" w:cs="Calibri"/>
          <w:spacing w:val="-2"/>
          <w:szCs w:val="22"/>
        </w:rPr>
        <w:t>)</w:t>
      </w:r>
      <w:r w:rsidR="00555C0D" w:rsidRPr="006F7E9C">
        <w:rPr>
          <w:rFonts w:ascii="Calibri" w:hAnsi="Calibri" w:cs="Calibri"/>
          <w:spacing w:val="-2"/>
          <w:szCs w:val="22"/>
        </w:rPr>
        <w:t>.</w:t>
      </w:r>
    </w:p>
    <w:p w14:paraId="46A8E2C5" w14:textId="77777777" w:rsidR="00456023" w:rsidRPr="006F7E9C" w:rsidRDefault="00456023" w:rsidP="00087087">
      <w:pPr>
        <w:pStyle w:val="Paragraph"/>
        <w:spacing w:before="0"/>
        <w:ind w:firstLine="0"/>
        <w:rPr>
          <w:rFonts w:ascii="Calibri" w:hAnsi="Calibri" w:cs="Calibri"/>
          <w:spacing w:val="-2"/>
          <w:szCs w:val="22"/>
        </w:rPr>
      </w:pPr>
    </w:p>
    <w:p w14:paraId="4C646EC2" w14:textId="5D03988B" w:rsidR="00EC12A8" w:rsidRPr="006F7E9C" w:rsidRDefault="00555C0D" w:rsidP="00087087">
      <w:pPr>
        <w:pStyle w:val="Paragraph"/>
        <w:spacing w:before="0"/>
        <w:ind w:firstLine="0"/>
        <w:rPr>
          <w:rFonts w:ascii="Calibri" w:hAnsi="Calibri" w:cs="Calibri"/>
          <w:spacing w:val="-2"/>
          <w:szCs w:val="22"/>
        </w:rPr>
      </w:pPr>
      <w:r w:rsidRPr="006F7E9C">
        <w:rPr>
          <w:rFonts w:ascii="Calibri" w:hAnsi="Calibri" w:cs="Calibri"/>
          <w:spacing w:val="-2"/>
          <w:szCs w:val="22"/>
        </w:rPr>
        <w:t xml:space="preserve">These results indicate that anti-MALAT1 oligos inhibit MM effectively </w:t>
      </w:r>
      <w:r w:rsidR="00106D1A" w:rsidRPr="006F7E9C">
        <w:rPr>
          <w:rFonts w:ascii="Calibri" w:hAnsi="Calibri" w:cs="Calibri"/>
          <w:i/>
          <w:spacing w:val="-2"/>
          <w:szCs w:val="22"/>
        </w:rPr>
        <w:t>in vitro</w:t>
      </w:r>
      <w:r w:rsidRPr="006F7E9C">
        <w:rPr>
          <w:rFonts w:ascii="Calibri" w:hAnsi="Calibri" w:cs="Calibri"/>
          <w:spacing w:val="-2"/>
          <w:szCs w:val="22"/>
        </w:rPr>
        <w:t xml:space="preserve">. </w:t>
      </w:r>
      <w:r w:rsidR="004E4383" w:rsidRPr="006F7E9C">
        <w:rPr>
          <w:rFonts w:ascii="Calibri" w:hAnsi="Calibri" w:cs="Calibri"/>
          <w:spacing w:val="-2"/>
          <w:szCs w:val="22"/>
        </w:rPr>
        <w:t xml:space="preserve">However, </w:t>
      </w:r>
      <w:r w:rsidR="007D0B9E" w:rsidRPr="006F7E9C">
        <w:rPr>
          <w:rFonts w:ascii="Calibri" w:hAnsi="Calibri" w:cs="Calibri"/>
          <w:spacing w:val="-2"/>
          <w:szCs w:val="22"/>
        </w:rPr>
        <w:t>an</w:t>
      </w:r>
      <w:r w:rsidR="004E4383" w:rsidRPr="006F7E9C">
        <w:rPr>
          <w:rFonts w:ascii="Calibri" w:hAnsi="Calibri" w:cs="Calibri"/>
          <w:spacing w:val="-2"/>
          <w:szCs w:val="22"/>
        </w:rPr>
        <w:t xml:space="preserve"> efficient delivery</w:t>
      </w:r>
      <w:r w:rsidR="007D0B9E" w:rsidRPr="006F7E9C">
        <w:rPr>
          <w:rFonts w:ascii="Calibri" w:hAnsi="Calibri" w:cs="Calibri"/>
          <w:spacing w:val="-2"/>
          <w:szCs w:val="22"/>
        </w:rPr>
        <w:t xml:space="preserve"> method/shuttle</w:t>
      </w:r>
      <w:r w:rsidR="004E4383" w:rsidRPr="006F7E9C">
        <w:rPr>
          <w:rFonts w:ascii="Calibri" w:hAnsi="Calibri" w:cs="Calibri"/>
          <w:spacing w:val="-2"/>
          <w:szCs w:val="22"/>
        </w:rPr>
        <w:t xml:space="preserve"> </w:t>
      </w:r>
      <w:r w:rsidR="007D0B9E" w:rsidRPr="006F7E9C">
        <w:rPr>
          <w:rFonts w:ascii="Calibri" w:hAnsi="Calibri" w:cs="Calibri"/>
          <w:spacing w:val="-2"/>
          <w:szCs w:val="22"/>
        </w:rPr>
        <w:t>for</w:t>
      </w:r>
      <w:r w:rsidR="004E4383" w:rsidRPr="006F7E9C">
        <w:rPr>
          <w:rFonts w:ascii="Calibri" w:hAnsi="Calibri" w:cs="Calibri"/>
          <w:spacing w:val="-2"/>
          <w:szCs w:val="22"/>
        </w:rPr>
        <w:t xml:space="preserve"> anti-MALAT1 oligos</w:t>
      </w:r>
      <w:r w:rsidR="00731187" w:rsidRPr="006F7E9C">
        <w:rPr>
          <w:rFonts w:ascii="Calibri" w:hAnsi="Calibri" w:cs="Calibri"/>
          <w:spacing w:val="-2"/>
          <w:szCs w:val="22"/>
        </w:rPr>
        <w:t xml:space="preserve"> </w:t>
      </w:r>
      <w:r w:rsidR="00106D1A" w:rsidRPr="006F7E9C">
        <w:rPr>
          <w:rFonts w:ascii="Calibri" w:hAnsi="Calibri" w:cs="Calibri"/>
          <w:i/>
          <w:spacing w:val="-2"/>
          <w:szCs w:val="22"/>
        </w:rPr>
        <w:t>in vivo</w:t>
      </w:r>
      <w:r w:rsidR="00A619D6" w:rsidRPr="006F7E9C">
        <w:rPr>
          <w:rFonts w:ascii="Calibri" w:hAnsi="Calibri" w:cs="Calibri"/>
          <w:spacing w:val="-2"/>
          <w:szCs w:val="22"/>
        </w:rPr>
        <w:t xml:space="preserve"> needed to be developed</w:t>
      </w:r>
      <w:r w:rsidR="007D0B9E" w:rsidRPr="006F7E9C">
        <w:rPr>
          <w:rFonts w:ascii="Calibri" w:hAnsi="Calibri" w:cs="Calibri"/>
          <w:spacing w:val="-2"/>
          <w:szCs w:val="22"/>
        </w:rPr>
        <w:t xml:space="preserve">, which is also the obstacle of antisense oligos </w:t>
      </w:r>
      <w:r w:rsidR="00FF2A81">
        <w:rPr>
          <w:rFonts w:ascii="Calibri" w:hAnsi="Calibri" w:cs="Calibri"/>
          <w:spacing w:val="-2"/>
          <w:szCs w:val="22"/>
        </w:rPr>
        <w:t>i</w:t>
      </w:r>
      <w:r w:rsidR="00FF2A81" w:rsidRPr="006F7E9C">
        <w:rPr>
          <w:rFonts w:ascii="Calibri" w:hAnsi="Calibri" w:cs="Calibri"/>
          <w:spacing w:val="-2"/>
          <w:szCs w:val="22"/>
        </w:rPr>
        <w:t>n</w:t>
      </w:r>
      <w:r w:rsidR="004E4383" w:rsidRPr="006F7E9C">
        <w:rPr>
          <w:rFonts w:ascii="Calibri" w:hAnsi="Calibri" w:cs="Calibri"/>
          <w:spacing w:val="-2"/>
          <w:szCs w:val="22"/>
        </w:rPr>
        <w:t xml:space="preserve"> clinical application</w:t>
      </w:r>
      <w:r w:rsidR="00EC12A8" w:rsidRPr="006F7E9C">
        <w:rPr>
          <w:rFonts w:ascii="Calibri" w:hAnsi="Calibri" w:cs="Calibri"/>
          <w:spacing w:val="-2"/>
          <w:szCs w:val="22"/>
        </w:rPr>
        <w:t>; hence</w:t>
      </w:r>
      <w:r w:rsidR="00F85220">
        <w:rPr>
          <w:rFonts w:ascii="Calibri" w:hAnsi="Calibri" w:cs="Calibri"/>
          <w:spacing w:val="-2"/>
          <w:szCs w:val="22"/>
        </w:rPr>
        <w:t xml:space="preserve"> our</w:t>
      </w:r>
      <w:r w:rsidR="00EC12A8" w:rsidRPr="006F7E9C">
        <w:rPr>
          <w:rFonts w:ascii="Calibri" w:hAnsi="Calibri" w:cs="Calibri"/>
          <w:spacing w:val="-2"/>
          <w:szCs w:val="22"/>
        </w:rPr>
        <w:t xml:space="preserve"> interest in </w:t>
      </w:r>
      <w:r w:rsidR="007D0B9E" w:rsidRPr="006F7E9C">
        <w:rPr>
          <w:rFonts w:ascii="Calibri" w:hAnsi="Calibri" w:cs="Calibri"/>
          <w:spacing w:val="-2"/>
          <w:szCs w:val="22"/>
        </w:rPr>
        <w:t>SWCNT. SWCNT is</w:t>
      </w:r>
      <w:r w:rsidR="004E4383" w:rsidRPr="006F7E9C">
        <w:rPr>
          <w:rFonts w:ascii="Calibri" w:hAnsi="Calibri" w:cs="Calibri"/>
          <w:spacing w:val="-2"/>
          <w:szCs w:val="22"/>
        </w:rPr>
        <w:t xml:space="preserve"> </w:t>
      </w:r>
      <w:r w:rsidR="004E4383" w:rsidRPr="006F7E9C">
        <w:rPr>
          <w:rFonts w:ascii="Calibri" w:hAnsi="Calibri" w:cs="Calibri"/>
          <w:spacing w:val="-2"/>
        </w:rPr>
        <w:t xml:space="preserve">a novel nanomaterial for drug delivery, </w:t>
      </w:r>
      <w:r w:rsidR="007514CB" w:rsidRPr="006F7E9C">
        <w:rPr>
          <w:rFonts w:ascii="Calibri" w:hAnsi="Calibri" w:cs="Calibri"/>
          <w:spacing w:val="-2"/>
          <w:lang w:eastAsia="zh-CN"/>
        </w:rPr>
        <w:t xml:space="preserve">which </w:t>
      </w:r>
      <w:r w:rsidR="00EC12A8" w:rsidRPr="006F7E9C">
        <w:rPr>
          <w:rFonts w:ascii="Calibri" w:hAnsi="Calibri" w:cs="Calibri"/>
          <w:spacing w:val="-2"/>
          <w:lang w:eastAsia="zh-CN"/>
        </w:rPr>
        <w:t xml:space="preserve">can develop </w:t>
      </w:r>
      <w:r w:rsidR="00B44B1A" w:rsidRPr="006F7E9C">
        <w:rPr>
          <w:rFonts w:ascii="Calibri" w:hAnsi="Calibri" w:cs="Calibri"/>
          <w:spacing w:val="-2"/>
          <w:lang w:eastAsia="zh-CN"/>
        </w:rPr>
        <w:t>hydrophilicity and dissolubility after appropriate modification</w:t>
      </w:r>
      <w:r w:rsidR="00EC12A8" w:rsidRPr="006F7E9C">
        <w:rPr>
          <w:rFonts w:ascii="Calibri" w:hAnsi="Calibri" w:cs="Calibri"/>
          <w:spacing w:val="-2"/>
          <w:lang w:eastAsia="zh-CN"/>
        </w:rPr>
        <w:t>s</w:t>
      </w:r>
      <w:r w:rsidR="00374C44" w:rsidRPr="006F7E9C">
        <w:rPr>
          <w:rFonts w:ascii="Calibri" w:hAnsi="Calibri" w:cs="Calibri"/>
          <w:spacing w:val="-2"/>
          <w:lang w:eastAsia="zh-CN"/>
        </w:rPr>
        <w:t xml:space="preserve">; </w:t>
      </w:r>
      <w:r w:rsidR="00F85220">
        <w:rPr>
          <w:rFonts w:ascii="Calibri" w:hAnsi="Calibri" w:cs="Calibri"/>
          <w:spacing w:val="-2"/>
          <w:lang w:eastAsia="zh-CN"/>
        </w:rPr>
        <w:t xml:space="preserve">therefore, </w:t>
      </w:r>
      <w:r w:rsidR="00374C44" w:rsidRPr="006F7E9C">
        <w:rPr>
          <w:rFonts w:ascii="Calibri" w:hAnsi="Calibri" w:cs="Calibri"/>
          <w:spacing w:val="-2"/>
          <w:lang w:eastAsia="zh-CN"/>
        </w:rPr>
        <w:t xml:space="preserve">it </w:t>
      </w:r>
      <w:r w:rsidR="00EC12A8" w:rsidRPr="006F7E9C">
        <w:rPr>
          <w:rFonts w:ascii="Calibri" w:hAnsi="Calibri" w:cs="Calibri"/>
          <w:spacing w:val="-2"/>
        </w:rPr>
        <w:t>can</w:t>
      </w:r>
      <w:r w:rsidR="00B44B1A" w:rsidRPr="006F7E9C">
        <w:rPr>
          <w:rFonts w:ascii="Calibri" w:hAnsi="Calibri" w:cs="Calibri"/>
          <w:spacing w:val="-2"/>
        </w:rPr>
        <w:t xml:space="preserve"> </w:t>
      </w:r>
      <w:r w:rsidR="004E4383" w:rsidRPr="006F7E9C">
        <w:rPr>
          <w:rFonts w:ascii="Calibri" w:hAnsi="Calibri" w:cs="Calibri"/>
          <w:spacing w:val="-2"/>
        </w:rPr>
        <w:t>d</w:t>
      </w:r>
      <w:r w:rsidR="001452A7" w:rsidRPr="006F7E9C">
        <w:rPr>
          <w:rFonts w:ascii="Calibri" w:hAnsi="Calibri" w:cs="Calibri"/>
          <w:spacing w:val="-2"/>
        </w:rPr>
        <w:t xml:space="preserve">eliver </w:t>
      </w:r>
      <w:r w:rsidR="00B44B1A" w:rsidRPr="006F7E9C">
        <w:rPr>
          <w:rFonts w:ascii="Calibri" w:hAnsi="Calibri" w:cs="Calibri"/>
          <w:spacing w:val="-2"/>
        </w:rPr>
        <w:t>cargos</w:t>
      </w:r>
      <w:r w:rsidR="00507587" w:rsidRPr="006F7E9C">
        <w:rPr>
          <w:rFonts w:ascii="Calibri" w:hAnsi="Calibri" w:cs="Calibri"/>
          <w:spacing w:val="-2"/>
        </w:rPr>
        <w:t xml:space="preserve"> in different forms</w:t>
      </w:r>
      <w:r w:rsidR="00B44B1A" w:rsidRPr="006F7E9C">
        <w:rPr>
          <w:rFonts w:ascii="Calibri" w:hAnsi="Calibri" w:cs="Calibri"/>
          <w:spacing w:val="-2"/>
        </w:rPr>
        <w:t xml:space="preserve">, </w:t>
      </w:r>
      <w:r w:rsidR="00EC12A8" w:rsidRPr="006F7E9C">
        <w:rPr>
          <w:rFonts w:ascii="Calibri" w:hAnsi="Calibri" w:cs="Calibri"/>
          <w:spacing w:val="-2"/>
        </w:rPr>
        <w:t>such as</w:t>
      </w:r>
      <w:r w:rsidR="00B44B1A" w:rsidRPr="006F7E9C">
        <w:rPr>
          <w:rFonts w:ascii="Calibri" w:hAnsi="Calibri" w:cs="Calibri"/>
          <w:spacing w:val="-2"/>
        </w:rPr>
        <w:t xml:space="preserve"> </w:t>
      </w:r>
      <w:r w:rsidR="001452A7" w:rsidRPr="006F7E9C">
        <w:rPr>
          <w:rFonts w:ascii="Calibri" w:hAnsi="Calibri" w:cs="Calibri"/>
          <w:spacing w:val="-2"/>
        </w:rPr>
        <w:t>oligonucleotide drugs</w:t>
      </w:r>
      <w:r w:rsidR="00507587" w:rsidRPr="006F7E9C">
        <w:rPr>
          <w:rFonts w:ascii="Calibri" w:hAnsi="Calibri" w:cs="Calibri"/>
          <w:spacing w:val="-2"/>
        </w:rPr>
        <w:t xml:space="preserve">. </w:t>
      </w:r>
      <w:r w:rsidR="00ED34FF" w:rsidRPr="006F7E9C">
        <w:rPr>
          <w:rFonts w:ascii="Calibri" w:hAnsi="Calibri" w:cs="Calibri"/>
          <w:spacing w:val="-2"/>
        </w:rPr>
        <w:t xml:space="preserve">To </w:t>
      </w:r>
      <w:r w:rsidR="00C8156B" w:rsidRPr="006F7E9C">
        <w:rPr>
          <w:rFonts w:ascii="Calibri" w:hAnsi="Calibri" w:cs="Calibri"/>
          <w:spacing w:val="-2"/>
        </w:rPr>
        <w:t>validate</w:t>
      </w:r>
      <w:r w:rsidR="00ED34FF" w:rsidRPr="006F7E9C">
        <w:rPr>
          <w:rFonts w:ascii="Calibri" w:hAnsi="Calibri" w:cs="Calibri"/>
          <w:spacing w:val="-2"/>
        </w:rPr>
        <w:t xml:space="preserve"> the</w:t>
      </w:r>
      <w:r w:rsidR="00C8156B" w:rsidRPr="006F7E9C">
        <w:rPr>
          <w:rFonts w:ascii="Calibri" w:hAnsi="Calibri" w:cs="Calibri"/>
          <w:spacing w:val="-2"/>
        </w:rPr>
        <w:t xml:space="preserve"> delivery efficiency of</w:t>
      </w:r>
      <w:r w:rsidR="00ED34FF" w:rsidRPr="006F7E9C">
        <w:rPr>
          <w:rFonts w:ascii="Calibri" w:hAnsi="Calibri" w:cs="Calibri"/>
          <w:spacing w:val="-2"/>
        </w:rPr>
        <w:t xml:space="preserve"> SWCNT </w:t>
      </w:r>
      <w:r w:rsidR="00106D1A" w:rsidRPr="006F7E9C">
        <w:rPr>
          <w:rFonts w:ascii="Calibri" w:hAnsi="Calibri" w:cs="Calibri"/>
          <w:i/>
          <w:spacing w:val="-2"/>
        </w:rPr>
        <w:t>in vivo</w:t>
      </w:r>
      <w:r w:rsidR="00ED34FF" w:rsidRPr="006F7E9C">
        <w:rPr>
          <w:rFonts w:ascii="Calibri" w:hAnsi="Calibri" w:cs="Calibri"/>
          <w:spacing w:val="-2"/>
        </w:rPr>
        <w:t>,</w:t>
      </w:r>
      <w:r w:rsidR="00124191" w:rsidRPr="006F7E9C">
        <w:rPr>
          <w:rFonts w:ascii="Calibri" w:hAnsi="Calibri" w:cs="Calibri"/>
        </w:rPr>
        <w:t xml:space="preserve"> </w:t>
      </w:r>
      <w:r w:rsidR="004E4383" w:rsidRPr="006F7E9C">
        <w:rPr>
          <w:rFonts w:ascii="Calibri" w:hAnsi="Calibri" w:cs="Calibri"/>
          <w:spacing w:val="-2"/>
          <w:szCs w:val="22"/>
        </w:rPr>
        <w:t>we</w:t>
      </w:r>
      <w:r w:rsidR="008A6CEA" w:rsidRPr="006F7E9C">
        <w:rPr>
          <w:rFonts w:ascii="Calibri" w:hAnsi="Calibri" w:cs="Calibri"/>
          <w:spacing w:val="-2"/>
          <w:szCs w:val="22"/>
        </w:rPr>
        <w:t xml:space="preserve"> </w:t>
      </w:r>
      <w:r w:rsidR="00323D2E" w:rsidRPr="006F7E9C">
        <w:rPr>
          <w:rFonts w:ascii="Calibri" w:hAnsi="Calibri" w:cs="Calibri"/>
          <w:spacing w:val="-2"/>
          <w:szCs w:val="22"/>
        </w:rPr>
        <w:t>first</w:t>
      </w:r>
      <w:r w:rsidR="00EC12A8" w:rsidRPr="006F7E9C">
        <w:rPr>
          <w:rFonts w:ascii="Calibri" w:hAnsi="Calibri" w:cs="Calibri"/>
          <w:spacing w:val="-2"/>
          <w:szCs w:val="22"/>
        </w:rPr>
        <w:t xml:space="preserve"> </w:t>
      </w:r>
      <w:r w:rsidR="008A6CEA" w:rsidRPr="006F7E9C">
        <w:rPr>
          <w:rFonts w:ascii="Calibri" w:hAnsi="Calibri" w:cs="Calibri"/>
          <w:spacing w:val="-2"/>
          <w:szCs w:val="22"/>
        </w:rPr>
        <w:t>functionalized the SWCNT</w:t>
      </w:r>
      <w:r w:rsidR="00111D10" w:rsidRPr="006F7E9C">
        <w:rPr>
          <w:rFonts w:ascii="Calibri" w:hAnsi="Calibri" w:cs="Calibri"/>
          <w:spacing w:val="-2"/>
          <w:szCs w:val="22"/>
        </w:rPr>
        <w:t xml:space="preserve"> with </w:t>
      </w:r>
      <w:r w:rsidR="00360F30" w:rsidRPr="006F7E9C">
        <w:rPr>
          <w:rFonts w:ascii="Calibri" w:hAnsi="Calibri" w:cs="Calibri"/>
        </w:rPr>
        <w:t>DSPE</w:t>
      </w:r>
      <w:r w:rsidR="00111D10" w:rsidRPr="006F7E9C">
        <w:rPr>
          <w:rFonts w:ascii="Calibri" w:hAnsi="Calibri" w:cs="Calibri"/>
        </w:rPr>
        <w:t>-PEG2000-</w:t>
      </w:r>
      <w:r w:rsidR="00EC12A8" w:rsidRPr="006F7E9C">
        <w:rPr>
          <w:rFonts w:ascii="Calibri" w:hAnsi="Calibri" w:cs="Calibri"/>
        </w:rPr>
        <w:t>a</w:t>
      </w:r>
      <w:r w:rsidR="00111D10" w:rsidRPr="006F7E9C">
        <w:rPr>
          <w:rFonts w:ascii="Calibri" w:hAnsi="Calibri" w:cs="Calibri"/>
          <w:spacing w:val="-2"/>
          <w:szCs w:val="22"/>
        </w:rPr>
        <w:t>mine</w:t>
      </w:r>
      <w:r w:rsidR="00EC12A8" w:rsidRPr="006F7E9C">
        <w:rPr>
          <w:rFonts w:ascii="Calibri" w:hAnsi="Calibri" w:cs="Calibri"/>
          <w:spacing w:val="-2"/>
          <w:szCs w:val="22"/>
        </w:rPr>
        <w:t>s</w:t>
      </w:r>
      <w:r w:rsidR="00B07E85" w:rsidRPr="006F7E9C">
        <w:rPr>
          <w:rFonts w:ascii="Calibri" w:hAnsi="Calibri" w:cs="Calibri"/>
          <w:spacing w:val="-2"/>
          <w:szCs w:val="22"/>
        </w:rPr>
        <w:t>, which</w:t>
      </w:r>
      <w:r w:rsidR="00903497" w:rsidRPr="006F7E9C">
        <w:rPr>
          <w:rFonts w:ascii="Calibri" w:hAnsi="Calibri" w:cs="Calibri"/>
          <w:spacing w:val="-2"/>
          <w:szCs w:val="22"/>
        </w:rPr>
        <w:t xml:space="preserve"> </w:t>
      </w:r>
      <w:r w:rsidR="00A62D48" w:rsidRPr="006F7E9C">
        <w:rPr>
          <w:rFonts w:ascii="Calibri" w:hAnsi="Calibri" w:cs="Calibri"/>
          <w:spacing w:val="-2"/>
          <w:szCs w:val="22"/>
        </w:rPr>
        <w:t xml:space="preserve">endowed </w:t>
      </w:r>
      <w:r w:rsidR="001359E8" w:rsidRPr="006F7E9C">
        <w:rPr>
          <w:rFonts w:ascii="Calibri" w:hAnsi="Calibri" w:cs="Calibri"/>
          <w:spacing w:val="-2"/>
          <w:szCs w:val="22"/>
        </w:rPr>
        <w:t>hydrophilic</w:t>
      </w:r>
      <w:r w:rsidR="00374C44" w:rsidRPr="006F7E9C">
        <w:rPr>
          <w:rFonts w:ascii="Calibri" w:hAnsi="Calibri" w:cs="Calibri"/>
          <w:spacing w:val="-2"/>
          <w:szCs w:val="22"/>
        </w:rPr>
        <w:t>ity</w:t>
      </w:r>
      <w:r w:rsidR="001359E8" w:rsidRPr="006F7E9C">
        <w:rPr>
          <w:rFonts w:ascii="Calibri" w:hAnsi="Calibri" w:cs="Calibri"/>
          <w:spacing w:val="-2"/>
          <w:szCs w:val="22"/>
        </w:rPr>
        <w:t xml:space="preserve"> and </w:t>
      </w:r>
      <w:r w:rsidR="007159E7" w:rsidRPr="006F7E9C">
        <w:rPr>
          <w:rFonts w:ascii="Calibri" w:hAnsi="Calibri" w:cs="Calibri"/>
          <w:spacing w:val="-2"/>
          <w:szCs w:val="22"/>
        </w:rPr>
        <w:t>binding specificity to the SWCNT</w:t>
      </w:r>
      <w:r w:rsidR="007159E7" w:rsidRPr="006F7E9C">
        <w:rPr>
          <w:rFonts w:ascii="Calibri" w:hAnsi="Calibri" w:cs="Calibri"/>
          <w:spacing w:val="-2"/>
          <w:szCs w:val="22"/>
        </w:rPr>
        <w:fldChar w:fldCharType="begin"/>
      </w:r>
      <w:r w:rsidR="00633E7D" w:rsidRPr="006F7E9C">
        <w:rPr>
          <w:rFonts w:ascii="Calibri" w:hAnsi="Calibri" w:cs="Calibri"/>
          <w:spacing w:val="-2"/>
          <w:szCs w:val="22"/>
        </w:rPr>
        <w:instrText xml:space="preserve"> ADDIN EN.CITE &lt;EndNote&gt;&lt;Cite&gt;&lt;Author&gt;Zeineldin&lt;/Author&gt;&lt;Year&gt;2009&lt;/Year&gt;&lt;RecNum&gt;180&lt;/RecNum&gt;&lt;DisplayText&gt;&lt;style face="superscript"&gt;19&lt;/style&gt;&lt;/DisplayText&gt;&lt;record&gt;&lt;rec-number&gt;180&lt;/rec-number&gt;&lt;foreign-keys&gt;&lt;key app="EN" db-id="0p2sxs0v1v5awfezsf5xaasdf90a9f0xxdte" timestamp="1531944538"&gt;180&lt;/key&gt;&lt;/foreign-keys&gt;&lt;ref-type name="Journal Article"&gt;17&lt;/ref-type&gt;&lt;contributors&gt;&lt;authors&gt;&lt;author&gt;Zeineldin, R.&lt;/author&gt;&lt;author&gt;Al-Haik, M.&lt;/author&gt;&lt;author&gt;Hudson, L. G.&lt;/author&gt;&lt;/authors&gt;&lt;/contributors&gt;&lt;auth-address&gt;College of Pharmacy, Mechanical Engineering, University of New Mexico, Albuquerque, New Mexico 87131, USA. reemaz@salud.unm.edu&lt;/auth-address&gt;&lt;titles&gt;&lt;title&gt;Role of polyethylene glycol integrity in specific receptor targeting of carbon nanotubes to cancer cells&lt;/title&gt;&lt;secondary-title&gt;Nano Lett&lt;/secondary-title&gt;&lt;/titles&gt;&lt;periodical&gt;&lt;full-title&gt;Nano Lett&lt;/full-title&gt;&lt;/periodical&gt;&lt;pages&gt;751-7&lt;/pages&gt;&lt;volume&gt;9&lt;/volume&gt;&lt;number&gt;2&lt;/number&gt;&lt;keywords&gt;&lt;keyword&gt;Carrier Proteins/chemistry/*metabolism&lt;/keyword&gt;&lt;keyword&gt;Cell Line, Tumor&lt;/keyword&gt;&lt;keyword&gt;Folate Receptors, GPI-Anchored&lt;/keyword&gt;&lt;keyword&gt;Humans&lt;/keyword&gt;&lt;keyword&gt;Nanotubes, Carbon/*chemistry&lt;/keyword&gt;&lt;keyword&gt;Neoplasms/*metabolism/*pathology&lt;/keyword&gt;&lt;keyword&gt;Polyethylene Glycols/*chemistry/*metabolism&lt;/keyword&gt;&lt;keyword&gt;Receptor, Epidermal Growth Factor/chemistry/*metabolism&lt;/keyword&gt;&lt;keyword&gt;Receptors, Cell Surface/chemistry/*metabolism&lt;/keyword&gt;&lt;keyword&gt;Sensitivity and Specificity&lt;/keyword&gt;&lt;keyword&gt;Spectrometry, Mass, Matrix-Assisted Laser Desorption-Ionization&lt;/keyword&gt;&lt;keyword&gt;Substrate Specificity&lt;/keyword&gt;&lt;/keywords&gt;&lt;dates&gt;&lt;year&gt;2009&lt;/year&gt;&lt;pub-dates&gt;&lt;date&gt;Feb&lt;/date&gt;&lt;/pub-dates&gt;&lt;/dates&gt;&lt;isbn&gt;1530-6984 (Print)&amp;#xD;1530-6984 (Linking)&lt;/isbn&gt;&lt;accession-num&gt;19152309&lt;/accession-num&gt;&lt;urls&gt;&lt;related-urls&gt;&lt;url&gt;http://www.ncbi.nlm.nih.gov/pubmed/19152309&lt;/url&gt;&lt;/related-urls&gt;&lt;/urls&gt;&lt;electronic-resource-num&gt;10.1021/nl8033174&lt;/electronic-resource-num&gt;&lt;/record&gt;&lt;/Cite&gt;&lt;/EndNote&gt;</w:instrText>
      </w:r>
      <w:r w:rsidR="007159E7" w:rsidRPr="006F7E9C">
        <w:rPr>
          <w:rFonts w:ascii="Calibri" w:hAnsi="Calibri" w:cs="Calibri"/>
          <w:spacing w:val="-2"/>
          <w:szCs w:val="22"/>
        </w:rPr>
        <w:fldChar w:fldCharType="separate"/>
      </w:r>
      <w:r w:rsidR="00633E7D" w:rsidRPr="006F7E9C">
        <w:rPr>
          <w:rFonts w:ascii="Calibri" w:hAnsi="Calibri" w:cs="Calibri"/>
          <w:spacing w:val="-2"/>
          <w:szCs w:val="22"/>
          <w:vertAlign w:val="superscript"/>
        </w:rPr>
        <w:t>19</w:t>
      </w:r>
      <w:r w:rsidR="007159E7" w:rsidRPr="006F7E9C">
        <w:rPr>
          <w:rFonts w:ascii="Calibri" w:hAnsi="Calibri" w:cs="Calibri"/>
          <w:spacing w:val="-2"/>
          <w:szCs w:val="22"/>
        </w:rPr>
        <w:fldChar w:fldCharType="end"/>
      </w:r>
      <w:r w:rsidR="007159E7" w:rsidRPr="006F7E9C">
        <w:rPr>
          <w:rFonts w:ascii="Calibri" w:hAnsi="Calibri" w:cs="Calibri"/>
          <w:spacing w:val="-2"/>
          <w:szCs w:val="22"/>
        </w:rPr>
        <w:t>. T</w:t>
      </w:r>
      <w:r w:rsidR="00A7409A" w:rsidRPr="006F7E9C">
        <w:rPr>
          <w:rFonts w:ascii="Calibri" w:hAnsi="Calibri" w:cs="Calibri"/>
          <w:spacing w:val="-2"/>
          <w:szCs w:val="22"/>
        </w:rPr>
        <w:t>hen</w:t>
      </w:r>
      <w:r w:rsidR="00F85220">
        <w:rPr>
          <w:rFonts w:ascii="Calibri" w:hAnsi="Calibri" w:cs="Calibri"/>
          <w:spacing w:val="-2"/>
          <w:szCs w:val="22"/>
        </w:rPr>
        <w:t>,</w:t>
      </w:r>
      <w:r w:rsidR="004E4383" w:rsidRPr="006F7E9C">
        <w:rPr>
          <w:rFonts w:ascii="Calibri" w:hAnsi="Calibri" w:cs="Calibri"/>
          <w:spacing w:val="-2"/>
          <w:szCs w:val="22"/>
        </w:rPr>
        <w:t xml:space="preserve"> </w:t>
      </w:r>
      <w:r w:rsidR="007159E7" w:rsidRPr="006F7E9C">
        <w:rPr>
          <w:rFonts w:ascii="Calibri" w:hAnsi="Calibri" w:cs="Calibri"/>
          <w:spacing w:val="-2"/>
          <w:szCs w:val="22"/>
        </w:rPr>
        <w:t>this</w:t>
      </w:r>
      <w:r w:rsidR="00A7409A" w:rsidRPr="006F7E9C">
        <w:rPr>
          <w:rFonts w:ascii="Calibri" w:hAnsi="Calibri" w:cs="Calibri"/>
          <w:spacing w:val="-2"/>
          <w:szCs w:val="22"/>
        </w:rPr>
        <w:t xml:space="preserve"> functional SWCNT </w:t>
      </w:r>
      <w:r w:rsidR="007159E7" w:rsidRPr="006F7E9C">
        <w:rPr>
          <w:rFonts w:ascii="Calibri" w:hAnsi="Calibri" w:cs="Calibri"/>
          <w:spacing w:val="-2"/>
          <w:szCs w:val="22"/>
        </w:rPr>
        <w:t xml:space="preserve">was treated </w:t>
      </w:r>
      <w:r w:rsidR="00A7409A" w:rsidRPr="006F7E9C">
        <w:rPr>
          <w:rFonts w:ascii="Calibri" w:hAnsi="Calibri" w:cs="Calibri"/>
          <w:spacing w:val="-2"/>
          <w:szCs w:val="22"/>
        </w:rPr>
        <w:t xml:space="preserve">with </w:t>
      </w:r>
      <w:proofErr w:type="spellStart"/>
      <w:r w:rsidR="00EC12A8" w:rsidRPr="006F7E9C">
        <w:rPr>
          <w:rFonts w:ascii="Calibri" w:hAnsi="Calibri" w:cs="Calibri"/>
          <w:spacing w:val="-2"/>
          <w:szCs w:val="22"/>
        </w:rPr>
        <w:t>s</w:t>
      </w:r>
      <w:r w:rsidR="001452A7" w:rsidRPr="006F7E9C">
        <w:rPr>
          <w:rFonts w:ascii="Calibri" w:hAnsi="Calibri" w:cs="Calibri"/>
          <w:spacing w:val="-2"/>
          <w:szCs w:val="22"/>
        </w:rPr>
        <w:t>ulfo</w:t>
      </w:r>
      <w:proofErr w:type="spellEnd"/>
      <w:r w:rsidR="001452A7" w:rsidRPr="006F7E9C">
        <w:rPr>
          <w:rFonts w:ascii="Calibri" w:hAnsi="Calibri" w:cs="Calibri"/>
          <w:spacing w:val="-2"/>
          <w:szCs w:val="22"/>
        </w:rPr>
        <w:t xml:space="preserve">-LC-SPDP </w:t>
      </w:r>
      <w:r w:rsidR="00A7409A" w:rsidRPr="006F7E9C">
        <w:rPr>
          <w:rFonts w:ascii="Calibri" w:hAnsi="Calibri" w:cs="Calibri"/>
          <w:spacing w:val="-2"/>
          <w:szCs w:val="22"/>
        </w:rPr>
        <w:t xml:space="preserve">to create free </w:t>
      </w:r>
      <w:r w:rsidR="00A50B13" w:rsidRPr="006F7E9C">
        <w:rPr>
          <w:rFonts w:ascii="Calibri" w:hAnsi="Calibri" w:cs="Calibri"/>
          <w:spacing w:val="-2"/>
          <w:szCs w:val="22"/>
        </w:rPr>
        <w:t xml:space="preserve">sulfhydryl </w:t>
      </w:r>
      <w:r w:rsidR="00A50B13" w:rsidRPr="006F7E9C">
        <w:rPr>
          <w:rFonts w:ascii="Calibri" w:hAnsi="Calibri" w:cs="Calibri"/>
          <w:iCs/>
          <w:spacing w:val="-2"/>
          <w:szCs w:val="22"/>
        </w:rPr>
        <w:t>group</w:t>
      </w:r>
      <w:r w:rsidR="00B24011" w:rsidRPr="006F7E9C">
        <w:rPr>
          <w:rFonts w:ascii="Calibri" w:hAnsi="Calibri" w:cs="Calibri"/>
          <w:iCs/>
          <w:spacing w:val="-2"/>
          <w:szCs w:val="22"/>
        </w:rPr>
        <w:t>s</w:t>
      </w:r>
      <w:r w:rsidR="002B7D44" w:rsidRPr="006F7E9C">
        <w:rPr>
          <w:rFonts w:ascii="Calibri" w:hAnsi="Calibri" w:cs="Calibri"/>
          <w:iCs/>
          <w:spacing w:val="-2"/>
          <w:szCs w:val="22"/>
          <w:lang w:eastAsia="zh-CN"/>
        </w:rPr>
        <w:t>, which will be used to c</w:t>
      </w:r>
      <w:r w:rsidR="006F6C5B" w:rsidRPr="006F7E9C">
        <w:rPr>
          <w:rFonts w:ascii="Calibri" w:hAnsi="Calibri" w:cs="Calibri"/>
          <w:iCs/>
          <w:spacing w:val="-2"/>
          <w:szCs w:val="22"/>
          <w:lang w:eastAsia="zh-CN"/>
        </w:rPr>
        <w:t>onnect</w:t>
      </w:r>
      <w:r w:rsidR="002B7D44" w:rsidRPr="006F7E9C">
        <w:rPr>
          <w:rFonts w:ascii="Calibri" w:hAnsi="Calibri" w:cs="Calibri"/>
          <w:iCs/>
          <w:spacing w:val="-2"/>
          <w:szCs w:val="22"/>
          <w:lang w:eastAsia="zh-CN"/>
        </w:rPr>
        <w:t xml:space="preserve"> with </w:t>
      </w:r>
      <w:r w:rsidR="00EC12A8" w:rsidRPr="006F7E9C">
        <w:rPr>
          <w:rFonts w:ascii="Calibri" w:hAnsi="Calibri" w:cs="Calibri"/>
          <w:iCs/>
          <w:spacing w:val="-2"/>
          <w:szCs w:val="22"/>
          <w:lang w:eastAsia="zh-CN"/>
        </w:rPr>
        <w:t xml:space="preserve">the </w:t>
      </w:r>
      <w:r w:rsidR="002B7D44" w:rsidRPr="006F7E9C">
        <w:rPr>
          <w:rFonts w:ascii="Calibri" w:hAnsi="Calibri" w:cs="Calibri"/>
          <w:iCs/>
          <w:spacing w:val="-2"/>
          <w:szCs w:val="22"/>
          <w:lang w:eastAsia="zh-CN"/>
        </w:rPr>
        <w:t>oligo</w:t>
      </w:r>
      <w:r w:rsidR="00D06F79" w:rsidRPr="006F7E9C">
        <w:rPr>
          <w:rFonts w:ascii="Calibri" w:hAnsi="Calibri" w:cs="Calibri"/>
          <w:spacing w:val="-2"/>
          <w:szCs w:val="22"/>
        </w:rPr>
        <w:t>.</w:t>
      </w:r>
      <w:r w:rsidR="00111D10" w:rsidRPr="006F7E9C">
        <w:rPr>
          <w:rFonts w:ascii="Calibri" w:hAnsi="Calibri" w:cs="Calibri"/>
          <w:spacing w:val="-2"/>
          <w:szCs w:val="22"/>
        </w:rPr>
        <w:t xml:space="preserve"> </w:t>
      </w:r>
      <w:r w:rsidR="00537424" w:rsidRPr="006F7E9C">
        <w:rPr>
          <w:rFonts w:ascii="Calibri" w:hAnsi="Calibri" w:cs="Calibri"/>
          <w:spacing w:val="-2"/>
          <w:szCs w:val="22"/>
        </w:rPr>
        <w:t xml:space="preserve">To conjugate the anti-MALAT1 oligo and </w:t>
      </w:r>
      <w:r w:rsidR="00227E40" w:rsidRPr="006F7E9C">
        <w:rPr>
          <w:rFonts w:ascii="Calibri" w:hAnsi="Calibri" w:cs="Calibri"/>
          <w:spacing w:val="-2"/>
          <w:szCs w:val="22"/>
          <w:lang w:eastAsia="zh-CN"/>
        </w:rPr>
        <w:t xml:space="preserve">the </w:t>
      </w:r>
      <w:proofErr w:type="spellStart"/>
      <w:r w:rsidR="00EC12A8" w:rsidRPr="006F7E9C">
        <w:rPr>
          <w:rFonts w:ascii="Calibri" w:hAnsi="Calibri" w:cs="Calibri"/>
          <w:spacing w:val="-2"/>
          <w:szCs w:val="22"/>
        </w:rPr>
        <w:t>s</w:t>
      </w:r>
      <w:r w:rsidR="00227E40" w:rsidRPr="006F7E9C">
        <w:rPr>
          <w:rFonts w:ascii="Calibri" w:hAnsi="Calibri" w:cs="Calibri"/>
          <w:spacing w:val="-2"/>
          <w:szCs w:val="22"/>
        </w:rPr>
        <w:t>ulfo</w:t>
      </w:r>
      <w:proofErr w:type="spellEnd"/>
      <w:r w:rsidR="00227E40" w:rsidRPr="006F7E9C">
        <w:rPr>
          <w:rFonts w:ascii="Calibri" w:hAnsi="Calibri" w:cs="Calibri"/>
          <w:spacing w:val="-2"/>
          <w:szCs w:val="22"/>
        </w:rPr>
        <w:t>-LC-SPDP</w:t>
      </w:r>
      <w:r w:rsidR="00F85220">
        <w:rPr>
          <w:rFonts w:ascii="Calibri" w:hAnsi="Calibri" w:cs="Calibri"/>
          <w:spacing w:val="-2"/>
          <w:szCs w:val="22"/>
          <w:lang w:eastAsia="zh-CN"/>
        </w:rPr>
        <w:t>-</w:t>
      </w:r>
      <w:r w:rsidR="00227E40" w:rsidRPr="006F7E9C">
        <w:rPr>
          <w:rFonts w:ascii="Calibri" w:hAnsi="Calibri" w:cs="Calibri"/>
          <w:spacing w:val="-2"/>
          <w:szCs w:val="22"/>
          <w:lang w:eastAsia="zh-CN"/>
        </w:rPr>
        <w:t xml:space="preserve">treated SWCNT, the </w:t>
      </w:r>
      <w:r w:rsidR="00506B92" w:rsidRPr="006F7E9C">
        <w:rPr>
          <w:rFonts w:ascii="Calibri" w:hAnsi="Calibri" w:cs="Calibri"/>
          <w:spacing w:val="-2"/>
          <w:szCs w:val="22"/>
          <w:lang w:eastAsia="zh-CN"/>
        </w:rPr>
        <w:t xml:space="preserve">5’ </w:t>
      </w:r>
      <w:r w:rsidR="00EC12A8" w:rsidRPr="006F7E9C">
        <w:rPr>
          <w:rFonts w:ascii="Calibri" w:hAnsi="Calibri" w:cs="Calibri"/>
          <w:spacing w:val="-2"/>
          <w:szCs w:val="22"/>
          <w:lang w:eastAsia="zh-CN"/>
        </w:rPr>
        <w:t>ends</w:t>
      </w:r>
      <w:r w:rsidR="00506B92" w:rsidRPr="006F7E9C">
        <w:rPr>
          <w:rFonts w:ascii="Calibri" w:hAnsi="Calibri" w:cs="Calibri"/>
          <w:spacing w:val="-2"/>
          <w:szCs w:val="22"/>
          <w:lang w:eastAsia="zh-CN"/>
        </w:rPr>
        <w:t xml:space="preserve"> of </w:t>
      </w:r>
      <w:r w:rsidR="00EC12A8" w:rsidRPr="006F7E9C">
        <w:rPr>
          <w:rFonts w:ascii="Calibri" w:hAnsi="Calibri" w:cs="Calibri"/>
          <w:spacing w:val="-2"/>
          <w:szCs w:val="22"/>
          <w:lang w:eastAsia="zh-CN"/>
        </w:rPr>
        <w:t xml:space="preserve">the </w:t>
      </w:r>
      <w:r w:rsidR="00227E40" w:rsidRPr="006F7E9C">
        <w:rPr>
          <w:rFonts w:ascii="Calibri" w:hAnsi="Calibri" w:cs="Calibri"/>
          <w:spacing w:val="-2"/>
          <w:szCs w:val="22"/>
        </w:rPr>
        <w:t>anti-MALAT1 oligo has been modified with thiol group</w:t>
      </w:r>
      <w:r w:rsidR="00EC12A8" w:rsidRPr="006F7E9C">
        <w:rPr>
          <w:rFonts w:ascii="Calibri" w:hAnsi="Calibri" w:cs="Calibri"/>
          <w:spacing w:val="-2"/>
          <w:szCs w:val="22"/>
        </w:rPr>
        <w:t>s</w:t>
      </w:r>
      <w:r w:rsidR="00227E40" w:rsidRPr="006F7E9C">
        <w:rPr>
          <w:rFonts w:ascii="Calibri" w:hAnsi="Calibri" w:cs="Calibri"/>
          <w:spacing w:val="-2"/>
          <w:szCs w:val="22"/>
        </w:rPr>
        <w:t xml:space="preserve"> (</w:t>
      </w:r>
      <w:r w:rsidR="00EC12A8" w:rsidRPr="006F7E9C">
        <w:rPr>
          <w:rFonts w:ascii="Calibri" w:hAnsi="Calibri" w:cs="Calibri"/>
          <w:spacing w:val="-2"/>
          <w:szCs w:val="22"/>
        </w:rPr>
        <w:t>S</w:t>
      </w:r>
      <w:r w:rsidR="00227E40" w:rsidRPr="006F7E9C">
        <w:rPr>
          <w:rFonts w:ascii="Calibri" w:hAnsi="Calibri" w:cs="Calibri"/>
          <w:spacing w:val="-2"/>
          <w:szCs w:val="22"/>
        </w:rPr>
        <w:t>-</w:t>
      </w:r>
      <w:r w:rsidR="00EC12A8" w:rsidRPr="006F7E9C">
        <w:rPr>
          <w:rFonts w:ascii="Calibri" w:hAnsi="Calibri" w:cs="Calibri"/>
          <w:spacing w:val="-2"/>
          <w:szCs w:val="22"/>
        </w:rPr>
        <w:t>S</w:t>
      </w:r>
      <w:r w:rsidR="00227E40" w:rsidRPr="006F7E9C">
        <w:rPr>
          <w:rFonts w:ascii="Calibri" w:hAnsi="Calibri" w:cs="Calibri"/>
          <w:spacing w:val="-2"/>
          <w:szCs w:val="22"/>
        </w:rPr>
        <w:t>)</w:t>
      </w:r>
      <w:r w:rsidR="00967AB0" w:rsidRPr="006F7E9C">
        <w:rPr>
          <w:rFonts w:ascii="Calibri" w:hAnsi="Calibri" w:cs="Calibri"/>
          <w:spacing w:val="-2"/>
          <w:szCs w:val="22"/>
        </w:rPr>
        <w:t>; t</w:t>
      </w:r>
      <w:r w:rsidR="00124191" w:rsidRPr="006F7E9C">
        <w:rPr>
          <w:rFonts w:ascii="Calibri" w:hAnsi="Calibri" w:cs="Calibri"/>
          <w:spacing w:val="-2"/>
          <w:szCs w:val="22"/>
        </w:rPr>
        <w:t xml:space="preserve">o </w:t>
      </w:r>
      <w:r w:rsidR="00F85220">
        <w:rPr>
          <w:rFonts w:ascii="Calibri" w:hAnsi="Calibri" w:cs="Calibri"/>
          <w:spacing w:val="-2"/>
          <w:szCs w:val="22"/>
        </w:rPr>
        <w:t xml:space="preserve">visibly </w:t>
      </w:r>
      <w:r w:rsidR="00124191" w:rsidRPr="006F7E9C">
        <w:rPr>
          <w:rFonts w:ascii="Calibri" w:hAnsi="Calibri" w:cs="Calibri"/>
          <w:spacing w:val="-2"/>
          <w:szCs w:val="22"/>
        </w:rPr>
        <w:t xml:space="preserve">track the delivery, </w:t>
      </w:r>
      <w:r w:rsidR="00506B92" w:rsidRPr="006F7E9C">
        <w:rPr>
          <w:rFonts w:ascii="Calibri" w:hAnsi="Calibri" w:cs="Calibri"/>
          <w:spacing w:val="-2"/>
          <w:szCs w:val="22"/>
        </w:rPr>
        <w:t xml:space="preserve">the 3’ </w:t>
      </w:r>
      <w:r w:rsidR="00EC12A8" w:rsidRPr="006F7E9C">
        <w:rPr>
          <w:rFonts w:ascii="Calibri" w:hAnsi="Calibri" w:cs="Calibri"/>
          <w:spacing w:val="-2"/>
          <w:szCs w:val="22"/>
        </w:rPr>
        <w:t>ends</w:t>
      </w:r>
      <w:r w:rsidR="00506B92" w:rsidRPr="006F7E9C">
        <w:rPr>
          <w:rFonts w:ascii="Calibri" w:hAnsi="Calibri" w:cs="Calibri"/>
          <w:spacing w:val="-2"/>
          <w:szCs w:val="22"/>
        </w:rPr>
        <w:t xml:space="preserve"> of </w:t>
      </w:r>
      <w:r w:rsidR="00EC12A8" w:rsidRPr="006F7E9C">
        <w:rPr>
          <w:rFonts w:ascii="Calibri" w:hAnsi="Calibri" w:cs="Calibri"/>
          <w:spacing w:val="-2"/>
          <w:szCs w:val="22"/>
        </w:rPr>
        <w:t xml:space="preserve">the </w:t>
      </w:r>
      <w:r w:rsidR="00506B92" w:rsidRPr="006F7E9C">
        <w:rPr>
          <w:rFonts w:ascii="Calibri" w:hAnsi="Calibri" w:cs="Calibri"/>
          <w:spacing w:val="-2"/>
          <w:szCs w:val="22"/>
        </w:rPr>
        <w:t xml:space="preserve">anti-MALAT1 oligo was </w:t>
      </w:r>
      <w:r w:rsidR="004122E2" w:rsidRPr="006F7E9C">
        <w:rPr>
          <w:rFonts w:ascii="Calibri" w:hAnsi="Calibri" w:cs="Calibri"/>
          <w:spacing w:val="-2"/>
          <w:szCs w:val="22"/>
        </w:rPr>
        <w:t>modifie</w:t>
      </w:r>
      <w:r w:rsidR="00D92674" w:rsidRPr="006F7E9C">
        <w:rPr>
          <w:rFonts w:ascii="Calibri" w:hAnsi="Calibri" w:cs="Calibri"/>
          <w:spacing w:val="-2"/>
          <w:szCs w:val="22"/>
        </w:rPr>
        <w:t xml:space="preserve">d </w:t>
      </w:r>
      <w:r w:rsidR="004122E2" w:rsidRPr="006F7E9C">
        <w:rPr>
          <w:rFonts w:ascii="Calibri" w:hAnsi="Calibri" w:cs="Calibri"/>
          <w:spacing w:val="-2"/>
          <w:szCs w:val="22"/>
        </w:rPr>
        <w:t xml:space="preserve">with </w:t>
      </w:r>
      <w:r w:rsidR="00D92674" w:rsidRPr="006F7E9C">
        <w:rPr>
          <w:rFonts w:ascii="Calibri" w:hAnsi="Calibri" w:cs="Calibri"/>
          <w:spacing w:val="-2"/>
          <w:szCs w:val="22"/>
        </w:rPr>
        <w:t>cyanine 3 (Cy3).</w:t>
      </w:r>
      <w:r w:rsidR="009F5752" w:rsidRPr="006F7E9C">
        <w:rPr>
          <w:rFonts w:ascii="Calibri" w:hAnsi="Calibri" w:cs="Calibri"/>
          <w:spacing w:val="-2"/>
          <w:szCs w:val="22"/>
        </w:rPr>
        <w:t xml:space="preserve"> </w:t>
      </w:r>
      <w:r w:rsidR="00547233" w:rsidRPr="006F7E9C">
        <w:rPr>
          <w:rFonts w:ascii="Calibri" w:hAnsi="Calibri" w:cs="Calibri"/>
          <w:spacing w:val="-2"/>
          <w:szCs w:val="22"/>
        </w:rPr>
        <w:t xml:space="preserve">After all </w:t>
      </w:r>
      <w:r w:rsidR="00794CBA">
        <w:rPr>
          <w:rFonts w:ascii="Calibri" w:hAnsi="Calibri" w:cs="Calibri"/>
          <w:spacing w:val="-2"/>
          <w:szCs w:val="22"/>
        </w:rPr>
        <w:t xml:space="preserve">the </w:t>
      </w:r>
      <w:r w:rsidR="00547233" w:rsidRPr="006F7E9C">
        <w:rPr>
          <w:rFonts w:ascii="Calibri" w:hAnsi="Calibri" w:cs="Calibri"/>
          <w:spacing w:val="-2"/>
          <w:szCs w:val="22"/>
        </w:rPr>
        <w:t>synthesis steps,</w:t>
      </w:r>
      <w:r w:rsidR="009F5752" w:rsidRPr="006F7E9C">
        <w:rPr>
          <w:rFonts w:ascii="Calibri" w:hAnsi="Calibri" w:cs="Calibri"/>
          <w:spacing w:val="-2"/>
          <w:szCs w:val="22"/>
        </w:rPr>
        <w:t xml:space="preserve"> SWCNT-anti-MALAT1-Cy3 </w:t>
      </w:r>
      <w:r w:rsidR="00EC12A8" w:rsidRPr="006F7E9C">
        <w:rPr>
          <w:rFonts w:ascii="Calibri" w:hAnsi="Calibri" w:cs="Calibri"/>
          <w:spacing w:val="-2"/>
          <w:szCs w:val="22"/>
        </w:rPr>
        <w:t>was obtained</w:t>
      </w:r>
      <w:r w:rsidR="005446E1" w:rsidRPr="006F7E9C">
        <w:rPr>
          <w:rFonts w:ascii="Calibri" w:hAnsi="Calibri" w:cs="Calibri"/>
          <w:spacing w:val="-2"/>
          <w:szCs w:val="22"/>
        </w:rPr>
        <w:t xml:space="preserve"> </w:t>
      </w:r>
      <w:r w:rsidR="009F5752" w:rsidRPr="006F7E9C">
        <w:rPr>
          <w:rFonts w:ascii="Calibri" w:hAnsi="Calibri" w:cs="Calibri"/>
          <w:spacing w:val="-2"/>
          <w:szCs w:val="22"/>
        </w:rPr>
        <w:t>(</w:t>
      </w:r>
      <w:r w:rsidR="00106D1A" w:rsidRPr="006F7E9C">
        <w:rPr>
          <w:rFonts w:ascii="Calibri" w:hAnsi="Calibri" w:cs="Calibri"/>
          <w:b/>
          <w:spacing w:val="-2"/>
          <w:szCs w:val="22"/>
        </w:rPr>
        <w:t>Figure</w:t>
      </w:r>
      <w:r w:rsidR="00EC12A8" w:rsidRPr="006F7E9C">
        <w:rPr>
          <w:rFonts w:ascii="Calibri" w:hAnsi="Calibri" w:cs="Calibri"/>
          <w:b/>
          <w:spacing w:val="-2"/>
          <w:szCs w:val="22"/>
        </w:rPr>
        <w:t xml:space="preserve"> </w:t>
      </w:r>
      <w:r w:rsidR="009F5752" w:rsidRPr="006F7E9C">
        <w:rPr>
          <w:rFonts w:ascii="Calibri" w:hAnsi="Calibri" w:cs="Calibri"/>
          <w:b/>
          <w:spacing w:val="-2"/>
          <w:szCs w:val="22"/>
        </w:rPr>
        <w:t>1</w:t>
      </w:r>
      <w:r w:rsidR="009F5752" w:rsidRPr="006F7E9C">
        <w:rPr>
          <w:rFonts w:ascii="Calibri" w:hAnsi="Calibri" w:cs="Calibri"/>
          <w:spacing w:val="-2"/>
          <w:szCs w:val="22"/>
        </w:rPr>
        <w:t>)</w:t>
      </w:r>
      <w:r w:rsidR="009F5752" w:rsidRPr="006F7E9C">
        <w:rPr>
          <w:rFonts w:ascii="Calibri" w:hAnsi="Calibri" w:cs="Calibri"/>
          <w:spacing w:val="-2"/>
          <w:szCs w:val="22"/>
        </w:rPr>
        <w:fldChar w:fldCharType="begin">
          <w:fldData xml:space="preserve">PEVuZE5vdGU+PENpdGU+PEF1dGhvcj5MdW88L0F1dGhvcj48WWVhcj4yMDA2PC9ZZWFyPjxSZWNO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==
</w:fldData>
        </w:fldChar>
      </w:r>
      <w:r w:rsidR="004E364D" w:rsidRPr="006F7E9C">
        <w:rPr>
          <w:rFonts w:ascii="Calibri" w:hAnsi="Calibri" w:cs="Calibri"/>
          <w:spacing w:val="-2"/>
          <w:szCs w:val="22"/>
        </w:rPr>
        <w:instrText xml:space="preserve"> ADDIN EN.CITE </w:instrText>
      </w:r>
      <w:r w:rsidR="004E364D" w:rsidRPr="006F7E9C">
        <w:rPr>
          <w:rFonts w:ascii="Calibri" w:hAnsi="Calibri" w:cs="Calibri"/>
          <w:spacing w:val="-2"/>
          <w:szCs w:val="22"/>
        </w:rPr>
        <w:fldChar w:fldCharType="begin">
          <w:fldData xml:space="preserve">PEVuZE5vdGU+PENpdGU+PEF1dGhvcj5MdW88L0F1dGhvcj48WWVhcj4yMDA2PC9ZZWFyPjxSZWNO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==
</w:fldData>
        </w:fldChar>
      </w:r>
      <w:r w:rsidR="004E364D" w:rsidRPr="006F7E9C">
        <w:rPr>
          <w:rFonts w:ascii="Calibri" w:hAnsi="Calibri" w:cs="Calibri"/>
          <w:spacing w:val="-2"/>
          <w:szCs w:val="22"/>
        </w:rPr>
        <w:instrText xml:space="preserve"> ADDIN EN.CITE.DATA </w:instrText>
      </w:r>
      <w:r w:rsidR="004E364D" w:rsidRPr="006F7E9C">
        <w:rPr>
          <w:rFonts w:ascii="Calibri" w:hAnsi="Calibri" w:cs="Calibri"/>
          <w:spacing w:val="-2"/>
          <w:szCs w:val="22"/>
        </w:rPr>
      </w:r>
      <w:r w:rsidR="004E364D" w:rsidRPr="006F7E9C">
        <w:rPr>
          <w:rFonts w:ascii="Calibri" w:hAnsi="Calibri" w:cs="Calibri"/>
          <w:spacing w:val="-2"/>
          <w:szCs w:val="22"/>
        </w:rPr>
        <w:fldChar w:fldCharType="end"/>
      </w:r>
      <w:r w:rsidR="009F5752" w:rsidRPr="006F7E9C">
        <w:rPr>
          <w:rFonts w:ascii="Calibri" w:hAnsi="Calibri" w:cs="Calibri"/>
          <w:spacing w:val="-2"/>
          <w:szCs w:val="22"/>
        </w:rPr>
      </w:r>
      <w:r w:rsidR="009F5752" w:rsidRPr="006F7E9C">
        <w:rPr>
          <w:rFonts w:ascii="Calibri" w:hAnsi="Calibri" w:cs="Calibri"/>
          <w:spacing w:val="-2"/>
          <w:szCs w:val="22"/>
        </w:rPr>
        <w:fldChar w:fldCharType="separate"/>
      </w:r>
      <w:r w:rsidR="004E364D" w:rsidRPr="006F7E9C">
        <w:rPr>
          <w:rFonts w:ascii="Calibri" w:hAnsi="Calibri" w:cs="Calibri"/>
          <w:spacing w:val="-2"/>
          <w:szCs w:val="22"/>
          <w:vertAlign w:val="superscript"/>
        </w:rPr>
        <w:t>12</w:t>
      </w:r>
      <w:r w:rsidR="009F5752" w:rsidRPr="006F7E9C">
        <w:rPr>
          <w:rFonts w:ascii="Calibri" w:hAnsi="Calibri" w:cs="Calibri"/>
          <w:spacing w:val="-2"/>
          <w:szCs w:val="22"/>
        </w:rPr>
        <w:fldChar w:fldCharType="end"/>
      </w:r>
      <w:r w:rsidR="009F5752" w:rsidRPr="006F7E9C">
        <w:rPr>
          <w:rFonts w:ascii="Calibri" w:hAnsi="Calibri" w:cs="Calibri"/>
          <w:spacing w:val="-2"/>
          <w:szCs w:val="22"/>
        </w:rPr>
        <w:t xml:space="preserve">. </w:t>
      </w:r>
      <w:r w:rsidR="00F6273D" w:rsidRPr="006F7E9C">
        <w:rPr>
          <w:rFonts w:ascii="Calibri" w:hAnsi="Calibri" w:cs="Calibri"/>
          <w:spacing w:val="-2"/>
          <w:szCs w:val="22"/>
        </w:rPr>
        <w:t>Then</w:t>
      </w:r>
      <w:r w:rsidR="00F85220">
        <w:rPr>
          <w:rFonts w:ascii="Calibri" w:hAnsi="Calibri" w:cs="Calibri"/>
          <w:spacing w:val="-2"/>
          <w:szCs w:val="22"/>
        </w:rPr>
        <w:t>,</w:t>
      </w:r>
      <w:r w:rsidR="00F6273D" w:rsidRPr="006F7E9C">
        <w:rPr>
          <w:rFonts w:ascii="Calibri" w:hAnsi="Calibri" w:cs="Calibri"/>
          <w:spacing w:val="-2"/>
          <w:szCs w:val="22"/>
        </w:rPr>
        <w:t xml:space="preserve"> it</w:t>
      </w:r>
      <w:r w:rsidR="00495F05" w:rsidRPr="006F7E9C">
        <w:rPr>
          <w:rFonts w:ascii="Calibri" w:hAnsi="Calibri" w:cs="Calibri"/>
          <w:spacing w:val="-2"/>
          <w:szCs w:val="22"/>
        </w:rPr>
        <w:t xml:space="preserve"> was</w:t>
      </w:r>
      <w:r w:rsidR="004E4383" w:rsidRPr="006F7E9C">
        <w:rPr>
          <w:rFonts w:ascii="Calibri" w:hAnsi="Calibri" w:cs="Calibri"/>
          <w:spacing w:val="-2"/>
          <w:szCs w:val="22"/>
        </w:rPr>
        <w:t xml:space="preserve"> added to </w:t>
      </w:r>
      <w:r w:rsidR="00EC12A8" w:rsidRPr="006F7E9C">
        <w:rPr>
          <w:rFonts w:ascii="Calibri" w:hAnsi="Calibri" w:cs="Calibri"/>
          <w:spacing w:val="-2"/>
          <w:szCs w:val="22"/>
        </w:rPr>
        <w:t xml:space="preserve">the </w:t>
      </w:r>
      <w:r w:rsidR="004E4383" w:rsidRPr="006F7E9C">
        <w:rPr>
          <w:rFonts w:ascii="Calibri" w:hAnsi="Calibri" w:cs="Calibri"/>
          <w:spacing w:val="-2"/>
          <w:szCs w:val="22"/>
        </w:rPr>
        <w:t xml:space="preserve">culture medium of H929-GFP and MM.1S-GFP cells to validate </w:t>
      </w:r>
      <w:r w:rsidR="00DC0A7F" w:rsidRPr="006F7E9C">
        <w:rPr>
          <w:rFonts w:ascii="Calibri" w:hAnsi="Calibri" w:cs="Calibri"/>
          <w:spacing w:val="-2"/>
          <w:szCs w:val="22"/>
        </w:rPr>
        <w:t xml:space="preserve">the </w:t>
      </w:r>
      <w:r w:rsidR="004E4383" w:rsidRPr="006F7E9C">
        <w:rPr>
          <w:rFonts w:ascii="Calibri" w:hAnsi="Calibri" w:cs="Calibri"/>
          <w:spacing w:val="-2"/>
          <w:szCs w:val="22"/>
        </w:rPr>
        <w:t xml:space="preserve">delivery efficiency. </w:t>
      </w:r>
    </w:p>
    <w:p w14:paraId="57B51F84" w14:textId="77777777" w:rsidR="00EC12A8" w:rsidRPr="006F7E9C" w:rsidRDefault="00EC12A8" w:rsidP="00087087">
      <w:pPr>
        <w:pStyle w:val="Paragraph"/>
        <w:spacing w:before="0"/>
        <w:ind w:firstLine="0"/>
        <w:rPr>
          <w:rFonts w:ascii="Calibri" w:hAnsi="Calibri" w:cs="Calibri"/>
          <w:spacing w:val="-2"/>
          <w:szCs w:val="22"/>
        </w:rPr>
      </w:pPr>
    </w:p>
    <w:p w14:paraId="471D5751" w14:textId="16E5E8D5" w:rsidR="004E4383" w:rsidRPr="006F7E9C" w:rsidRDefault="004E4383" w:rsidP="00087087">
      <w:pPr>
        <w:pStyle w:val="Paragraph"/>
        <w:spacing w:before="0"/>
        <w:ind w:firstLine="0"/>
        <w:rPr>
          <w:rFonts w:ascii="Calibri" w:hAnsi="Calibri" w:cs="Calibri"/>
          <w:spacing w:val="-2"/>
          <w:szCs w:val="22"/>
        </w:rPr>
      </w:pPr>
      <w:r w:rsidRPr="006F7E9C">
        <w:rPr>
          <w:rFonts w:ascii="Calibri" w:hAnsi="Calibri" w:cs="Calibri"/>
          <w:spacing w:val="-2"/>
          <w:szCs w:val="22"/>
        </w:rPr>
        <w:t xml:space="preserve">As shown in </w:t>
      </w:r>
      <w:r w:rsidR="00106D1A" w:rsidRPr="006F7E9C">
        <w:rPr>
          <w:rFonts w:ascii="Calibri" w:hAnsi="Calibri" w:cs="Calibri"/>
          <w:b/>
          <w:spacing w:val="-2"/>
          <w:szCs w:val="22"/>
        </w:rPr>
        <w:t>Figure</w:t>
      </w:r>
      <w:r w:rsidR="00EC12A8" w:rsidRPr="006F7E9C">
        <w:rPr>
          <w:rFonts w:ascii="Calibri" w:hAnsi="Calibri" w:cs="Calibri"/>
          <w:b/>
          <w:spacing w:val="-2"/>
          <w:szCs w:val="22"/>
        </w:rPr>
        <w:t xml:space="preserve"> </w:t>
      </w:r>
      <w:r w:rsidR="00404673" w:rsidRPr="006F7E9C">
        <w:rPr>
          <w:rFonts w:ascii="Calibri" w:hAnsi="Calibri" w:cs="Calibri"/>
          <w:b/>
          <w:spacing w:val="-2"/>
          <w:szCs w:val="22"/>
        </w:rPr>
        <w:t>2C</w:t>
      </w:r>
      <w:r w:rsidRPr="006F7E9C">
        <w:rPr>
          <w:rFonts w:ascii="Calibri" w:hAnsi="Calibri" w:cs="Calibri"/>
          <w:spacing w:val="-2"/>
          <w:szCs w:val="22"/>
        </w:rPr>
        <w:t xml:space="preserve">, SWCNT-anti-MALAT1-Cy3 was </w:t>
      </w:r>
      <w:r w:rsidR="00F85220">
        <w:rPr>
          <w:rFonts w:ascii="Calibri" w:hAnsi="Calibri" w:cs="Calibri"/>
          <w:spacing w:val="-2"/>
          <w:szCs w:val="22"/>
        </w:rPr>
        <w:t xml:space="preserve">efficiently </w:t>
      </w:r>
      <w:r w:rsidRPr="006F7E9C">
        <w:rPr>
          <w:rFonts w:ascii="Calibri" w:hAnsi="Calibri" w:cs="Calibri"/>
          <w:spacing w:val="-2"/>
          <w:szCs w:val="22"/>
        </w:rPr>
        <w:t xml:space="preserve">delivered into the nucleus of MM cells and </w:t>
      </w:r>
      <w:r w:rsidR="00F85220">
        <w:rPr>
          <w:rFonts w:ascii="Calibri" w:hAnsi="Calibri" w:cs="Calibri"/>
          <w:spacing w:val="-2"/>
          <w:szCs w:val="22"/>
        </w:rPr>
        <w:t xml:space="preserve">significantly </w:t>
      </w:r>
      <w:r w:rsidRPr="006F7E9C">
        <w:rPr>
          <w:rFonts w:ascii="Calibri" w:hAnsi="Calibri" w:cs="Calibri"/>
          <w:spacing w:val="-2"/>
          <w:szCs w:val="22"/>
        </w:rPr>
        <w:t xml:space="preserve">suppressed the endogenous MALAT1 level </w:t>
      </w:r>
      <w:r w:rsidR="008A6CEA" w:rsidRPr="006F7E9C">
        <w:rPr>
          <w:rFonts w:ascii="Calibri" w:hAnsi="Calibri" w:cs="Calibri"/>
          <w:spacing w:val="-2"/>
          <w:szCs w:val="22"/>
        </w:rPr>
        <w:t xml:space="preserve">in both H929 and MM.1S cells </w:t>
      </w:r>
      <w:r w:rsidRPr="006F7E9C">
        <w:rPr>
          <w:rFonts w:ascii="Calibri" w:hAnsi="Calibri" w:cs="Calibri"/>
          <w:spacing w:val="-2"/>
          <w:szCs w:val="22"/>
        </w:rPr>
        <w:t>(</w:t>
      </w:r>
      <w:r w:rsidR="00106D1A" w:rsidRPr="006F7E9C">
        <w:rPr>
          <w:rFonts w:ascii="Calibri" w:hAnsi="Calibri" w:cs="Calibri"/>
          <w:b/>
          <w:spacing w:val="-2"/>
          <w:szCs w:val="22"/>
        </w:rPr>
        <w:t>Figure</w:t>
      </w:r>
      <w:r w:rsidR="00EC12A8" w:rsidRPr="006F7E9C">
        <w:rPr>
          <w:rFonts w:ascii="Calibri" w:hAnsi="Calibri" w:cs="Calibri"/>
          <w:b/>
          <w:spacing w:val="-2"/>
          <w:szCs w:val="22"/>
        </w:rPr>
        <w:t xml:space="preserve"> </w:t>
      </w:r>
      <w:r w:rsidR="00404673" w:rsidRPr="006F7E9C">
        <w:rPr>
          <w:rFonts w:ascii="Calibri" w:hAnsi="Calibri" w:cs="Calibri"/>
          <w:b/>
          <w:spacing w:val="-2"/>
          <w:szCs w:val="22"/>
        </w:rPr>
        <w:t>2D</w:t>
      </w:r>
      <w:r w:rsidRPr="006F7E9C">
        <w:rPr>
          <w:rFonts w:ascii="Calibri" w:hAnsi="Calibri" w:cs="Calibri"/>
          <w:spacing w:val="-2"/>
          <w:szCs w:val="22"/>
        </w:rPr>
        <w:t xml:space="preserve">). </w:t>
      </w:r>
      <w:r w:rsidR="00EB568B" w:rsidRPr="006F7E9C">
        <w:rPr>
          <w:rFonts w:ascii="Calibri" w:hAnsi="Calibri" w:cs="Calibri"/>
          <w:spacing w:val="-2"/>
          <w:szCs w:val="22"/>
          <w:lang w:eastAsia="zh-CN"/>
        </w:rPr>
        <w:t xml:space="preserve">To examine the </w:t>
      </w:r>
      <w:r w:rsidR="007F5470" w:rsidRPr="006F7E9C">
        <w:rPr>
          <w:rFonts w:ascii="Calibri" w:hAnsi="Calibri" w:cs="Calibri"/>
          <w:spacing w:val="-2"/>
          <w:szCs w:val="22"/>
          <w:lang w:eastAsia="zh-CN"/>
        </w:rPr>
        <w:t xml:space="preserve">toxicity and </w:t>
      </w:r>
      <w:r w:rsidR="00EB568B" w:rsidRPr="006F7E9C">
        <w:rPr>
          <w:rFonts w:ascii="Calibri" w:hAnsi="Calibri" w:cs="Calibri"/>
          <w:spacing w:val="-2"/>
          <w:szCs w:val="22"/>
          <w:lang w:eastAsia="zh-CN"/>
        </w:rPr>
        <w:t xml:space="preserve">safety of </w:t>
      </w:r>
      <w:r w:rsidR="004535EB" w:rsidRPr="006F7E9C">
        <w:rPr>
          <w:rFonts w:ascii="Calibri" w:hAnsi="Calibri" w:cs="Calibri"/>
          <w:spacing w:val="-2"/>
          <w:szCs w:val="22"/>
          <w:lang w:eastAsia="zh-CN"/>
        </w:rPr>
        <w:t xml:space="preserve">SWCNT in normal cells, </w:t>
      </w:r>
      <w:r w:rsidR="004535EB" w:rsidRPr="006F7E9C">
        <w:rPr>
          <w:rFonts w:ascii="Calibri" w:hAnsi="Calibri" w:cs="Calibri"/>
          <w:spacing w:val="-2"/>
          <w:szCs w:val="22"/>
        </w:rPr>
        <w:t>SWCNT-anti-MALAT1-Cy3</w:t>
      </w:r>
      <w:r w:rsidR="00A619D6" w:rsidRPr="006F7E9C">
        <w:rPr>
          <w:rFonts w:ascii="Calibri" w:hAnsi="Calibri" w:cs="Calibri"/>
          <w:spacing w:val="-2"/>
          <w:szCs w:val="22"/>
        </w:rPr>
        <w:t xml:space="preserve"> was added</w:t>
      </w:r>
      <w:r w:rsidR="004535EB" w:rsidRPr="006F7E9C">
        <w:rPr>
          <w:rFonts w:ascii="Calibri" w:hAnsi="Calibri" w:cs="Calibri"/>
          <w:spacing w:val="-2"/>
          <w:szCs w:val="22"/>
        </w:rPr>
        <w:t xml:space="preserve"> in the medium of </w:t>
      </w:r>
      <w:r w:rsidR="00260055" w:rsidRPr="006F7E9C">
        <w:rPr>
          <w:rFonts w:ascii="Calibri" w:hAnsi="Calibri" w:cs="Calibri"/>
          <w:spacing w:val="-2"/>
          <w:szCs w:val="22"/>
        </w:rPr>
        <w:t xml:space="preserve">BMEC-1 cells at </w:t>
      </w:r>
      <w:r w:rsidR="00CB1A87" w:rsidRPr="006F7E9C">
        <w:rPr>
          <w:rFonts w:ascii="Calibri" w:hAnsi="Calibri" w:cs="Calibri"/>
          <w:spacing w:val="-2"/>
          <w:szCs w:val="22"/>
        </w:rPr>
        <w:t>different concentrat</w:t>
      </w:r>
      <w:r w:rsidR="00A95A93" w:rsidRPr="006F7E9C">
        <w:rPr>
          <w:rFonts w:ascii="Calibri" w:hAnsi="Calibri" w:cs="Calibri"/>
          <w:spacing w:val="-2"/>
          <w:szCs w:val="22"/>
        </w:rPr>
        <w:t xml:space="preserve">ions; </w:t>
      </w:r>
      <w:bookmarkStart w:id="8" w:name="_GoBack"/>
      <w:r w:rsidR="00EC12A8" w:rsidRPr="006F7E9C">
        <w:rPr>
          <w:rFonts w:ascii="Calibri" w:hAnsi="Calibri" w:cs="Calibri"/>
          <w:spacing w:val="-2"/>
          <w:szCs w:val="22"/>
        </w:rPr>
        <w:t>L</w:t>
      </w:r>
      <w:r w:rsidR="00A95A93" w:rsidRPr="006F7E9C">
        <w:rPr>
          <w:rFonts w:ascii="Calibri" w:hAnsi="Calibri" w:cs="Calibri"/>
          <w:spacing w:val="-2"/>
          <w:szCs w:val="22"/>
        </w:rPr>
        <w:t>ipo</w:t>
      </w:r>
      <w:bookmarkEnd w:id="8"/>
      <w:r w:rsidR="00A95A93" w:rsidRPr="006F7E9C">
        <w:rPr>
          <w:rFonts w:ascii="Calibri" w:hAnsi="Calibri" w:cs="Calibri"/>
          <w:spacing w:val="-2"/>
          <w:szCs w:val="22"/>
        </w:rPr>
        <w:t>fectamine</w:t>
      </w:r>
      <w:r w:rsidR="00F648A0" w:rsidRPr="006F7E9C">
        <w:rPr>
          <w:rFonts w:ascii="Calibri" w:hAnsi="Calibri" w:cs="Calibri"/>
          <w:spacing w:val="-2"/>
          <w:szCs w:val="22"/>
        </w:rPr>
        <w:t xml:space="preserve"> </w:t>
      </w:r>
      <w:r w:rsidR="00A95A93" w:rsidRPr="006F7E9C">
        <w:rPr>
          <w:rFonts w:ascii="Calibri" w:hAnsi="Calibri" w:cs="Calibri"/>
          <w:spacing w:val="-2"/>
          <w:szCs w:val="22"/>
        </w:rPr>
        <w:t xml:space="preserve">was </w:t>
      </w:r>
      <w:r w:rsidR="00D00810" w:rsidRPr="006F7E9C">
        <w:rPr>
          <w:rFonts w:ascii="Calibri" w:hAnsi="Calibri" w:cs="Calibri"/>
          <w:spacing w:val="-2"/>
          <w:szCs w:val="22"/>
        </w:rPr>
        <w:t xml:space="preserve">the </w:t>
      </w:r>
      <w:r w:rsidR="00A95A93" w:rsidRPr="006F7E9C">
        <w:rPr>
          <w:rFonts w:ascii="Calibri" w:hAnsi="Calibri" w:cs="Calibri"/>
          <w:spacing w:val="-2"/>
          <w:szCs w:val="22"/>
        </w:rPr>
        <w:t xml:space="preserve">treatment </w:t>
      </w:r>
      <w:r w:rsidR="00EE3EDD" w:rsidRPr="006F7E9C">
        <w:rPr>
          <w:rFonts w:ascii="Calibri" w:hAnsi="Calibri" w:cs="Calibri"/>
          <w:spacing w:val="-2"/>
          <w:szCs w:val="22"/>
        </w:rPr>
        <w:t>control;</w:t>
      </w:r>
      <w:r w:rsidR="00111C26" w:rsidRPr="006F7E9C">
        <w:rPr>
          <w:rFonts w:ascii="Calibri" w:hAnsi="Calibri" w:cs="Calibri"/>
          <w:spacing w:val="-2"/>
          <w:szCs w:val="22"/>
        </w:rPr>
        <w:t xml:space="preserve"> plain medium was used as </w:t>
      </w:r>
      <w:r w:rsidR="00355095" w:rsidRPr="006F7E9C">
        <w:rPr>
          <w:rFonts w:ascii="Calibri" w:hAnsi="Calibri" w:cs="Calibri"/>
          <w:spacing w:val="-2"/>
          <w:szCs w:val="22"/>
        </w:rPr>
        <w:t xml:space="preserve">the </w:t>
      </w:r>
      <w:r w:rsidR="00D00810" w:rsidRPr="006F7E9C">
        <w:rPr>
          <w:rFonts w:ascii="Calibri" w:hAnsi="Calibri" w:cs="Calibri"/>
          <w:spacing w:val="-2"/>
          <w:szCs w:val="22"/>
        </w:rPr>
        <w:t>essential</w:t>
      </w:r>
      <w:r w:rsidR="00582E7E" w:rsidRPr="006F7E9C">
        <w:rPr>
          <w:rFonts w:ascii="Calibri" w:hAnsi="Calibri" w:cs="Calibri"/>
          <w:spacing w:val="-2"/>
          <w:szCs w:val="22"/>
        </w:rPr>
        <w:t xml:space="preserve"> control</w:t>
      </w:r>
      <w:r w:rsidR="000D6843" w:rsidRPr="006F7E9C">
        <w:rPr>
          <w:rFonts w:ascii="Calibri" w:hAnsi="Calibri" w:cs="Calibri"/>
          <w:spacing w:val="-2"/>
          <w:szCs w:val="22"/>
        </w:rPr>
        <w:t xml:space="preserve"> (</w:t>
      </w:r>
      <w:r w:rsidR="00106D1A" w:rsidRPr="006F7E9C">
        <w:rPr>
          <w:rFonts w:ascii="Calibri" w:hAnsi="Calibri" w:cs="Calibri"/>
          <w:b/>
          <w:spacing w:val="-2"/>
          <w:szCs w:val="22"/>
        </w:rPr>
        <w:t>Figure</w:t>
      </w:r>
      <w:r w:rsidR="00EC12A8" w:rsidRPr="006F7E9C">
        <w:rPr>
          <w:rFonts w:ascii="Calibri" w:hAnsi="Calibri" w:cs="Calibri"/>
          <w:b/>
          <w:spacing w:val="-2"/>
          <w:szCs w:val="22"/>
        </w:rPr>
        <w:t xml:space="preserve"> </w:t>
      </w:r>
      <w:r w:rsidR="000D6843" w:rsidRPr="006F7E9C">
        <w:rPr>
          <w:rFonts w:ascii="Calibri" w:hAnsi="Calibri" w:cs="Calibri"/>
          <w:b/>
          <w:spacing w:val="-2"/>
          <w:szCs w:val="22"/>
        </w:rPr>
        <w:t>2E</w:t>
      </w:r>
      <w:r w:rsidR="000D6843" w:rsidRPr="006F7E9C">
        <w:rPr>
          <w:rFonts w:ascii="Calibri" w:hAnsi="Calibri" w:cs="Calibri"/>
          <w:spacing w:val="-2"/>
          <w:szCs w:val="22"/>
        </w:rPr>
        <w:t>)</w:t>
      </w:r>
      <w:r w:rsidR="00CB1A87" w:rsidRPr="006F7E9C">
        <w:rPr>
          <w:rFonts w:ascii="Calibri" w:hAnsi="Calibri" w:cs="Calibri"/>
          <w:spacing w:val="-2"/>
          <w:szCs w:val="22"/>
        </w:rPr>
        <w:t>.</w:t>
      </w:r>
      <w:r w:rsidR="00106D1A" w:rsidRPr="006F7E9C">
        <w:rPr>
          <w:rFonts w:ascii="Calibri" w:hAnsi="Calibri" w:cs="Calibri"/>
          <w:spacing w:val="-2"/>
          <w:szCs w:val="22"/>
        </w:rPr>
        <w:t xml:space="preserve"> </w:t>
      </w:r>
      <w:r w:rsidR="00F95B9B" w:rsidRPr="006F7E9C">
        <w:rPr>
          <w:rFonts w:ascii="Calibri" w:hAnsi="Calibri" w:cs="Calibri"/>
          <w:spacing w:val="-2"/>
          <w:szCs w:val="22"/>
        </w:rPr>
        <w:t>Then</w:t>
      </w:r>
      <w:r w:rsidR="00F85220">
        <w:rPr>
          <w:rFonts w:ascii="Calibri" w:hAnsi="Calibri" w:cs="Calibri"/>
          <w:spacing w:val="-2"/>
          <w:szCs w:val="22"/>
        </w:rPr>
        <w:t>,</w:t>
      </w:r>
      <w:r w:rsidR="00F95B9B" w:rsidRPr="006F7E9C">
        <w:rPr>
          <w:rFonts w:ascii="Calibri" w:hAnsi="Calibri" w:cs="Calibri"/>
          <w:spacing w:val="-2"/>
          <w:szCs w:val="22"/>
        </w:rPr>
        <w:t xml:space="preserve"> cell viability </w:t>
      </w:r>
      <w:r w:rsidR="004D748D" w:rsidRPr="006F7E9C">
        <w:rPr>
          <w:rFonts w:ascii="Calibri" w:hAnsi="Calibri" w:cs="Calibri"/>
          <w:spacing w:val="-2"/>
          <w:szCs w:val="22"/>
        </w:rPr>
        <w:t xml:space="preserve">was </w:t>
      </w:r>
      <w:r w:rsidR="00F95B9B" w:rsidRPr="006F7E9C">
        <w:rPr>
          <w:rFonts w:ascii="Calibri" w:hAnsi="Calibri" w:cs="Calibri"/>
          <w:spacing w:val="-2"/>
          <w:szCs w:val="22"/>
          <w:lang w:eastAsia="zh-CN"/>
        </w:rPr>
        <w:t xml:space="preserve">detected </w:t>
      </w:r>
      <w:r w:rsidR="004D748D" w:rsidRPr="006F7E9C">
        <w:rPr>
          <w:rFonts w:ascii="Calibri" w:hAnsi="Calibri" w:cs="Calibri"/>
          <w:spacing w:val="-2"/>
          <w:szCs w:val="22"/>
          <w:lang w:eastAsia="zh-CN"/>
        </w:rPr>
        <w:t>using</w:t>
      </w:r>
      <w:r w:rsidR="00F95B9B" w:rsidRPr="006F7E9C">
        <w:rPr>
          <w:rFonts w:ascii="Calibri" w:hAnsi="Calibri" w:cs="Calibri"/>
          <w:spacing w:val="-2"/>
          <w:szCs w:val="22"/>
          <w:lang w:eastAsia="zh-CN"/>
        </w:rPr>
        <w:t xml:space="preserve"> </w:t>
      </w:r>
      <w:r w:rsidR="00EC12A8" w:rsidRPr="006F7E9C">
        <w:rPr>
          <w:rFonts w:ascii="Calibri" w:hAnsi="Calibri" w:cs="Calibri"/>
          <w:spacing w:val="-2"/>
          <w:szCs w:val="22"/>
          <w:lang w:eastAsia="zh-CN"/>
        </w:rPr>
        <w:t xml:space="preserve">a </w:t>
      </w:r>
      <w:r w:rsidR="00CB32F3" w:rsidRPr="006F7E9C">
        <w:rPr>
          <w:rFonts w:ascii="Calibri" w:hAnsi="Calibri" w:cs="Calibri"/>
          <w:spacing w:val="-2"/>
          <w:szCs w:val="22"/>
          <w:lang w:eastAsia="zh-CN"/>
        </w:rPr>
        <w:t>c</w:t>
      </w:r>
      <w:r w:rsidR="00F95B9B" w:rsidRPr="006F7E9C">
        <w:rPr>
          <w:rFonts w:ascii="Calibri" w:hAnsi="Calibri" w:cs="Calibri"/>
          <w:spacing w:val="-2"/>
          <w:szCs w:val="22"/>
          <w:lang w:eastAsia="zh-CN"/>
        </w:rPr>
        <w:t xml:space="preserve">ell </w:t>
      </w:r>
      <w:r w:rsidR="00CB32F3" w:rsidRPr="006F7E9C">
        <w:rPr>
          <w:rFonts w:ascii="Calibri" w:hAnsi="Calibri" w:cs="Calibri"/>
          <w:spacing w:val="-2"/>
          <w:szCs w:val="22"/>
          <w:lang w:eastAsia="zh-CN"/>
        </w:rPr>
        <w:t>v</w:t>
      </w:r>
      <w:r w:rsidR="00F95B9B" w:rsidRPr="006F7E9C">
        <w:rPr>
          <w:rFonts w:ascii="Calibri" w:hAnsi="Calibri" w:cs="Calibri"/>
          <w:spacing w:val="-2"/>
          <w:szCs w:val="22"/>
          <w:lang w:eastAsia="zh-CN"/>
        </w:rPr>
        <w:t xml:space="preserve">iability </w:t>
      </w:r>
      <w:r w:rsidR="00CB32F3" w:rsidRPr="006F7E9C">
        <w:rPr>
          <w:rFonts w:ascii="Calibri" w:hAnsi="Calibri" w:cs="Calibri"/>
          <w:spacing w:val="-2"/>
          <w:szCs w:val="22"/>
          <w:lang w:eastAsia="zh-CN"/>
        </w:rPr>
        <w:t>a</w:t>
      </w:r>
      <w:r w:rsidR="00F95B9B" w:rsidRPr="006F7E9C">
        <w:rPr>
          <w:rFonts w:ascii="Calibri" w:hAnsi="Calibri" w:cs="Calibri"/>
          <w:spacing w:val="-2"/>
          <w:szCs w:val="22"/>
          <w:lang w:eastAsia="zh-CN"/>
        </w:rPr>
        <w:t xml:space="preserve">ssay </w:t>
      </w:r>
      <w:r w:rsidR="00CB32F3" w:rsidRPr="006F7E9C">
        <w:rPr>
          <w:rFonts w:ascii="Calibri" w:hAnsi="Calibri" w:cs="Calibri"/>
          <w:spacing w:val="-2"/>
          <w:szCs w:val="22"/>
          <w:lang w:eastAsia="zh-CN"/>
        </w:rPr>
        <w:t>k</w:t>
      </w:r>
      <w:r w:rsidR="00F95B9B" w:rsidRPr="006F7E9C">
        <w:rPr>
          <w:rFonts w:ascii="Calibri" w:hAnsi="Calibri" w:cs="Calibri"/>
          <w:spacing w:val="-2"/>
          <w:szCs w:val="22"/>
          <w:lang w:eastAsia="zh-CN"/>
        </w:rPr>
        <w:t>it on day 1, day 2, and day 3</w:t>
      </w:r>
      <w:r w:rsidR="00B64924" w:rsidRPr="006F7E9C">
        <w:rPr>
          <w:rFonts w:ascii="Calibri" w:hAnsi="Calibri" w:cs="Calibri"/>
          <w:spacing w:val="-2"/>
          <w:szCs w:val="22"/>
          <w:lang w:eastAsia="zh-CN"/>
        </w:rPr>
        <w:t xml:space="preserve">. </w:t>
      </w:r>
      <w:r w:rsidR="00886C42" w:rsidRPr="006F7E9C">
        <w:rPr>
          <w:rFonts w:ascii="Calibri" w:hAnsi="Calibri" w:cs="Calibri"/>
          <w:spacing w:val="-2"/>
          <w:szCs w:val="22"/>
          <w:lang w:eastAsia="zh-CN"/>
        </w:rPr>
        <w:t xml:space="preserve">No </w:t>
      </w:r>
      <w:r w:rsidR="00B64924" w:rsidRPr="006F7E9C">
        <w:rPr>
          <w:rFonts w:ascii="Calibri" w:hAnsi="Calibri" w:cs="Calibri"/>
          <w:spacing w:val="-2"/>
          <w:szCs w:val="22"/>
          <w:lang w:eastAsia="zh-CN"/>
        </w:rPr>
        <w:t>significant differen</w:t>
      </w:r>
      <w:r w:rsidR="00724443" w:rsidRPr="006F7E9C">
        <w:rPr>
          <w:rFonts w:ascii="Calibri" w:hAnsi="Calibri" w:cs="Calibri"/>
          <w:spacing w:val="-2"/>
          <w:szCs w:val="22"/>
          <w:lang w:eastAsia="zh-CN"/>
        </w:rPr>
        <w:t>ce</w:t>
      </w:r>
      <w:r w:rsidR="00B64924" w:rsidRPr="006F7E9C">
        <w:rPr>
          <w:rFonts w:ascii="Calibri" w:hAnsi="Calibri" w:cs="Calibri"/>
          <w:spacing w:val="-2"/>
          <w:szCs w:val="22"/>
          <w:lang w:eastAsia="zh-CN"/>
        </w:rPr>
        <w:t xml:space="preserve"> </w:t>
      </w:r>
      <w:r w:rsidR="00F85220">
        <w:rPr>
          <w:rFonts w:ascii="Calibri" w:hAnsi="Calibri" w:cs="Calibri"/>
          <w:spacing w:val="-2"/>
          <w:szCs w:val="22"/>
          <w:lang w:eastAsia="zh-CN"/>
        </w:rPr>
        <w:t>in</w:t>
      </w:r>
      <w:r w:rsidR="00724443" w:rsidRPr="006F7E9C">
        <w:rPr>
          <w:rFonts w:ascii="Calibri" w:hAnsi="Calibri" w:cs="Calibri"/>
          <w:spacing w:val="-2"/>
          <w:szCs w:val="22"/>
          <w:lang w:eastAsia="zh-CN"/>
        </w:rPr>
        <w:t xml:space="preserve"> cell viability inhibition</w:t>
      </w:r>
      <w:r w:rsidR="00886C42" w:rsidRPr="006F7E9C">
        <w:rPr>
          <w:rFonts w:ascii="Calibri" w:hAnsi="Calibri" w:cs="Calibri"/>
          <w:spacing w:val="-2"/>
          <w:szCs w:val="22"/>
          <w:lang w:eastAsia="zh-CN"/>
        </w:rPr>
        <w:t xml:space="preserve"> was found</w:t>
      </w:r>
      <w:r w:rsidR="00724443" w:rsidRPr="006F7E9C">
        <w:rPr>
          <w:rFonts w:ascii="Calibri" w:hAnsi="Calibri" w:cs="Calibri"/>
          <w:spacing w:val="-2"/>
          <w:szCs w:val="22"/>
          <w:lang w:eastAsia="zh-CN"/>
        </w:rPr>
        <w:t xml:space="preserve"> </w:t>
      </w:r>
      <w:r w:rsidR="00B64924" w:rsidRPr="006F7E9C">
        <w:rPr>
          <w:rFonts w:ascii="Calibri" w:hAnsi="Calibri" w:cs="Calibri"/>
          <w:spacing w:val="-2"/>
          <w:szCs w:val="22"/>
          <w:lang w:eastAsia="zh-CN"/>
        </w:rPr>
        <w:t xml:space="preserve">between </w:t>
      </w:r>
      <w:r w:rsidR="00B64924" w:rsidRPr="006F7E9C">
        <w:rPr>
          <w:rFonts w:ascii="Calibri" w:hAnsi="Calibri" w:cs="Calibri"/>
          <w:spacing w:val="-2"/>
          <w:szCs w:val="22"/>
        </w:rPr>
        <w:t xml:space="preserve">SWCNT-anti-MALAT1-Cy3 and </w:t>
      </w:r>
      <w:r w:rsidR="00EC12A8" w:rsidRPr="006F7E9C">
        <w:rPr>
          <w:rFonts w:ascii="Calibri" w:hAnsi="Calibri" w:cs="Calibri"/>
          <w:spacing w:val="-2"/>
          <w:szCs w:val="22"/>
        </w:rPr>
        <w:t xml:space="preserve">the </w:t>
      </w:r>
      <w:r w:rsidR="00FF2A81" w:rsidRPr="006F7E9C">
        <w:rPr>
          <w:rFonts w:ascii="Calibri" w:hAnsi="Calibri" w:cs="Calibri"/>
          <w:spacing w:val="-2"/>
          <w:szCs w:val="22"/>
        </w:rPr>
        <w:t>treatment control</w:t>
      </w:r>
      <w:r w:rsidR="00FF2A81" w:rsidRPr="006F7E9C">
        <w:rPr>
          <w:rFonts w:ascii="Calibri" w:hAnsi="Calibri" w:cs="Calibri"/>
          <w:spacing w:val="-2"/>
          <w:szCs w:val="22"/>
        </w:rPr>
        <w:t xml:space="preserve"> </w:t>
      </w:r>
      <w:r w:rsidR="00B64924" w:rsidRPr="006F7E9C">
        <w:rPr>
          <w:rFonts w:ascii="Calibri" w:hAnsi="Calibri" w:cs="Calibri"/>
          <w:spacing w:val="-2"/>
          <w:szCs w:val="22"/>
        </w:rPr>
        <w:t>at different dosage</w:t>
      </w:r>
      <w:r w:rsidR="00644A95" w:rsidRPr="006F7E9C">
        <w:rPr>
          <w:rFonts w:ascii="Calibri" w:hAnsi="Calibri" w:cs="Calibri"/>
          <w:spacing w:val="-2"/>
          <w:szCs w:val="22"/>
        </w:rPr>
        <w:t>s</w:t>
      </w:r>
      <w:r w:rsidR="00B64924" w:rsidRPr="006F7E9C">
        <w:rPr>
          <w:rFonts w:ascii="Calibri" w:hAnsi="Calibri" w:cs="Calibri"/>
          <w:spacing w:val="-2"/>
          <w:szCs w:val="22"/>
        </w:rPr>
        <w:t xml:space="preserve"> and time point</w:t>
      </w:r>
      <w:r w:rsidR="00644A95" w:rsidRPr="006F7E9C">
        <w:rPr>
          <w:rFonts w:ascii="Calibri" w:hAnsi="Calibri" w:cs="Calibri"/>
          <w:spacing w:val="-2"/>
          <w:szCs w:val="22"/>
        </w:rPr>
        <w:t>s</w:t>
      </w:r>
      <w:r w:rsidR="00961CFA" w:rsidRPr="006F7E9C">
        <w:rPr>
          <w:rFonts w:ascii="Calibri" w:hAnsi="Calibri" w:cs="Calibri"/>
          <w:spacing w:val="-2"/>
          <w:szCs w:val="22"/>
        </w:rPr>
        <w:t>. There was no difference c</w:t>
      </w:r>
      <w:r w:rsidR="00097E08" w:rsidRPr="006F7E9C">
        <w:rPr>
          <w:rFonts w:ascii="Calibri" w:hAnsi="Calibri" w:cs="Calibri"/>
          <w:spacing w:val="-2"/>
          <w:szCs w:val="22"/>
        </w:rPr>
        <w:t>ompare</w:t>
      </w:r>
      <w:r w:rsidR="00EC12A8" w:rsidRPr="006F7E9C">
        <w:rPr>
          <w:rFonts w:ascii="Calibri" w:hAnsi="Calibri" w:cs="Calibri"/>
          <w:spacing w:val="-2"/>
          <w:szCs w:val="22"/>
        </w:rPr>
        <w:t>d</w:t>
      </w:r>
      <w:r w:rsidR="00097E08" w:rsidRPr="006F7E9C">
        <w:rPr>
          <w:rFonts w:ascii="Calibri" w:hAnsi="Calibri" w:cs="Calibri"/>
          <w:spacing w:val="-2"/>
          <w:szCs w:val="22"/>
        </w:rPr>
        <w:t xml:space="preserve"> to plain </w:t>
      </w:r>
      <w:r w:rsidR="004D748D" w:rsidRPr="006F7E9C">
        <w:rPr>
          <w:rFonts w:ascii="Calibri" w:hAnsi="Calibri" w:cs="Calibri"/>
          <w:spacing w:val="-2"/>
          <w:szCs w:val="22"/>
        </w:rPr>
        <w:t>medium</w:t>
      </w:r>
      <w:r w:rsidR="00961CFA" w:rsidRPr="006F7E9C">
        <w:rPr>
          <w:rFonts w:ascii="Calibri" w:hAnsi="Calibri" w:cs="Calibri"/>
          <w:spacing w:val="-2"/>
          <w:szCs w:val="22"/>
        </w:rPr>
        <w:t xml:space="preserve"> (NC) either</w:t>
      </w:r>
      <w:r w:rsidR="00097E08" w:rsidRPr="006F7E9C">
        <w:rPr>
          <w:rFonts w:ascii="Calibri" w:hAnsi="Calibri" w:cs="Calibri"/>
          <w:spacing w:val="-2"/>
          <w:szCs w:val="22"/>
        </w:rPr>
        <w:t>,</w:t>
      </w:r>
      <w:r w:rsidR="004D748D" w:rsidRPr="006F7E9C">
        <w:rPr>
          <w:rFonts w:ascii="Calibri" w:hAnsi="Calibri" w:cs="Calibri"/>
          <w:spacing w:val="-2"/>
          <w:szCs w:val="22"/>
        </w:rPr>
        <w:t xml:space="preserve"> </w:t>
      </w:r>
      <w:r w:rsidR="00644A95" w:rsidRPr="006F7E9C">
        <w:rPr>
          <w:rFonts w:ascii="Calibri" w:hAnsi="Calibri" w:cs="Calibri"/>
          <w:spacing w:val="-2"/>
          <w:szCs w:val="22"/>
        </w:rPr>
        <w:t>which indicate</w:t>
      </w:r>
      <w:r w:rsidR="007D51C8">
        <w:rPr>
          <w:rFonts w:ascii="Calibri" w:hAnsi="Calibri" w:cs="Calibri"/>
          <w:spacing w:val="-2"/>
          <w:szCs w:val="22"/>
        </w:rPr>
        <w:t>s</w:t>
      </w:r>
      <w:r w:rsidR="00644A95" w:rsidRPr="006F7E9C">
        <w:rPr>
          <w:rFonts w:ascii="Calibri" w:hAnsi="Calibri" w:cs="Calibri"/>
          <w:spacing w:val="-2"/>
          <w:szCs w:val="22"/>
        </w:rPr>
        <w:t xml:space="preserve"> t</w:t>
      </w:r>
      <w:r w:rsidR="00961CFA" w:rsidRPr="006F7E9C">
        <w:rPr>
          <w:rFonts w:ascii="Calibri" w:hAnsi="Calibri" w:cs="Calibri"/>
          <w:spacing w:val="-2"/>
          <w:szCs w:val="22"/>
        </w:rPr>
        <w:t>hat t</w:t>
      </w:r>
      <w:r w:rsidR="00644A95" w:rsidRPr="006F7E9C">
        <w:rPr>
          <w:rFonts w:ascii="Calibri" w:hAnsi="Calibri" w:cs="Calibri"/>
          <w:spacing w:val="-2"/>
          <w:szCs w:val="22"/>
        </w:rPr>
        <w:t xml:space="preserve">he toxicity of SWCNT-anti-MALAT1-Cy3 is </w:t>
      </w:r>
      <w:proofErr w:type="gramStart"/>
      <w:r w:rsidR="00C669BF" w:rsidRPr="006F7E9C">
        <w:rPr>
          <w:rFonts w:ascii="Calibri" w:hAnsi="Calibri" w:cs="Calibri"/>
          <w:spacing w:val="-2"/>
          <w:szCs w:val="22"/>
        </w:rPr>
        <w:t>similar to</w:t>
      </w:r>
      <w:proofErr w:type="gramEnd"/>
      <w:r w:rsidR="00FF2A81">
        <w:rPr>
          <w:rFonts w:ascii="Calibri" w:hAnsi="Calibri" w:cs="Calibri"/>
          <w:spacing w:val="-2"/>
          <w:szCs w:val="22"/>
        </w:rPr>
        <w:t xml:space="preserve"> the</w:t>
      </w:r>
      <w:r w:rsidR="00C669BF" w:rsidRPr="006F7E9C">
        <w:rPr>
          <w:rFonts w:ascii="Calibri" w:hAnsi="Calibri" w:cs="Calibri"/>
          <w:spacing w:val="-2"/>
          <w:szCs w:val="22"/>
        </w:rPr>
        <w:t xml:space="preserve"> </w:t>
      </w:r>
      <w:r w:rsidR="00FF2A81" w:rsidRPr="006F7E9C">
        <w:rPr>
          <w:rFonts w:ascii="Calibri" w:hAnsi="Calibri" w:cs="Calibri"/>
          <w:spacing w:val="-2"/>
          <w:szCs w:val="22"/>
        </w:rPr>
        <w:t>treatment control</w:t>
      </w:r>
      <w:r w:rsidR="00C669BF" w:rsidRPr="006F7E9C">
        <w:rPr>
          <w:rFonts w:ascii="Calibri" w:hAnsi="Calibri" w:cs="Calibri"/>
          <w:spacing w:val="-2"/>
          <w:szCs w:val="22"/>
        </w:rPr>
        <w:t xml:space="preserve">, which has </w:t>
      </w:r>
      <w:r w:rsidR="007D51C8">
        <w:rPr>
          <w:rFonts w:ascii="Calibri" w:hAnsi="Calibri" w:cs="Calibri"/>
          <w:spacing w:val="-2"/>
          <w:szCs w:val="22"/>
        </w:rPr>
        <w:t xml:space="preserve">a </w:t>
      </w:r>
      <w:r w:rsidR="00C669BF" w:rsidRPr="006F7E9C">
        <w:rPr>
          <w:rFonts w:ascii="Calibri" w:hAnsi="Calibri" w:cs="Calibri"/>
          <w:spacing w:val="-2"/>
          <w:szCs w:val="22"/>
        </w:rPr>
        <w:t>limited and acceptable toxicity to normal cells at high dosage.</w:t>
      </w:r>
    </w:p>
    <w:p w14:paraId="61BEA037" w14:textId="77777777" w:rsidR="00EC12A8" w:rsidRPr="006F7E9C" w:rsidRDefault="00EC12A8" w:rsidP="00087087">
      <w:pPr>
        <w:pStyle w:val="Paragraph"/>
        <w:spacing w:before="0"/>
        <w:ind w:firstLine="0"/>
        <w:rPr>
          <w:rFonts w:ascii="Calibri" w:hAnsi="Calibri" w:cs="Calibri"/>
          <w:spacing w:val="-2"/>
          <w:szCs w:val="22"/>
          <w:lang w:eastAsia="zh-CN"/>
        </w:rPr>
      </w:pPr>
    </w:p>
    <w:p w14:paraId="7F5815FC" w14:textId="10F06D3A" w:rsidR="004A71E4" w:rsidRPr="006F7E9C" w:rsidRDefault="00983EB2" w:rsidP="00087087">
      <w:pPr>
        <w:pStyle w:val="Paragraph"/>
        <w:spacing w:before="0"/>
        <w:ind w:firstLine="0"/>
        <w:rPr>
          <w:rFonts w:ascii="Calibri" w:hAnsi="Calibri" w:cs="Calibri"/>
          <w:spacing w:val="-2"/>
          <w:szCs w:val="22"/>
        </w:rPr>
      </w:pPr>
      <w:r w:rsidRPr="006F7E9C">
        <w:rPr>
          <w:rFonts w:ascii="Calibri" w:hAnsi="Calibri" w:cs="Calibri"/>
          <w:spacing w:val="-2"/>
          <w:szCs w:val="22"/>
        </w:rPr>
        <w:t>Next, a human</w:t>
      </w:r>
      <w:r w:rsidR="007D51C8">
        <w:rPr>
          <w:rFonts w:ascii="Calibri" w:hAnsi="Calibri" w:cs="Calibri"/>
          <w:spacing w:val="-2"/>
          <w:szCs w:val="22"/>
        </w:rPr>
        <w:t>-</w:t>
      </w:r>
      <w:r w:rsidRPr="006F7E9C">
        <w:rPr>
          <w:rFonts w:ascii="Calibri" w:hAnsi="Calibri" w:cs="Calibri"/>
          <w:spacing w:val="-2"/>
          <w:szCs w:val="22"/>
        </w:rPr>
        <w:t xml:space="preserve">MM </w:t>
      </w:r>
      <w:r w:rsidRPr="006F7E9C">
        <w:rPr>
          <w:rFonts w:ascii="Calibri" w:hAnsi="Calibri" w:cs="Calibri"/>
        </w:rPr>
        <w:t>disseminated</w:t>
      </w:r>
      <w:r w:rsidRPr="006F7E9C">
        <w:rPr>
          <w:rFonts w:ascii="Calibri" w:hAnsi="Calibri" w:cs="Calibri"/>
          <w:spacing w:val="-2"/>
          <w:szCs w:val="22"/>
        </w:rPr>
        <w:t xml:space="preserve"> m</w:t>
      </w:r>
      <w:r w:rsidR="00320119" w:rsidRPr="006F7E9C">
        <w:rPr>
          <w:rFonts w:ascii="Calibri" w:hAnsi="Calibri" w:cs="Calibri"/>
          <w:spacing w:val="-2"/>
          <w:szCs w:val="22"/>
        </w:rPr>
        <w:t>ouse</w:t>
      </w:r>
      <w:r w:rsidRPr="006F7E9C">
        <w:rPr>
          <w:rFonts w:ascii="Calibri" w:hAnsi="Calibri" w:cs="Calibri"/>
          <w:spacing w:val="-2"/>
          <w:szCs w:val="22"/>
        </w:rPr>
        <w:t xml:space="preserve"> model </w:t>
      </w:r>
      <w:r w:rsidR="00ED13F4" w:rsidRPr="006F7E9C">
        <w:rPr>
          <w:rFonts w:ascii="Calibri" w:hAnsi="Calibri" w:cs="Calibri"/>
          <w:spacing w:val="-2"/>
          <w:szCs w:val="22"/>
        </w:rPr>
        <w:t xml:space="preserve">was established </w:t>
      </w:r>
      <w:r w:rsidRPr="006F7E9C">
        <w:rPr>
          <w:rFonts w:ascii="Calibri" w:hAnsi="Calibri" w:cs="Calibri"/>
          <w:spacing w:val="-2"/>
          <w:szCs w:val="22"/>
        </w:rPr>
        <w:t>t</w:t>
      </w:r>
      <w:r w:rsidR="00272D43" w:rsidRPr="006F7E9C">
        <w:rPr>
          <w:rFonts w:ascii="Calibri" w:hAnsi="Calibri" w:cs="Calibri"/>
          <w:spacing w:val="-2"/>
          <w:szCs w:val="22"/>
        </w:rPr>
        <w:t xml:space="preserve">o </w:t>
      </w:r>
      <w:r w:rsidR="009871E7" w:rsidRPr="006F7E9C">
        <w:rPr>
          <w:rFonts w:ascii="Calibri" w:hAnsi="Calibri" w:cs="Calibri"/>
          <w:spacing w:val="-2"/>
          <w:szCs w:val="22"/>
        </w:rPr>
        <w:t xml:space="preserve">evaluate </w:t>
      </w:r>
      <w:r w:rsidR="007D51C8">
        <w:rPr>
          <w:rFonts w:ascii="Calibri" w:hAnsi="Calibri" w:cs="Calibri"/>
          <w:spacing w:val="-2"/>
          <w:szCs w:val="22"/>
        </w:rPr>
        <w:t xml:space="preserve">the </w:t>
      </w:r>
      <w:r w:rsidR="00272D43" w:rsidRPr="006F7E9C">
        <w:rPr>
          <w:rFonts w:ascii="Calibri" w:hAnsi="Calibri" w:cs="Calibri"/>
          <w:spacing w:val="-2"/>
          <w:szCs w:val="22"/>
        </w:rPr>
        <w:t xml:space="preserve">treatment </w:t>
      </w:r>
      <w:r w:rsidR="009871E7" w:rsidRPr="006F7E9C">
        <w:rPr>
          <w:rFonts w:ascii="Calibri" w:hAnsi="Calibri" w:cs="Calibri"/>
          <w:spacing w:val="-2"/>
          <w:szCs w:val="22"/>
        </w:rPr>
        <w:t xml:space="preserve">effects </w:t>
      </w:r>
      <w:r w:rsidR="00272D43" w:rsidRPr="006F7E9C">
        <w:rPr>
          <w:rFonts w:ascii="Calibri" w:hAnsi="Calibri" w:cs="Calibri"/>
          <w:spacing w:val="-2"/>
          <w:szCs w:val="22"/>
        </w:rPr>
        <w:t xml:space="preserve">of SWCNT-anti-MALAT1 </w:t>
      </w:r>
      <w:r w:rsidR="00106D1A" w:rsidRPr="006F7E9C">
        <w:rPr>
          <w:rFonts w:ascii="Calibri" w:hAnsi="Calibri" w:cs="Calibri"/>
          <w:i/>
          <w:spacing w:val="-2"/>
          <w:szCs w:val="22"/>
        </w:rPr>
        <w:t>in vivo</w:t>
      </w:r>
      <w:r w:rsidRPr="006F7E9C">
        <w:rPr>
          <w:rFonts w:ascii="Calibri" w:hAnsi="Calibri" w:cs="Calibri"/>
          <w:spacing w:val="-2"/>
          <w:szCs w:val="22"/>
        </w:rPr>
        <w:t>. First</w:t>
      </w:r>
      <w:r w:rsidR="00724215" w:rsidRPr="006F7E9C">
        <w:rPr>
          <w:rFonts w:ascii="Calibri" w:hAnsi="Calibri" w:cs="Calibri"/>
          <w:spacing w:val="-2"/>
          <w:szCs w:val="22"/>
        </w:rPr>
        <w:t>,</w:t>
      </w:r>
      <w:r w:rsidR="0013758D" w:rsidRPr="006F7E9C">
        <w:rPr>
          <w:rFonts w:ascii="Calibri" w:hAnsi="Calibri" w:cs="Calibri"/>
          <w:spacing w:val="-2"/>
          <w:szCs w:val="22"/>
        </w:rPr>
        <w:t xml:space="preserve"> each SCID-beige m</w:t>
      </w:r>
      <w:r w:rsidR="00506FD3" w:rsidRPr="006F7E9C">
        <w:rPr>
          <w:rFonts w:ascii="Calibri" w:hAnsi="Calibri" w:cs="Calibri"/>
          <w:spacing w:val="-2"/>
          <w:szCs w:val="22"/>
        </w:rPr>
        <w:t>ouse (</w:t>
      </w:r>
      <w:r w:rsidR="007D51C8">
        <w:rPr>
          <w:rFonts w:ascii="Calibri" w:hAnsi="Calibri" w:cs="Calibri"/>
          <w:spacing w:val="-2"/>
          <w:szCs w:val="22"/>
        </w:rPr>
        <w:t xml:space="preserve">of </w:t>
      </w:r>
      <w:r w:rsidR="00506FD3" w:rsidRPr="006F7E9C">
        <w:rPr>
          <w:rFonts w:ascii="Calibri" w:hAnsi="Calibri" w:cs="Calibri"/>
          <w:spacing w:val="-2"/>
          <w:szCs w:val="22"/>
        </w:rPr>
        <w:t>8</w:t>
      </w:r>
      <w:r w:rsidR="0013758D" w:rsidRPr="006F7E9C">
        <w:rPr>
          <w:rFonts w:ascii="Calibri" w:hAnsi="Calibri" w:cs="Calibri"/>
          <w:spacing w:val="-2"/>
          <w:szCs w:val="22"/>
        </w:rPr>
        <w:t xml:space="preserve"> weeks old) was </w:t>
      </w:r>
      <w:r w:rsidR="00272D43" w:rsidRPr="006F7E9C">
        <w:rPr>
          <w:rFonts w:ascii="Calibri" w:hAnsi="Calibri" w:cs="Calibri"/>
          <w:spacing w:val="-2"/>
          <w:szCs w:val="22"/>
        </w:rPr>
        <w:t>inject</w:t>
      </w:r>
      <w:r w:rsidR="00961CFA" w:rsidRPr="006F7E9C">
        <w:rPr>
          <w:rFonts w:ascii="Calibri" w:hAnsi="Calibri" w:cs="Calibri"/>
          <w:spacing w:val="-2"/>
          <w:szCs w:val="22"/>
        </w:rPr>
        <w:t>ed with</w:t>
      </w:r>
      <w:r w:rsidR="0013758D" w:rsidRPr="006F7E9C">
        <w:rPr>
          <w:rFonts w:ascii="Calibri" w:hAnsi="Calibri" w:cs="Calibri"/>
          <w:spacing w:val="-2"/>
          <w:szCs w:val="22"/>
        </w:rPr>
        <w:t xml:space="preserve"> </w:t>
      </w:r>
      <w:r w:rsidR="00C803B4" w:rsidRPr="006F7E9C">
        <w:rPr>
          <w:rFonts w:ascii="Calibri" w:hAnsi="Calibri" w:cs="Calibri"/>
          <w:spacing w:val="-2"/>
        </w:rPr>
        <w:t>5</w:t>
      </w:r>
      <w:r w:rsidR="007D51C8">
        <w:rPr>
          <w:rFonts w:ascii="Calibri" w:hAnsi="Calibri" w:cs="Calibri"/>
          <w:spacing w:val="-2"/>
        </w:rPr>
        <w:t xml:space="preserve"> x </w:t>
      </w:r>
      <w:r w:rsidR="00C803B4" w:rsidRPr="006F7E9C">
        <w:rPr>
          <w:rFonts w:ascii="Calibri" w:hAnsi="Calibri" w:cs="Calibri"/>
          <w:spacing w:val="-2"/>
        </w:rPr>
        <w:t>10</w:t>
      </w:r>
      <w:r w:rsidR="00C803B4" w:rsidRPr="006F7E9C">
        <w:rPr>
          <w:rFonts w:ascii="Calibri" w:hAnsi="Calibri" w:cs="Calibri"/>
          <w:spacing w:val="-2"/>
          <w:vertAlign w:val="superscript"/>
        </w:rPr>
        <w:t>6</w:t>
      </w:r>
      <w:r w:rsidR="00C803B4" w:rsidRPr="006F7E9C">
        <w:rPr>
          <w:rFonts w:ascii="Calibri" w:hAnsi="Calibri" w:cs="Calibri"/>
          <w:spacing w:val="-2"/>
        </w:rPr>
        <w:t xml:space="preserve"> </w:t>
      </w:r>
      <w:r w:rsidR="0021350D" w:rsidRPr="006F7E9C">
        <w:rPr>
          <w:rFonts w:ascii="Calibri" w:hAnsi="Calibri" w:cs="Calibri"/>
          <w:spacing w:val="-2"/>
        </w:rPr>
        <w:t xml:space="preserve">H929-Luc-mCherry </w:t>
      </w:r>
      <w:r w:rsidR="00272D43" w:rsidRPr="006F7E9C">
        <w:rPr>
          <w:rFonts w:ascii="Calibri" w:hAnsi="Calibri" w:cs="Calibri"/>
          <w:spacing w:val="-2"/>
          <w:szCs w:val="22"/>
        </w:rPr>
        <w:t xml:space="preserve">cells </w:t>
      </w:r>
      <w:r w:rsidR="009871E7" w:rsidRPr="006F7E9C">
        <w:rPr>
          <w:rFonts w:ascii="Calibri" w:hAnsi="Calibri" w:cs="Calibri"/>
        </w:rPr>
        <w:t>intravenously</w:t>
      </w:r>
      <w:r w:rsidR="009871E7" w:rsidRPr="006F7E9C">
        <w:rPr>
          <w:rFonts w:ascii="Calibri" w:hAnsi="Calibri" w:cs="Calibri"/>
          <w:spacing w:val="-2"/>
          <w:szCs w:val="22"/>
        </w:rPr>
        <w:t xml:space="preserve"> </w:t>
      </w:r>
      <w:r w:rsidR="00272D43" w:rsidRPr="006F7E9C">
        <w:rPr>
          <w:rFonts w:ascii="Calibri" w:hAnsi="Calibri" w:cs="Calibri"/>
          <w:spacing w:val="-2"/>
          <w:szCs w:val="22"/>
        </w:rPr>
        <w:t>(</w:t>
      </w:r>
      <w:r w:rsidR="00106D1A" w:rsidRPr="006F7E9C">
        <w:rPr>
          <w:rFonts w:ascii="Calibri" w:hAnsi="Calibri" w:cs="Calibri"/>
          <w:b/>
          <w:spacing w:val="-2"/>
          <w:szCs w:val="22"/>
        </w:rPr>
        <w:t>Figure</w:t>
      </w:r>
      <w:r w:rsidR="00961CFA" w:rsidRPr="006F7E9C">
        <w:rPr>
          <w:rFonts w:ascii="Calibri" w:hAnsi="Calibri" w:cs="Calibri"/>
          <w:b/>
          <w:spacing w:val="-2"/>
          <w:szCs w:val="22"/>
        </w:rPr>
        <w:t xml:space="preserve"> </w:t>
      </w:r>
      <w:r w:rsidR="00272D43" w:rsidRPr="006F7E9C">
        <w:rPr>
          <w:rFonts w:ascii="Calibri" w:hAnsi="Calibri" w:cs="Calibri"/>
          <w:b/>
          <w:spacing w:val="-2"/>
          <w:szCs w:val="22"/>
        </w:rPr>
        <w:t>3</w:t>
      </w:r>
      <w:r w:rsidR="00272D43" w:rsidRPr="006F7E9C">
        <w:rPr>
          <w:rFonts w:ascii="Calibri" w:hAnsi="Calibri" w:cs="Calibri"/>
          <w:spacing w:val="-2"/>
          <w:szCs w:val="22"/>
        </w:rPr>
        <w:t xml:space="preserve">). </w:t>
      </w:r>
      <w:r w:rsidR="007D51C8">
        <w:rPr>
          <w:rFonts w:ascii="Calibri" w:hAnsi="Calibri" w:cs="Calibri"/>
          <w:spacing w:val="-2"/>
          <w:szCs w:val="22"/>
        </w:rPr>
        <w:t>A</w:t>
      </w:r>
      <w:r w:rsidR="00961CFA" w:rsidRPr="006F7E9C">
        <w:rPr>
          <w:rFonts w:ascii="Calibri" w:hAnsi="Calibri" w:cs="Calibri"/>
          <w:spacing w:val="-2"/>
          <w:szCs w:val="22"/>
        </w:rPr>
        <w:t xml:space="preserve"> total of</w:t>
      </w:r>
      <w:r w:rsidR="005D40D9" w:rsidRPr="006F7E9C">
        <w:rPr>
          <w:rFonts w:ascii="Calibri" w:hAnsi="Calibri" w:cs="Calibri"/>
          <w:spacing w:val="-2"/>
          <w:szCs w:val="22"/>
        </w:rPr>
        <w:t xml:space="preserve"> 14 mice </w:t>
      </w:r>
      <w:r w:rsidR="007D51C8">
        <w:rPr>
          <w:rFonts w:ascii="Calibri" w:hAnsi="Calibri" w:cs="Calibri"/>
          <w:spacing w:val="-2"/>
          <w:szCs w:val="22"/>
        </w:rPr>
        <w:t xml:space="preserve">were </w:t>
      </w:r>
      <w:r w:rsidR="005D40D9" w:rsidRPr="006F7E9C">
        <w:rPr>
          <w:rFonts w:ascii="Calibri" w:hAnsi="Calibri" w:cs="Calibri"/>
          <w:spacing w:val="-2"/>
          <w:szCs w:val="22"/>
        </w:rPr>
        <w:t>injected</w:t>
      </w:r>
      <w:r w:rsidR="00724443" w:rsidRPr="006F7E9C">
        <w:rPr>
          <w:rFonts w:ascii="Calibri" w:hAnsi="Calibri" w:cs="Calibri"/>
          <w:spacing w:val="-2"/>
          <w:szCs w:val="22"/>
        </w:rPr>
        <w:t xml:space="preserve"> with </w:t>
      </w:r>
      <w:r w:rsidR="00E42C80" w:rsidRPr="006F7E9C">
        <w:rPr>
          <w:rFonts w:ascii="Calibri" w:hAnsi="Calibri" w:cs="Calibri"/>
          <w:spacing w:val="-2"/>
          <w:szCs w:val="22"/>
        </w:rPr>
        <w:t>H929</w:t>
      </w:r>
      <w:r w:rsidR="00724443" w:rsidRPr="006F7E9C">
        <w:rPr>
          <w:rFonts w:ascii="Calibri" w:hAnsi="Calibri" w:cs="Calibri"/>
          <w:spacing w:val="-2"/>
          <w:szCs w:val="22"/>
        </w:rPr>
        <w:t xml:space="preserve"> cells</w:t>
      </w:r>
      <w:r w:rsidR="00961CFA" w:rsidRPr="006F7E9C">
        <w:rPr>
          <w:rFonts w:ascii="Calibri" w:hAnsi="Calibri" w:cs="Calibri"/>
          <w:spacing w:val="-2"/>
          <w:szCs w:val="22"/>
        </w:rPr>
        <w:t>;</w:t>
      </w:r>
      <w:r w:rsidR="005D40D9" w:rsidRPr="006F7E9C">
        <w:rPr>
          <w:rFonts w:ascii="Calibri" w:hAnsi="Calibri" w:cs="Calibri"/>
          <w:spacing w:val="-2"/>
          <w:szCs w:val="22"/>
        </w:rPr>
        <w:t xml:space="preserve"> among them, </w:t>
      </w:r>
      <w:r w:rsidR="00960D07">
        <w:rPr>
          <w:rFonts w:ascii="Calibri" w:hAnsi="Calibri" w:cs="Calibri"/>
          <w:spacing w:val="-2"/>
          <w:szCs w:val="22"/>
        </w:rPr>
        <w:t>seven</w:t>
      </w:r>
      <w:r w:rsidR="005D40D9" w:rsidRPr="006F7E9C">
        <w:rPr>
          <w:rFonts w:ascii="Calibri" w:hAnsi="Calibri" w:cs="Calibri"/>
          <w:spacing w:val="-2"/>
          <w:szCs w:val="22"/>
        </w:rPr>
        <w:t xml:space="preserve"> mice were </w:t>
      </w:r>
      <w:r w:rsidR="00260AEE" w:rsidRPr="006F7E9C">
        <w:rPr>
          <w:rFonts w:ascii="Calibri" w:hAnsi="Calibri" w:cs="Calibri"/>
          <w:spacing w:val="-2"/>
          <w:szCs w:val="22"/>
        </w:rPr>
        <w:t xml:space="preserve">randomly </w:t>
      </w:r>
      <w:r w:rsidR="005D40D9" w:rsidRPr="006F7E9C">
        <w:rPr>
          <w:rFonts w:ascii="Calibri" w:hAnsi="Calibri" w:cs="Calibri"/>
          <w:spacing w:val="-2"/>
          <w:szCs w:val="22"/>
        </w:rPr>
        <w:t>arranged in</w:t>
      </w:r>
      <w:r w:rsidR="00FC35E6" w:rsidRPr="006F7E9C">
        <w:rPr>
          <w:rFonts w:ascii="Calibri" w:hAnsi="Calibri" w:cs="Calibri"/>
          <w:spacing w:val="-2"/>
          <w:szCs w:val="22"/>
        </w:rPr>
        <w:t>to</w:t>
      </w:r>
      <w:r w:rsidR="005D40D9" w:rsidRPr="006F7E9C">
        <w:rPr>
          <w:rFonts w:ascii="Calibri" w:hAnsi="Calibri" w:cs="Calibri"/>
          <w:spacing w:val="-2"/>
          <w:szCs w:val="22"/>
        </w:rPr>
        <w:t xml:space="preserve"> </w:t>
      </w:r>
      <w:r w:rsidR="00961CFA" w:rsidRPr="006F7E9C">
        <w:rPr>
          <w:rFonts w:ascii="Calibri" w:hAnsi="Calibri" w:cs="Calibri"/>
          <w:spacing w:val="-2"/>
          <w:szCs w:val="22"/>
        </w:rPr>
        <w:t>a</w:t>
      </w:r>
      <w:r w:rsidR="00794CBA">
        <w:rPr>
          <w:rFonts w:ascii="Calibri" w:hAnsi="Calibri" w:cs="Calibri"/>
          <w:spacing w:val="-2"/>
          <w:szCs w:val="22"/>
        </w:rPr>
        <w:t>n</w:t>
      </w:r>
      <w:r w:rsidR="00961CFA" w:rsidRPr="006F7E9C">
        <w:rPr>
          <w:rFonts w:ascii="Calibri" w:hAnsi="Calibri" w:cs="Calibri"/>
          <w:spacing w:val="-2"/>
          <w:szCs w:val="22"/>
        </w:rPr>
        <w:t xml:space="preserve"> </w:t>
      </w:r>
      <w:r w:rsidR="00DD71EB" w:rsidRPr="006F7E9C">
        <w:rPr>
          <w:rFonts w:ascii="Calibri" w:hAnsi="Calibri" w:cs="Calibri"/>
          <w:spacing w:val="-2"/>
          <w:szCs w:val="22"/>
        </w:rPr>
        <w:t xml:space="preserve">SWCNT-anti-MALAT1-Cy3 treatment </w:t>
      </w:r>
      <w:r w:rsidR="005D40D9" w:rsidRPr="006F7E9C">
        <w:rPr>
          <w:rFonts w:ascii="Calibri" w:hAnsi="Calibri" w:cs="Calibri"/>
          <w:spacing w:val="-2"/>
          <w:szCs w:val="22"/>
        </w:rPr>
        <w:t xml:space="preserve">group, and another </w:t>
      </w:r>
      <w:r w:rsidR="00960D07">
        <w:rPr>
          <w:rFonts w:ascii="Calibri" w:hAnsi="Calibri" w:cs="Calibri"/>
          <w:spacing w:val="-2"/>
          <w:szCs w:val="22"/>
        </w:rPr>
        <w:t>seven</w:t>
      </w:r>
      <w:r w:rsidR="005D40D9" w:rsidRPr="006F7E9C">
        <w:rPr>
          <w:rFonts w:ascii="Calibri" w:hAnsi="Calibri" w:cs="Calibri"/>
          <w:spacing w:val="-2"/>
          <w:szCs w:val="22"/>
        </w:rPr>
        <w:t xml:space="preserve"> were in </w:t>
      </w:r>
      <w:r w:rsidR="00961CFA" w:rsidRPr="006F7E9C">
        <w:rPr>
          <w:rFonts w:ascii="Calibri" w:hAnsi="Calibri" w:cs="Calibri"/>
          <w:spacing w:val="-2"/>
          <w:szCs w:val="22"/>
        </w:rPr>
        <w:t xml:space="preserve">the </w:t>
      </w:r>
      <w:r w:rsidR="00DD71EB" w:rsidRPr="006F7E9C">
        <w:rPr>
          <w:rFonts w:ascii="Calibri" w:hAnsi="Calibri" w:cs="Calibri"/>
          <w:spacing w:val="-2"/>
          <w:szCs w:val="22"/>
        </w:rPr>
        <w:t xml:space="preserve">control </w:t>
      </w:r>
      <w:r w:rsidR="005D40D9" w:rsidRPr="006F7E9C">
        <w:rPr>
          <w:rFonts w:ascii="Calibri" w:hAnsi="Calibri" w:cs="Calibri"/>
          <w:spacing w:val="-2"/>
          <w:szCs w:val="22"/>
        </w:rPr>
        <w:t xml:space="preserve">group. </w:t>
      </w:r>
      <w:r w:rsidR="00320119" w:rsidRPr="006F7E9C">
        <w:rPr>
          <w:rFonts w:ascii="Calibri" w:hAnsi="Calibri" w:cs="Calibri"/>
          <w:spacing w:val="-2"/>
          <w:szCs w:val="22"/>
        </w:rPr>
        <w:t>Both SWCNT-anti-MALAT1 and SWCNT-</w:t>
      </w:r>
      <w:r w:rsidR="00355095" w:rsidRPr="006F7E9C">
        <w:rPr>
          <w:rFonts w:ascii="Calibri" w:hAnsi="Calibri" w:cs="Calibri"/>
          <w:spacing w:val="-2"/>
          <w:szCs w:val="22"/>
        </w:rPr>
        <w:t>control</w:t>
      </w:r>
      <w:r w:rsidR="00320119" w:rsidRPr="006F7E9C">
        <w:rPr>
          <w:rFonts w:ascii="Calibri" w:hAnsi="Calibri" w:cs="Calibri"/>
          <w:spacing w:val="-2"/>
          <w:szCs w:val="22"/>
        </w:rPr>
        <w:t xml:space="preserve"> oligos were dissolved in 0.5</w:t>
      </w:r>
      <w:r w:rsidR="00961CFA" w:rsidRPr="006F7E9C">
        <w:rPr>
          <w:rFonts w:ascii="Calibri" w:hAnsi="Calibri" w:cs="Calibri"/>
          <w:spacing w:val="-2"/>
          <w:szCs w:val="22"/>
        </w:rPr>
        <w:t xml:space="preserve"> </w:t>
      </w:r>
      <w:r w:rsidR="00320119" w:rsidRPr="006F7E9C">
        <w:rPr>
          <w:rFonts w:ascii="Calibri" w:hAnsi="Calibri" w:cs="Calibri"/>
          <w:spacing w:val="-2"/>
          <w:szCs w:val="22"/>
        </w:rPr>
        <w:t>m</w:t>
      </w:r>
      <w:r w:rsidR="00583703" w:rsidRPr="006F7E9C">
        <w:rPr>
          <w:rFonts w:ascii="Calibri" w:hAnsi="Calibri" w:cs="Calibri"/>
          <w:spacing w:val="-2"/>
          <w:szCs w:val="22"/>
        </w:rPr>
        <w:t>L</w:t>
      </w:r>
      <w:r w:rsidR="00320119" w:rsidRPr="006F7E9C">
        <w:rPr>
          <w:rFonts w:ascii="Calibri" w:hAnsi="Calibri" w:cs="Calibri"/>
          <w:spacing w:val="-2"/>
          <w:szCs w:val="22"/>
        </w:rPr>
        <w:t xml:space="preserve"> </w:t>
      </w:r>
      <w:r w:rsidR="00961CFA" w:rsidRPr="006F7E9C">
        <w:rPr>
          <w:rFonts w:ascii="Calibri" w:hAnsi="Calibri" w:cs="Calibri"/>
          <w:spacing w:val="-2"/>
          <w:szCs w:val="22"/>
        </w:rPr>
        <w:t>of 1x</w:t>
      </w:r>
      <w:r w:rsidR="00583703" w:rsidRPr="006F7E9C">
        <w:rPr>
          <w:rFonts w:ascii="Calibri" w:hAnsi="Calibri" w:cs="Calibri"/>
          <w:spacing w:val="-2"/>
          <w:szCs w:val="22"/>
        </w:rPr>
        <w:t xml:space="preserve"> </w:t>
      </w:r>
      <w:r w:rsidR="00765E1D" w:rsidRPr="006F7E9C">
        <w:rPr>
          <w:rFonts w:ascii="Calibri" w:hAnsi="Calibri" w:cs="Calibri"/>
          <w:spacing w:val="-2"/>
          <w:szCs w:val="22"/>
        </w:rPr>
        <w:t>PBS and</w:t>
      </w:r>
      <w:r w:rsidR="00320119" w:rsidRPr="006F7E9C">
        <w:rPr>
          <w:rFonts w:ascii="Calibri" w:hAnsi="Calibri" w:cs="Calibri"/>
          <w:spacing w:val="-2"/>
          <w:szCs w:val="22"/>
        </w:rPr>
        <w:t xml:space="preserve"> injected through </w:t>
      </w:r>
      <w:r w:rsidR="007D51C8">
        <w:rPr>
          <w:rFonts w:ascii="Calibri" w:hAnsi="Calibri" w:cs="Calibri"/>
          <w:spacing w:val="-2"/>
          <w:szCs w:val="22"/>
        </w:rPr>
        <w:t xml:space="preserve">the </w:t>
      </w:r>
      <w:r w:rsidR="00320119" w:rsidRPr="006F7E9C">
        <w:rPr>
          <w:rFonts w:ascii="Calibri" w:hAnsi="Calibri" w:cs="Calibri"/>
          <w:spacing w:val="-2"/>
          <w:szCs w:val="22"/>
        </w:rPr>
        <w:t xml:space="preserve">tail veins </w:t>
      </w:r>
      <w:r w:rsidR="00272D43" w:rsidRPr="006F7E9C">
        <w:rPr>
          <w:rFonts w:ascii="Calibri" w:hAnsi="Calibri" w:cs="Calibri"/>
          <w:spacing w:val="-2"/>
          <w:szCs w:val="22"/>
        </w:rPr>
        <w:t xml:space="preserve">7 </w:t>
      </w:r>
      <w:r w:rsidR="00765E1D" w:rsidRPr="006F7E9C">
        <w:rPr>
          <w:rFonts w:ascii="Calibri" w:hAnsi="Calibri" w:cs="Calibri"/>
          <w:spacing w:val="-2"/>
          <w:szCs w:val="22"/>
        </w:rPr>
        <w:t xml:space="preserve">days </w:t>
      </w:r>
      <w:r w:rsidR="00272D43" w:rsidRPr="006F7E9C">
        <w:rPr>
          <w:rFonts w:ascii="Calibri" w:hAnsi="Calibri" w:cs="Calibri"/>
          <w:spacing w:val="-2"/>
          <w:szCs w:val="22"/>
        </w:rPr>
        <w:t xml:space="preserve">after </w:t>
      </w:r>
      <w:r w:rsidR="007D51C8">
        <w:rPr>
          <w:rFonts w:ascii="Calibri" w:hAnsi="Calibri" w:cs="Calibri"/>
          <w:spacing w:val="-2"/>
          <w:szCs w:val="22"/>
        </w:rPr>
        <w:t xml:space="preserve">the </w:t>
      </w:r>
      <w:r w:rsidR="00272D43" w:rsidRPr="006F7E9C">
        <w:rPr>
          <w:rFonts w:ascii="Calibri" w:hAnsi="Calibri" w:cs="Calibri"/>
          <w:spacing w:val="-2"/>
          <w:szCs w:val="22"/>
        </w:rPr>
        <w:t>tumor cell</w:t>
      </w:r>
      <w:r w:rsidR="00355095" w:rsidRPr="006F7E9C">
        <w:rPr>
          <w:rFonts w:ascii="Calibri" w:hAnsi="Calibri" w:cs="Calibri"/>
          <w:spacing w:val="-2"/>
          <w:szCs w:val="22"/>
        </w:rPr>
        <w:t xml:space="preserve"> </w:t>
      </w:r>
      <w:r w:rsidR="00272D43" w:rsidRPr="006F7E9C">
        <w:rPr>
          <w:rFonts w:ascii="Calibri" w:hAnsi="Calibri" w:cs="Calibri"/>
          <w:spacing w:val="-2"/>
          <w:szCs w:val="22"/>
        </w:rPr>
        <w:t>injection</w:t>
      </w:r>
      <w:r w:rsidR="00765E1D" w:rsidRPr="006F7E9C">
        <w:rPr>
          <w:rFonts w:ascii="Calibri" w:hAnsi="Calibri" w:cs="Calibri"/>
          <w:spacing w:val="-2"/>
          <w:szCs w:val="22"/>
        </w:rPr>
        <w:t xml:space="preserve">. The SWCNT-anti-MALAT1-Cy3 treatment was </w:t>
      </w:r>
      <w:r w:rsidR="00272D43" w:rsidRPr="006F7E9C">
        <w:rPr>
          <w:rFonts w:ascii="Calibri" w:hAnsi="Calibri" w:cs="Calibri"/>
          <w:spacing w:val="-2"/>
          <w:szCs w:val="22"/>
        </w:rPr>
        <w:t xml:space="preserve">repeated </w:t>
      </w:r>
      <w:r w:rsidR="00C65A36" w:rsidRPr="006F7E9C">
        <w:rPr>
          <w:rFonts w:ascii="Calibri" w:hAnsi="Calibri" w:cs="Calibri"/>
          <w:spacing w:val="-2"/>
          <w:szCs w:val="22"/>
        </w:rPr>
        <w:t xml:space="preserve">every 7 </w:t>
      </w:r>
      <w:r w:rsidR="00272D43" w:rsidRPr="006F7E9C">
        <w:rPr>
          <w:rFonts w:ascii="Calibri" w:hAnsi="Calibri" w:cs="Calibri"/>
          <w:spacing w:val="-2"/>
          <w:szCs w:val="22"/>
        </w:rPr>
        <w:t xml:space="preserve">days </w:t>
      </w:r>
      <w:r w:rsidR="00C65A36" w:rsidRPr="006F7E9C">
        <w:rPr>
          <w:rFonts w:ascii="Calibri" w:hAnsi="Calibri" w:cs="Calibri"/>
          <w:spacing w:val="-2"/>
          <w:szCs w:val="22"/>
        </w:rPr>
        <w:t>until the termination of the experiment</w:t>
      </w:r>
      <w:r w:rsidR="00272D43" w:rsidRPr="006F7E9C">
        <w:rPr>
          <w:rFonts w:ascii="Calibri" w:hAnsi="Calibri" w:cs="Calibri"/>
          <w:spacing w:val="-2"/>
          <w:szCs w:val="22"/>
        </w:rPr>
        <w:t xml:space="preserve">. </w:t>
      </w:r>
      <w:r w:rsidR="00F524EE" w:rsidRPr="006F7E9C">
        <w:rPr>
          <w:rFonts w:ascii="Calibri" w:hAnsi="Calibri" w:cs="Calibri"/>
          <w:bCs/>
        </w:rPr>
        <w:t>To evaluate the</w:t>
      </w:r>
      <w:r w:rsidR="00F524EE" w:rsidRPr="006F7E9C">
        <w:rPr>
          <w:rFonts w:ascii="Calibri" w:hAnsi="Calibri" w:cs="Calibri"/>
          <w:spacing w:val="-2"/>
          <w:szCs w:val="22"/>
        </w:rPr>
        <w:t xml:space="preserve"> tumor burden, </w:t>
      </w:r>
      <w:r w:rsidR="00F524EE" w:rsidRPr="006F7E9C">
        <w:rPr>
          <w:rFonts w:ascii="Calibri" w:hAnsi="Calibri" w:cs="Calibri"/>
          <w:spacing w:val="-2"/>
          <w:szCs w:val="22"/>
          <w:lang w:eastAsia="zh-CN"/>
        </w:rPr>
        <w:t>t</w:t>
      </w:r>
      <w:r w:rsidR="00272D43" w:rsidRPr="006F7E9C">
        <w:rPr>
          <w:rFonts w:ascii="Calibri" w:hAnsi="Calibri" w:cs="Calibri"/>
          <w:spacing w:val="-2"/>
          <w:szCs w:val="22"/>
          <w:lang w:eastAsia="zh-CN"/>
        </w:rPr>
        <w:t xml:space="preserve">he </w:t>
      </w:r>
      <w:r w:rsidR="00272D43" w:rsidRPr="006F7E9C">
        <w:rPr>
          <w:rFonts w:ascii="Calibri" w:hAnsi="Calibri" w:cs="Calibri"/>
          <w:spacing w:val="-2"/>
          <w:szCs w:val="22"/>
        </w:rPr>
        <w:t xml:space="preserve">luciferin signal was observed </w:t>
      </w:r>
      <w:r w:rsidR="00961CFA" w:rsidRPr="006F7E9C">
        <w:rPr>
          <w:rFonts w:ascii="Calibri" w:hAnsi="Calibri" w:cs="Calibri"/>
          <w:spacing w:val="-2"/>
          <w:szCs w:val="22"/>
        </w:rPr>
        <w:t>by</w:t>
      </w:r>
      <w:r w:rsidR="00765E1D" w:rsidRPr="006F7E9C">
        <w:rPr>
          <w:rFonts w:ascii="Calibri" w:hAnsi="Calibri" w:cs="Calibri"/>
          <w:spacing w:val="-2"/>
          <w:szCs w:val="22"/>
        </w:rPr>
        <w:t xml:space="preserve"> an</w:t>
      </w:r>
      <w:r w:rsidR="00961CFA" w:rsidRPr="006F7E9C">
        <w:rPr>
          <w:rFonts w:ascii="Calibri" w:hAnsi="Calibri" w:cs="Calibri"/>
          <w:spacing w:val="-2"/>
          <w:szCs w:val="22"/>
        </w:rPr>
        <w:t xml:space="preserve"> </w:t>
      </w:r>
      <w:r w:rsidR="00961CFA" w:rsidRPr="006F7E9C">
        <w:rPr>
          <w:rFonts w:ascii="Calibri" w:hAnsi="Calibri" w:cs="Calibri"/>
          <w:i/>
          <w:spacing w:val="-2"/>
          <w:szCs w:val="22"/>
          <w:lang w:eastAsia="zh-CN"/>
        </w:rPr>
        <w:t>i</w:t>
      </w:r>
      <w:r w:rsidR="00961CFA" w:rsidRPr="006F7E9C">
        <w:rPr>
          <w:rFonts w:ascii="Calibri" w:hAnsi="Calibri" w:cs="Calibri"/>
          <w:i/>
          <w:spacing w:val="-2"/>
          <w:szCs w:val="22"/>
        </w:rPr>
        <w:t xml:space="preserve">n </w:t>
      </w:r>
      <w:r w:rsidR="00961CFA" w:rsidRPr="006F7E9C">
        <w:rPr>
          <w:rFonts w:ascii="Calibri" w:hAnsi="Calibri" w:cs="Calibri"/>
          <w:i/>
          <w:spacing w:val="-2"/>
          <w:szCs w:val="22"/>
          <w:lang w:eastAsia="zh-CN"/>
        </w:rPr>
        <w:t>v</w:t>
      </w:r>
      <w:r w:rsidR="00961CFA" w:rsidRPr="006F7E9C">
        <w:rPr>
          <w:rFonts w:ascii="Calibri" w:hAnsi="Calibri" w:cs="Calibri"/>
          <w:i/>
          <w:spacing w:val="-2"/>
          <w:szCs w:val="22"/>
        </w:rPr>
        <w:t>ivo</w:t>
      </w:r>
      <w:r w:rsidR="00961CFA" w:rsidRPr="006F7E9C">
        <w:rPr>
          <w:rFonts w:ascii="Calibri" w:hAnsi="Calibri" w:cs="Calibri"/>
          <w:spacing w:val="-2"/>
          <w:szCs w:val="22"/>
        </w:rPr>
        <w:t xml:space="preserve"> </w:t>
      </w:r>
      <w:r w:rsidR="00961CFA" w:rsidRPr="006F7E9C">
        <w:rPr>
          <w:rFonts w:ascii="Calibri" w:hAnsi="Calibri" w:cs="Calibri"/>
          <w:spacing w:val="-2"/>
          <w:szCs w:val="22"/>
          <w:lang w:eastAsia="zh-CN"/>
        </w:rPr>
        <w:t>i</w:t>
      </w:r>
      <w:r w:rsidR="00961CFA" w:rsidRPr="006F7E9C">
        <w:rPr>
          <w:rFonts w:ascii="Calibri" w:hAnsi="Calibri" w:cs="Calibri"/>
          <w:spacing w:val="-2"/>
          <w:szCs w:val="22"/>
        </w:rPr>
        <w:t xml:space="preserve">maging system </w:t>
      </w:r>
      <w:r w:rsidR="00743720" w:rsidRPr="006F7E9C">
        <w:rPr>
          <w:rFonts w:ascii="Calibri" w:hAnsi="Calibri" w:cs="Calibri"/>
          <w:spacing w:val="-2"/>
          <w:szCs w:val="22"/>
        </w:rPr>
        <w:t>(</w:t>
      </w:r>
      <w:r w:rsidR="00272D43" w:rsidRPr="006F7E9C">
        <w:rPr>
          <w:rFonts w:ascii="Calibri" w:hAnsi="Calibri" w:cs="Calibri"/>
          <w:bCs/>
        </w:rPr>
        <w:t>IVIS</w:t>
      </w:r>
      <w:r w:rsidR="00743720" w:rsidRPr="006F7E9C">
        <w:rPr>
          <w:rFonts w:ascii="Calibri" w:hAnsi="Calibri" w:cs="Calibri"/>
          <w:bCs/>
        </w:rPr>
        <w:t>)</w:t>
      </w:r>
      <w:r w:rsidR="00272D43" w:rsidRPr="006F7E9C">
        <w:rPr>
          <w:rFonts w:ascii="Calibri" w:hAnsi="Calibri" w:cs="Calibri"/>
          <w:bCs/>
        </w:rPr>
        <w:t xml:space="preserve"> </w:t>
      </w:r>
      <w:r w:rsidR="00BA2289" w:rsidRPr="006F7E9C">
        <w:rPr>
          <w:rFonts w:ascii="Calibri" w:hAnsi="Calibri" w:cs="Calibri"/>
          <w:bCs/>
        </w:rPr>
        <w:t xml:space="preserve">30 min </w:t>
      </w:r>
      <w:r w:rsidR="00272D43" w:rsidRPr="006F7E9C">
        <w:rPr>
          <w:rFonts w:ascii="Calibri" w:hAnsi="Calibri" w:cs="Calibri"/>
          <w:bCs/>
        </w:rPr>
        <w:t xml:space="preserve">after </w:t>
      </w:r>
      <w:r w:rsidR="007D51C8">
        <w:rPr>
          <w:rFonts w:ascii="Calibri" w:hAnsi="Calibri" w:cs="Calibri"/>
          <w:bCs/>
        </w:rPr>
        <w:t xml:space="preserve">the </w:t>
      </w:r>
      <w:r w:rsidR="00272D43" w:rsidRPr="006F7E9C">
        <w:rPr>
          <w:rFonts w:ascii="Calibri" w:hAnsi="Calibri" w:cs="Calibri"/>
          <w:bCs/>
        </w:rPr>
        <w:t xml:space="preserve">luciferin injection </w:t>
      </w:r>
      <w:r w:rsidR="007D51C8">
        <w:rPr>
          <w:rFonts w:ascii="Calibri" w:hAnsi="Calibri" w:cs="Calibri"/>
          <w:bCs/>
        </w:rPr>
        <w:t>1x</w:t>
      </w:r>
      <w:r w:rsidR="00272D43" w:rsidRPr="006F7E9C">
        <w:rPr>
          <w:rFonts w:ascii="Calibri" w:hAnsi="Calibri" w:cs="Calibri"/>
          <w:spacing w:val="-2"/>
          <w:szCs w:val="22"/>
        </w:rPr>
        <w:t xml:space="preserve"> a week before </w:t>
      </w:r>
      <w:r w:rsidR="007D51C8">
        <w:rPr>
          <w:rFonts w:ascii="Calibri" w:hAnsi="Calibri" w:cs="Calibri"/>
          <w:spacing w:val="-2"/>
          <w:szCs w:val="22"/>
        </w:rPr>
        <w:t xml:space="preserve">the </w:t>
      </w:r>
      <w:r w:rsidR="00272D43" w:rsidRPr="006F7E9C">
        <w:rPr>
          <w:rFonts w:ascii="Calibri" w:hAnsi="Calibri" w:cs="Calibri"/>
          <w:spacing w:val="-2"/>
          <w:szCs w:val="22"/>
        </w:rPr>
        <w:t>SWCNT-oligo injection</w:t>
      </w:r>
      <w:r w:rsidR="00BA2289" w:rsidRPr="006F7E9C">
        <w:rPr>
          <w:rFonts w:ascii="Calibri" w:hAnsi="Calibri" w:cs="Calibri"/>
          <w:bCs/>
        </w:rPr>
        <w:t xml:space="preserve">. We </w:t>
      </w:r>
      <w:r w:rsidR="00272D43" w:rsidRPr="006F7E9C">
        <w:rPr>
          <w:rFonts w:ascii="Calibri" w:hAnsi="Calibri" w:cs="Calibri"/>
          <w:bCs/>
        </w:rPr>
        <w:t xml:space="preserve">found </w:t>
      </w:r>
      <w:r w:rsidR="00272D43" w:rsidRPr="006F7E9C">
        <w:rPr>
          <w:rFonts w:ascii="Calibri" w:hAnsi="Calibri" w:cs="Calibri"/>
          <w:spacing w:val="-2"/>
          <w:szCs w:val="22"/>
        </w:rPr>
        <w:t>t</w:t>
      </w:r>
      <w:r w:rsidR="00D853B2" w:rsidRPr="006F7E9C">
        <w:rPr>
          <w:rFonts w:ascii="Calibri" w:hAnsi="Calibri" w:cs="Calibri"/>
          <w:spacing w:val="-2"/>
          <w:szCs w:val="22"/>
        </w:rPr>
        <w:t>hat t</w:t>
      </w:r>
      <w:r w:rsidR="00272D43" w:rsidRPr="006F7E9C">
        <w:rPr>
          <w:rFonts w:ascii="Calibri" w:hAnsi="Calibri" w:cs="Calibri"/>
          <w:spacing w:val="-2"/>
          <w:szCs w:val="22"/>
        </w:rPr>
        <w:t>he luciferin signal</w:t>
      </w:r>
      <w:r w:rsidR="001252A5" w:rsidRPr="006F7E9C">
        <w:rPr>
          <w:rFonts w:ascii="Calibri" w:hAnsi="Calibri" w:cs="Calibri"/>
          <w:spacing w:val="-2"/>
          <w:szCs w:val="22"/>
        </w:rPr>
        <w:t xml:space="preserve">s of </w:t>
      </w:r>
      <w:r w:rsidR="007D51C8">
        <w:rPr>
          <w:rFonts w:ascii="Calibri" w:hAnsi="Calibri" w:cs="Calibri"/>
          <w:spacing w:val="-2"/>
          <w:szCs w:val="22"/>
        </w:rPr>
        <w:t xml:space="preserve">the </w:t>
      </w:r>
      <w:r w:rsidR="001252A5" w:rsidRPr="006F7E9C">
        <w:rPr>
          <w:rFonts w:ascii="Calibri" w:hAnsi="Calibri" w:cs="Calibri"/>
          <w:spacing w:val="-2"/>
          <w:szCs w:val="22"/>
        </w:rPr>
        <w:t xml:space="preserve">mice in </w:t>
      </w:r>
      <w:r w:rsidR="007D51C8">
        <w:rPr>
          <w:rFonts w:ascii="Calibri" w:hAnsi="Calibri" w:cs="Calibri"/>
          <w:spacing w:val="-2"/>
          <w:szCs w:val="22"/>
        </w:rPr>
        <w:t xml:space="preserve">the </w:t>
      </w:r>
      <w:r w:rsidR="001252A5" w:rsidRPr="006F7E9C">
        <w:rPr>
          <w:rFonts w:ascii="Calibri" w:hAnsi="Calibri" w:cs="Calibri"/>
          <w:spacing w:val="-2"/>
          <w:szCs w:val="22"/>
        </w:rPr>
        <w:t xml:space="preserve">SWCNT-anti-MALAT1 treatment group </w:t>
      </w:r>
      <w:r w:rsidR="00272D43" w:rsidRPr="006F7E9C">
        <w:rPr>
          <w:rFonts w:ascii="Calibri" w:hAnsi="Calibri" w:cs="Calibri"/>
          <w:spacing w:val="-2"/>
          <w:szCs w:val="22"/>
        </w:rPr>
        <w:t>w</w:t>
      </w:r>
      <w:r w:rsidR="001252A5" w:rsidRPr="006F7E9C">
        <w:rPr>
          <w:rFonts w:ascii="Calibri" w:hAnsi="Calibri" w:cs="Calibri"/>
          <w:spacing w:val="-2"/>
          <w:szCs w:val="22"/>
        </w:rPr>
        <w:t>ere</w:t>
      </w:r>
      <w:r w:rsidR="00272D43" w:rsidRPr="006F7E9C">
        <w:rPr>
          <w:rFonts w:ascii="Calibri" w:hAnsi="Calibri" w:cs="Calibri"/>
          <w:spacing w:val="-2"/>
          <w:szCs w:val="22"/>
        </w:rPr>
        <w:t xml:space="preserve"> </w:t>
      </w:r>
      <w:r w:rsidR="001252A5" w:rsidRPr="006F7E9C">
        <w:rPr>
          <w:rFonts w:ascii="Calibri" w:hAnsi="Calibri" w:cs="Calibri"/>
          <w:spacing w:val="-2"/>
          <w:szCs w:val="22"/>
        </w:rPr>
        <w:t>remarkabl</w:t>
      </w:r>
      <w:r w:rsidR="007D51C8">
        <w:rPr>
          <w:rFonts w:ascii="Calibri" w:hAnsi="Calibri" w:cs="Calibri"/>
          <w:spacing w:val="-2"/>
          <w:szCs w:val="22"/>
        </w:rPr>
        <w:t>y</w:t>
      </w:r>
      <w:r w:rsidR="001252A5" w:rsidRPr="006F7E9C">
        <w:rPr>
          <w:rFonts w:ascii="Calibri" w:hAnsi="Calibri" w:cs="Calibri"/>
          <w:spacing w:val="-2"/>
          <w:szCs w:val="22"/>
        </w:rPr>
        <w:t xml:space="preserve"> </w:t>
      </w:r>
      <w:r w:rsidR="00272D43" w:rsidRPr="006F7E9C">
        <w:rPr>
          <w:rFonts w:ascii="Calibri" w:hAnsi="Calibri" w:cs="Calibri"/>
          <w:spacing w:val="-2"/>
          <w:szCs w:val="22"/>
        </w:rPr>
        <w:t xml:space="preserve">lower compared with </w:t>
      </w:r>
      <w:r w:rsidR="007D51C8">
        <w:rPr>
          <w:rFonts w:ascii="Calibri" w:hAnsi="Calibri" w:cs="Calibri"/>
          <w:spacing w:val="-2"/>
          <w:szCs w:val="22"/>
        </w:rPr>
        <w:t xml:space="preserve">those of </w:t>
      </w:r>
      <w:r w:rsidR="00D853B2" w:rsidRPr="006F7E9C">
        <w:rPr>
          <w:rFonts w:ascii="Calibri" w:hAnsi="Calibri" w:cs="Calibri"/>
          <w:spacing w:val="-2"/>
          <w:szCs w:val="22"/>
        </w:rPr>
        <w:t xml:space="preserve">the </w:t>
      </w:r>
      <w:r w:rsidR="00272D43" w:rsidRPr="006F7E9C">
        <w:rPr>
          <w:rFonts w:ascii="Calibri" w:hAnsi="Calibri" w:cs="Calibri"/>
          <w:spacing w:val="-2"/>
          <w:szCs w:val="22"/>
        </w:rPr>
        <w:t>SWCNT-</w:t>
      </w:r>
      <w:r w:rsidR="00D853B2" w:rsidRPr="006F7E9C">
        <w:rPr>
          <w:rFonts w:ascii="Calibri" w:hAnsi="Calibri" w:cs="Calibri"/>
          <w:spacing w:val="-2"/>
          <w:szCs w:val="22"/>
        </w:rPr>
        <w:t>control</w:t>
      </w:r>
      <w:r w:rsidR="00272D43" w:rsidRPr="006F7E9C">
        <w:rPr>
          <w:rFonts w:ascii="Calibri" w:hAnsi="Calibri" w:cs="Calibri"/>
          <w:spacing w:val="-2"/>
          <w:szCs w:val="22"/>
        </w:rPr>
        <w:t xml:space="preserve"> treat</w:t>
      </w:r>
      <w:r w:rsidR="001252A5" w:rsidRPr="006F7E9C">
        <w:rPr>
          <w:rFonts w:ascii="Calibri" w:hAnsi="Calibri" w:cs="Calibri"/>
          <w:spacing w:val="-2"/>
          <w:szCs w:val="22"/>
        </w:rPr>
        <w:t>ment</w:t>
      </w:r>
      <w:r w:rsidR="00272D43" w:rsidRPr="006F7E9C">
        <w:rPr>
          <w:rFonts w:ascii="Calibri" w:hAnsi="Calibri" w:cs="Calibri"/>
          <w:spacing w:val="-2"/>
          <w:szCs w:val="22"/>
        </w:rPr>
        <w:t xml:space="preserve"> group</w:t>
      </w:r>
      <w:r w:rsidR="00A558C6" w:rsidRPr="006F7E9C">
        <w:rPr>
          <w:rFonts w:ascii="Calibri" w:hAnsi="Calibri" w:cs="Calibri"/>
          <w:spacing w:val="-2"/>
          <w:szCs w:val="22"/>
        </w:rPr>
        <w:t xml:space="preserve"> after 21 days </w:t>
      </w:r>
      <w:r w:rsidR="007D51C8">
        <w:rPr>
          <w:rFonts w:ascii="Calibri" w:hAnsi="Calibri" w:cs="Calibri"/>
          <w:spacing w:val="-2"/>
          <w:szCs w:val="22"/>
        </w:rPr>
        <w:t xml:space="preserve">of </w:t>
      </w:r>
      <w:r w:rsidR="00A558C6" w:rsidRPr="006F7E9C">
        <w:rPr>
          <w:rFonts w:ascii="Calibri" w:hAnsi="Calibri" w:cs="Calibri"/>
          <w:spacing w:val="-2"/>
          <w:szCs w:val="22"/>
        </w:rPr>
        <w:t>treatment (</w:t>
      </w:r>
      <w:r w:rsidR="00474FC4" w:rsidRPr="006F7E9C">
        <w:rPr>
          <w:rFonts w:ascii="Calibri" w:hAnsi="Calibri" w:cs="Calibri"/>
          <w:spacing w:val="-2"/>
          <w:szCs w:val="22"/>
        </w:rPr>
        <w:t>from</w:t>
      </w:r>
      <w:r w:rsidR="00A558C6" w:rsidRPr="006F7E9C">
        <w:rPr>
          <w:rFonts w:ascii="Calibri" w:hAnsi="Calibri" w:cs="Calibri"/>
          <w:spacing w:val="-2"/>
          <w:szCs w:val="22"/>
        </w:rPr>
        <w:t xml:space="preserve"> </w:t>
      </w:r>
      <w:r w:rsidR="007D51C8">
        <w:rPr>
          <w:rFonts w:ascii="Calibri" w:hAnsi="Calibri" w:cs="Calibri"/>
          <w:spacing w:val="-2"/>
          <w:szCs w:val="22"/>
        </w:rPr>
        <w:t>d</w:t>
      </w:r>
      <w:r w:rsidR="00A558C6" w:rsidRPr="006F7E9C">
        <w:rPr>
          <w:rFonts w:ascii="Calibri" w:hAnsi="Calibri" w:cs="Calibri"/>
          <w:spacing w:val="-2"/>
          <w:szCs w:val="22"/>
        </w:rPr>
        <w:t>ay 28)</w:t>
      </w:r>
      <w:r w:rsidR="00272D43" w:rsidRPr="006F7E9C">
        <w:rPr>
          <w:rFonts w:ascii="Calibri" w:hAnsi="Calibri" w:cs="Calibri"/>
          <w:spacing w:val="-2"/>
          <w:szCs w:val="22"/>
        </w:rPr>
        <w:t xml:space="preserve">. </w:t>
      </w:r>
      <w:r w:rsidR="006F6F00" w:rsidRPr="006F7E9C">
        <w:rPr>
          <w:rFonts w:ascii="Calibri" w:hAnsi="Calibri" w:cs="Calibri"/>
          <w:spacing w:val="-2"/>
          <w:szCs w:val="22"/>
          <w:lang w:eastAsia="zh-CN"/>
        </w:rPr>
        <w:t>T</w:t>
      </w:r>
      <w:r w:rsidR="007A155E" w:rsidRPr="006F7E9C">
        <w:rPr>
          <w:rFonts w:ascii="Calibri" w:hAnsi="Calibri" w:cs="Calibri"/>
          <w:spacing w:val="-2"/>
          <w:szCs w:val="22"/>
        </w:rPr>
        <w:t>heir health</w:t>
      </w:r>
      <w:r w:rsidR="00D853B2" w:rsidRPr="006F7E9C">
        <w:rPr>
          <w:rFonts w:ascii="Calibri" w:hAnsi="Calibri" w:cs="Calibri"/>
          <w:spacing w:val="-2"/>
          <w:szCs w:val="22"/>
        </w:rPr>
        <w:t xml:space="preserve"> </w:t>
      </w:r>
      <w:r w:rsidR="007A155E" w:rsidRPr="006F7E9C">
        <w:rPr>
          <w:rFonts w:ascii="Calibri" w:hAnsi="Calibri" w:cs="Calibri"/>
          <w:spacing w:val="-2"/>
          <w:szCs w:val="22"/>
        </w:rPr>
        <w:t>and survival</w:t>
      </w:r>
      <w:r w:rsidR="00272D43" w:rsidRPr="006F7E9C">
        <w:rPr>
          <w:rFonts w:ascii="Calibri" w:hAnsi="Calibri" w:cs="Calibri"/>
          <w:spacing w:val="-2"/>
          <w:szCs w:val="22"/>
        </w:rPr>
        <w:t xml:space="preserve"> status </w:t>
      </w:r>
      <w:proofErr w:type="gramStart"/>
      <w:r w:rsidR="00794CBA">
        <w:rPr>
          <w:rFonts w:ascii="Calibri" w:hAnsi="Calibri" w:cs="Calibri"/>
          <w:spacing w:val="-2"/>
          <w:szCs w:val="22"/>
        </w:rPr>
        <w:t>was</w:t>
      </w:r>
      <w:proofErr w:type="gramEnd"/>
      <w:r w:rsidR="00272D43" w:rsidRPr="006F7E9C">
        <w:rPr>
          <w:rFonts w:ascii="Calibri" w:hAnsi="Calibri" w:cs="Calibri"/>
          <w:spacing w:val="-2"/>
          <w:szCs w:val="22"/>
        </w:rPr>
        <w:t xml:space="preserve"> </w:t>
      </w:r>
      <w:r w:rsidR="00581A2A" w:rsidRPr="006F7E9C">
        <w:rPr>
          <w:rFonts w:ascii="Calibri" w:hAnsi="Calibri" w:cs="Calibri"/>
          <w:spacing w:val="-2"/>
          <w:szCs w:val="22"/>
        </w:rPr>
        <w:t xml:space="preserve">checked and </w:t>
      </w:r>
      <w:r w:rsidR="00272D43" w:rsidRPr="006F7E9C">
        <w:rPr>
          <w:rFonts w:ascii="Calibri" w:hAnsi="Calibri" w:cs="Calibri"/>
          <w:spacing w:val="-2"/>
          <w:szCs w:val="22"/>
        </w:rPr>
        <w:t xml:space="preserve">recorded every </w:t>
      </w:r>
      <w:r w:rsidR="00581A2A" w:rsidRPr="006F7E9C">
        <w:rPr>
          <w:rFonts w:ascii="Calibri" w:hAnsi="Calibri" w:cs="Calibri"/>
          <w:spacing w:val="-2"/>
          <w:szCs w:val="22"/>
        </w:rPr>
        <w:t>day</w:t>
      </w:r>
      <w:r w:rsidR="00272D43" w:rsidRPr="006F7E9C">
        <w:rPr>
          <w:rFonts w:ascii="Calibri" w:hAnsi="Calibri" w:cs="Calibri"/>
          <w:spacing w:val="-2"/>
          <w:szCs w:val="22"/>
        </w:rPr>
        <w:t xml:space="preserve"> </w:t>
      </w:r>
      <w:r w:rsidR="00A77BCC" w:rsidRPr="006F7E9C">
        <w:rPr>
          <w:rFonts w:ascii="Calibri" w:hAnsi="Calibri" w:cs="Calibri"/>
          <w:spacing w:val="-2"/>
          <w:szCs w:val="22"/>
        </w:rPr>
        <w:t xml:space="preserve">and summarized in a </w:t>
      </w:r>
      <w:r w:rsidR="00F44BB9" w:rsidRPr="006F7E9C">
        <w:rPr>
          <w:rFonts w:ascii="Calibri" w:hAnsi="Calibri" w:cs="Calibri"/>
          <w:spacing w:val="-2"/>
          <w:szCs w:val="22"/>
        </w:rPr>
        <w:t>K</w:t>
      </w:r>
      <w:r w:rsidR="00A77BCC" w:rsidRPr="006F7E9C">
        <w:rPr>
          <w:rFonts w:ascii="Calibri" w:hAnsi="Calibri" w:cs="Calibri"/>
          <w:spacing w:val="-2"/>
          <w:szCs w:val="22"/>
        </w:rPr>
        <w:t>aplan-</w:t>
      </w:r>
      <w:r w:rsidR="00F44BB9" w:rsidRPr="006F7E9C">
        <w:rPr>
          <w:rFonts w:ascii="Calibri" w:hAnsi="Calibri" w:cs="Calibri"/>
          <w:spacing w:val="-2"/>
          <w:szCs w:val="22"/>
        </w:rPr>
        <w:t>M</w:t>
      </w:r>
      <w:r w:rsidR="00A77BCC" w:rsidRPr="006F7E9C">
        <w:rPr>
          <w:rFonts w:ascii="Calibri" w:hAnsi="Calibri" w:cs="Calibri"/>
          <w:spacing w:val="-2"/>
          <w:szCs w:val="22"/>
        </w:rPr>
        <w:t>eier curve</w:t>
      </w:r>
      <w:r w:rsidR="00787577" w:rsidRPr="006F7E9C">
        <w:rPr>
          <w:rFonts w:ascii="Calibri" w:hAnsi="Calibri" w:cs="Calibri"/>
          <w:spacing w:val="-2"/>
          <w:szCs w:val="22"/>
        </w:rPr>
        <w:t>.</w:t>
      </w:r>
      <w:r w:rsidR="00272D43" w:rsidRPr="006F7E9C">
        <w:rPr>
          <w:rFonts w:ascii="Calibri" w:hAnsi="Calibri" w:cs="Calibri"/>
          <w:spacing w:val="-2"/>
          <w:szCs w:val="22"/>
        </w:rPr>
        <w:t xml:space="preserve"> </w:t>
      </w:r>
      <w:r w:rsidR="000476E2" w:rsidRPr="006F7E9C">
        <w:rPr>
          <w:rFonts w:ascii="Calibri" w:hAnsi="Calibri" w:cs="Calibri"/>
          <w:spacing w:val="-2"/>
          <w:szCs w:val="22"/>
        </w:rPr>
        <w:t xml:space="preserve">From these results, </w:t>
      </w:r>
      <w:r w:rsidR="00272D43" w:rsidRPr="006F7E9C">
        <w:rPr>
          <w:rFonts w:ascii="Calibri" w:hAnsi="Calibri" w:cs="Calibri"/>
          <w:spacing w:val="-2"/>
          <w:szCs w:val="22"/>
        </w:rPr>
        <w:t xml:space="preserve">we </w:t>
      </w:r>
      <w:r w:rsidR="00863CEF" w:rsidRPr="006F7E9C">
        <w:rPr>
          <w:rFonts w:ascii="Calibri" w:hAnsi="Calibri" w:cs="Calibri"/>
          <w:spacing w:val="-2"/>
          <w:szCs w:val="22"/>
        </w:rPr>
        <w:t>concluded</w:t>
      </w:r>
      <w:r w:rsidR="00F44BB9" w:rsidRPr="006F7E9C">
        <w:rPr>
          <w:rFonts w:ascii="Calibri" w:hAnsi="Calibri" w:cs="Calibri"/>
          <w:spacing w:val="-2"/>
          <w:szCs w:val="22"/>
        </w:rPr>
        <w:t xml:space="preserve"> that</w:t>
      </w:r>
      <w:r w:rsidR="00272D43" w:rsidRPr="006F7E9C">
        <w:rPr>
          <w:rFonts w:ascii="Calibri" w:hAnsi="Calibri" w:cs="Calibri"/>
          <w:spacing w:val="-2"/>
          <w:szCs w:val="22"/>
        </w:rPr>
        <w:t xml:space="preserve"> </w:t>
      </w:r>
      <w:r w:rsidR="007D51C8">
        <w:rPr>
          <w:rFonts w:ascii="Calibri" w:hAnsi="Calibri" w:cs="Calibri"/>
          <w:spacing w:val="-2"/>
          <w:szCs w:val="22"/>
        </w:rPr>
        <w:t xml:space="preserve">the </w:t>
      </w:r>
      <w:r w:rsidR="00272D43" w:rsidRPr="006F7E9C">
        <w:rPr>
          <w:rFonts w:ascii="Calibri" w:hAnsi="Calibri" w:cs="Calibri"/>
          <w:spacing w:val="-2"/>
          <w:szCs w:val="22"/>
        </w:rPr>
        <w:t xml:space="preserve">SWCNT-anti-MALAT1 treatment </w:t>
      </w:r>
      <w:r w:rsidR="00106D1A" w:rsidRPr="006F7E9C">
        <w:rPr>
          <w:rFonts w:ascii="Calibri" w:hAnsi="Calibri" w:cs="Calibri"/>
          <w:i/>
          <w:spacing w:val="-2"/>
          <w:szCs w:val="22"/>
        </w:rPr>
        <w:t>via</w:t>
      </w:r>
      <w:r w:rsidR="000719C9" w:rsidRPr="006F7E9C">
        <w:rPr>
          <w:rFonts w:ascii="Calibri" w:hAnsi="Calibri" w:cs="Calibri"/>
          <w:spacing w:val="-2"/>
          <w:szCs w:val="22"/>
        </w:rPr>
        <w:t xml:space="preserve"> intravenous injection can </w:t>
      </w:r>
      <w:r w:rsidR="000719C9" w:rsidRPr="006F7E9C">
        <w:rPr>
          <w:rFonts w:ascii="Calibri" w:hAnsi="Calibri" w:cs="Calibri"/>
          <w:spacing w:val="-2"/>
          <w:szCs w:val="22"/>
        </w:rPr>
        <w:lastRenderedPageBreak/>
        <w:t>deliver</w:t>
      </w:r>
      <w:r w:rsidR="00920810" w:rsidRPr="006F7E9C">
        <w:rPr>
          <w:rFonts w:ascii="Calibri" w:hAnsi="Calibri" w:cs="Calibri"/>
          <w:spacing w:val="-2"/>
          <w:szCs w:val="22"/>
        </w:rPr>
        <w:t xml:space="preserve"> the anti-MALAT1 oligos</w:t>
      </w:r>
      <w:r w:rsidR="000719C9" w:rsidRPr="006F7E9C">
        <w:rPr>
          <w:rFonts w:ascii="Calibri" w:hAnsi="Calibri" w:cs="Calibri"/>
          <w:spacing w:val="-2"/>
          <w:szCs w:val="22"/>
        </w:rPr>
        <w:t xml:space="preserve"> </w:t>
      </w:r>
      <w:r w:rsidR="00920810" w:rsidRPr="006F7E9C">
        <w:rPr>
          <w:rFonts w:ascii="Calibri" w:hAnsi="Calibri" w:cs="Calibri"/>
          <w:spacing w:val="-2"/>
          <w:szCs w:val="22"/>
        </w:rPr>
        <w:t>to tumor cells effectively</w:t>
      </w:r>
      <w:r w:rsidR="00D853B2" w:rsidRPr="006F7E9C">
        <w:rPr>
          <w:rFonts w:ascii="Calibri" w:hAnsi="Calibri" w:cs="Calibri"/>
          <w:spacing w:val="-2"/>
          <w:szCs w:val="22"/>
        </w:rPr>
        <w:t>. We</w:t>
      </w:r>
      <w:r w:rsidR="007D51C8">
        <w:rPr>
          <w:rFonts w:ascii="Calibri" w:hAnsi="Calibri" w:cs="Calibri"/>
          <w:spacing w:val="-2"/>
          <w:szCs w:val="22"/>
        </w:rPr>
        <w:t>,</w:t>
      </w:r>
      <w:r w:rsidR="00D853B2" w:rsidRPr="006F7E9C">
        <w:rPr>
          <w:rFonts w:ascii="Calibri" w:hAnsi="Calibri" w:cs="Calibri"/>
          <w:spacing w:val="-2"/>
          <w:szCs w:val="22"/>
        </w:rPr>
        <w:t xml:space="preserve"> </w:t>
      </w:r>
      <w:r w:rsidR="00B03B31" w:rsidRPr="006F7E9C">
        <w:rPr>
          <w:rFonts w:ascii="Calibri" w:hAnsi="Calibri" w:cs="Calibri"/>
          <w:spacing w:val="-2"/>
          <w:szCs w:val="22"/>
        </w:rPr>
        <w:t>then</w:t>
      </w:r>
      <w:r w:rsidR="007D51C8">
        <w:rPr>
          <w:rFonts w:ascii="Calibri" w:hAnsi="Calibri" w:cs="Calibri"/>
          <w:spacing w:val="-2"/>
          <w:szCs w:val="22"/>
        </w:rPr>
        <w:t>,</w:t>
      </w:r>
      <w:r w:rsidR="000719C9" w:rsidRPr="006F7E9C">
        <w:rPr>
          <w:rFonts w:ascii="Calibri" w:hAnsi="Calibri" w:cs="Calibri"/>
          <w:spacing w:val="-2"/>
          <w:szCs w:val="22"/>
        </w:rPr>
        <w:t xml:space="preserve"> </w:t>
      </w:r>
      <w:r w:rsidR="00B62CCF" w:rsidRPr="006F7E9C">
        <w:rPr>
          <w:rFonts w:ascii="Calibri" w:hAnsi="Calibri" w:cs="Calibri"/>
          <w:spacing w:val="-2"/>
          <w:szCs w:val="22"/>
        </w:rPr>
        <w:t>limited</w:t>
      </w:r>
      <w:r w:rsidR="00272D43" w:rsidRPr="006F7E9C">
        <w:rPr>
          <w:rFonts w:ascii="Calibri" w:hAnsi="Calibri" w:cs="Calibri"/>
          <w:spacing w:val="-2"/>
          <w:szCs w:val="22"/>
        </w:rPr>
        <w:t xml:space="preserve"> the tumor burden</w:t>
      </w:r>
      <w:r w:rsidR="000719C9" w:rsidRPr="006F7E9C">
        <w:rPr>
          <w:rFonts w:ascii="Calibri" w:hAnsi="Calibri" w:cs="Calibri"/>
          <w:spacing w:val="-2"/>
          <w:szCs w:val="22"/>
        </w:rPr>
        <w:t xml:space="preserve"> and extended </w:t>
      </w:r>
      <w:r w:rsidR="00B03B31" w:rsidRPr="006F7E9C">
        <w:rPr>
          <w:rFonts w:ascii="Calibri" w:hAnsi="Calibri" w:cs="Calibri"/>
          <w:spacing w:val="-2"/>
          <w:szCs w:val="22"/>
        </w:rPr>
        <w:t xml:space="preserve">the </w:t>
      </w:r>
      <w:r w:rsidR="000719C9" w:rsidRPr="006F7E9C">
        <w:rPr>
          <w:rFonts w:ascii="Calibri" w:hAnsi="Calibri" w:cs="Calibri"/>
          <w:spacing w:val="-2"/>
          <w:szCs w:val="22"/>
        </w:rPr>
        <w:t>m</w:t>
      </w:r>
      <w:r w:rsidR="007D51C8">
        <w:rPr>
          <w:rFonts w:ascii="Calibri" w:hAnsi="Calibri" w:cs="Calibri"/>
          <w:spacing w:val="-2"/>
          <w:szCs w:val="22"/>
        </w:rPr>
        <w:t>ice’s</w:t>
      </w:r>
      <w:r w:rsidR="000719C9" w:rsidRPr="006F7E9C">
        <w:rPr>
          <w:rFonts w:ascii="Calibri" w:hAnsi="Calibri" w:cs="Calibri"/>
          <w:spacing w:val="-2"/>
          <w:szCs w:val="22"/>
        </w:rPr>
        <w:t xml:space="preserve"> lifespan</w:t>
      </w:r>
      <w:r w:rsidR="007D51C8">
        <w:rPr>
          <w:rFonts w:ascii="Calibri" w:hAnsi="Calibri" w:cs="Calibri"/>
          <w:spacing w:val="-2"/>
          <w:szCs w:val="22"/>
        </w:rPr>
        <w:t>s</w:t>
      </w:r>
      <w:r w:rsidR="000719C9" w:rsidRPr="006F7E9C">
        <w:rPr>
          <w:rFonts w:ascii="Calibri" w:hAnsi="Calibri" w:cs="Calibri"/>
          <w:spacing w:val="-2"/>
          <w:szCs w:val="22"/>
        </w:rPr>
        <w:t xml:space="preserve"> (</w:t>
      </w:r>
      <w:r w:rsidR="000719C9" w:rsidRPr="006F7E9C">
        <w:rPr>
          <w:rFonts w:ascii="Calibri" w:hAnsi="Calibri" w:cs="Calibri"/>
          <w:i/>
          <w:spacing w:val="-2"/>
          <w:szCs w:val="22"/>
        </w:rPr>
        <w:t>p</w:t>
      </w:r>
      <w:r w:rsidR="007D51C8">
        <w:rPr>
          <w:rFonts w:ascii="Calibri" w:hAnsi="Calibri" w:cs="Calibri"/>
          <w:i/>
          <w:spacing w:val="-2"/>
          <w:szCs w:val="22"/>
        </w:rPr>
        <w:t xml:space="preserve"> </w:t>
      </w:r>
      <w:r w:rsidR="000719C9" w:rsidRPr="006F7E9C">
        <w:rPr>
          <w:rFonts w:ascii="Calibri" w:hAnsi="Calibri" w:cs="Calibri"/>
          <w:spacing w:val="-2"/>
          <w:szCs w:val="22"/>
        </w:rPr>
        <w:t>=</w:t>
      </w:r>
      <w:r w:rsidR="007D51C8">
        <w:rPr>
          <w:rFonts w:ascii="Calibri" w:hAnsi="Calibri" w:cs="Calibri"/>
          <w:spacing w:val="-2"/>
          <w:szCs w:val="22"/>
        </w:rPr>
        <w:t xml:space="preserve"> </w:t>
      </w:r>
      <w:r w:rsidR="000719C9" w:rsidRPr="006F7E9C">
        <w:rPr>
          <w:rFonts w:ascii="Calibri" w:hAnsi="Calibri" w:cs="Calibri"/>
          <w:spacing w:val="-2"/>
          <w:szCs w:val="22"/>
        </w:rPr>
        <w:t xml:space="preserve">0.04) as expected, which is </w:t>
      </w:r>
      <w:proofErr w:type="gramStart"/>
      <w:r w:rsidR="000719C9" w:rsidRPr="006F7E9C">
        <w:rPr>
          <w:rFonts w:ascii="Calibri" w:hAnsi="Calibri" w:cs="Calibri"/>
          <w:spacing w:val="-2"/>
          <w:szCs w:val="22"/>
        </w:rPr>
        <w:t>similar to</w:t>
      </w:r>
      <w:proofErr w:type="gramEnd"/>
      <w:r w:rsidR="000719C9" w:rsidRPr="006F7E9C">
        <w:rPr>
          <w:rFonts w:ascii="Calibri" w:hAnsi="Calibri" w:cs="Calibri"/>
          <w:spacing w:val="-2"/>
          <w:szCs w:val="22"/>
        </w:rPr>
        <w:t xml:space="preserve"> </w:t>
      </w:r>
      <w:r w:rsidR="00106D1A" w:rsidRPr="006F7E9C">
        <w:rPr>
          <w:rFonts w:ascii="Calibri" w:hAnsi="Calibri" w:cs="Calibri"/>
          <w:i/>
          <w:spacing w:val="-2"/>
          <w:szCs w:val="22"/>
        </w:rPr>
        <w:t>in vitro</w:t>
      </w:r>
      <w:r w:rsidR="000719C9" w:rsidRPr="006F7E9C">
        <w:rPr>
          <w:rFonts w:ascii="Calibri" w:hAnsi="Calibri" w:cs="Calibri"/>
          <w:spacing w:val="-2"/>
          <w:szCs w:val="22"/>
        </w:rPr>
        <w:t xml:space="preserve"> results. </w:t>
      </w:r>
      <w:r w:rsidR="0016525F" w:rsidRPr="006F7E9C">
        <w:rPr>
          <w:rFonts w:ascii="Calibri" w:hAnsi="Calibri" w:cs="Calibri"/>
          <w:spacing w:val="-2"/>
          <w:szCs w:val="22"/>
        </w:rPr>
        <w:t xml:space="preserve">We did not find </w:t>
      </w:r>
      <w:r w:rsidR="00355095" w:rsidRPr="006F7E9C">
        <w:rPr>
          <w:rFonts w:ascii="Calibri" w:hAnsi="Calibri" w:cs="Calibri"/>
          <w:spacing w:val="-2"/>
          <w:szCs w:val="22"/>
        </w:rPr>
        <w:t>any</w:t>
      </w:r>
      <w:r w:rsidR="00D853B2" w:rsidRPr="006F7E9C">
        <w:rPr>
          <w:rFonts w:ascii="Calibri" w:hAnsi="Calibri" w:cs="Calibri"/>
          <w:spacing w:val="-2"/>
          <w:szCs w:val="22"/>
        </w:rPr>
        <w:t xml:space="preserve"> significant side effect</w:t>
      </w:r>
      <w:r w:rsidR="007D51C8">
        <w:rPr>
          <w:rFonts w:ascii="Calibri" w:hAnsi="Calibri" w:cs="Calibri"/>
          <w:spacing w:val="-2"/>
          <w:szCs w:val="22"/>
        </w:rPr>
        <w:t>s</w:t>
      </w:r>
      <w:r w:rsidR="00D853B2" w:rsidRPr="006F7E9C">
        <w:rPr>
          <w:rFonts w:ascii="Calibri" w:hAnsi="Calibri" w:cs="Calibri"/>
          <w:spacing w:val="-2"/>
          <w:szCs w:val="22"/>
        </w:rPr>
        <w:t xml:space="preserve"> </w:t>
      </w:r>
      <w:r w:rsidR="007D51C8">
        <w:rPr>
          <w:rFonts w:ascii="Calibri" w:hAnsi="Calibri" w:cs="Calibri"/>
          <w:spacing w:val="-2"/>
          <w:szCs w:val="22"/>
        </w:rPr>
        <w:t>of</w:t>
      </w:r>
      <w:r w:rsidR="0016525F" w:rsidRPr="006F7E9C">
        <w:rPr>
          <w:rFonts w:ascii="Calibri" w:hAnsi="Calibri" w:cs="Calibri"/>
          <w:spacing w:val="-2"/>
          <w:szCs w:val="22"/>
        </w:rPr>
        <w:t xml:space="preserve"> the treatment </w:t>
      </w:r>
      <w:r w:rsidR="007D51C8" w:rsidRPr="006F7E9C">
        <w:rPr>
          <w:rFonts w:ascii="Calibri" w:hAnsi="Calibri" w:cs="Calibri"/>
          <w:spacing w:val="-2"/>
          <w:szCs w:val="22"/>
        </w:rPr>
        <w:t xml:space="preserve">in the mice </w:t>
      </w:r>
      <w:r w:rsidR="0016525F" w:rsidRPr="006F7E9C">
        <w:rPr>
          <w:rFonts w:ascii="Calibri" w:hAnsi="Calibri" w:cs="Calibri"/>
          <w:spacing w:val="-2"/>
          <w:szCs w:val="22"/>
        </w:rPr>
        <w:t xml:space="preserve">during the whole experiment period, which indicated that </w:t>
      </w:r>
      <w:r w:rsidR="007D51C8">
        <w:rPr>
          <w:rFonts w:ascii="Calibri" w:hAnsi="Calibri" w:cs="Calibri"/>
          <w:spacing w:val="-2"/>
          <w:szCs w:val="22"/>
        </w:rPr>
        <w:t xml:space="preserve">the </w:t>
      </w:r>
      <w:r w:rsidR="0016525F" w:rsidRPr="006F7E9C">
        <w:rPr>
          <w:rFonts w:ascii="Calibri" w:hAnsi="Calibri" w:cs="Calibri"/>
          <w:spacing w:val="-2"/>
          <w:szCs w:val="22"/>
        </w:rPr>
        <w:t xml:space="preserve">SWCNT-anti-MALAT1 injection is a safe treatment for </w:t>
      </w:r>
      <w:r w:rsidR="009208A5" w:rsidRPr="006F7E9C">
        <w:rPr>
          <w:rFonts w:ascii="Calibri" w:hAnsi="Calibri" w:cs="Calibri"/>
          <w:spacing w:val="-2"/>
          <w:szCs w:val="22"/>
        </w:rPr>
        <w:t>mice;</w:t>
      </w:r>
      <w:r w:rsidR="0016525F" w:rsidRPr="006F7E9C">
        <w:rPr>
          <w:rFonts w:ascii="Calibri" w:hAnsi="Calibri" w:cs="Calibri"/>
          <w:spacing w:val="-2"/>
          <w:szCs w:val="22"/>
        </w:rPr>
        <w:t xml:space="preserve"> therefore</w:t>
      </w:r>
      <w:r w:rsidR="007D51C8">
        <w:rPr>
          <w:rFonts w:ascii="Calibri" w:hAnsi="Calibri" w:cs="Calibri"/>
          <w:spacing w:val="-2"/>
          <w:szCs w:val="22"/>
        </w:rPr>
        <w:t>,</w:t>
      </w:r>
      <w:r w:rsidR="0016525F" w:rsidRPr="006F7E9C">
        <w:rPr>
          <w:rFonts w:ascii="Calibri" w:hAnsi="Calibri" w:cs="Calibri"/>
          <w:spacing w:val="-2"/>
          <w:szCs w:val="22"/>
        </w:rPr>
        <w:t xml:space="preserve"> SWCNT is a safe and reliable </w:t>
      </w:r>
      <w:r w:rsidR="00106D1A" w:rsidRPr="006F7E9C">
        <w:rPr>
          <w:rFonts w:ascii="Calibri" w:hAnsi="Calibri" w:cs="Calibri"/>
          <w:i/>
          <w:spacing w:val="-2"/>
          <w:szCs w:val="22"/>
        </w:rPr>
        <w:t>in vivo</w:t>
      </w:r>
      <w:r w:rsidR="008E3DE7" w:rsidRPr="006F7E9C">
        <w:rPr>
          <w:rFonts w:ascii="Calibri" w:hAnsi="Calibri" w:cs="Calibri"/>
          <w:spacing w:val="-2"/>
          <w:szCs w:val="22"/>
        </w:rPr>
        <w:t xml:space="preserve"> </w:t>
      </w:r>
      <w:r w:rsidR="0016525F" w:rsidRPr="006F7E9C">
        <w:rPr>
          <w:rFonts w:ascii="Calibri" w:hAnsi="Calibri" w:cs="Calibri"/>
          <w:spacing w:val="-2"/>
          <w:szCs w:val="22"/>
        </w:rPr>
        <w:t xml:space="preserve">delivery system for </w:t>
      </w:r>
      <w:r w:rsidR="0084714F" w:rsidRPr="006F7E9C">
        <w:rPr>
          <w:rFonts w:ascii="Calibri" w:hAnsi="Calibri" w:cs="Calibri"/>
          <w:spacing w:val="-2"/>
          <w:szCs w:val="22"/>
        </w:rPr>
        <w:t>anti-MALAT1.</w:t>
      </w:r>
    </w:p>
    <w:p w14:paraId="51D5121A" w14:textId="77777777" w:rsidR="00D853B2" w:rsidRPr="006F7E9C" w:rsidRDefault="00D853B2" w:rsidP="00087087">
      <w:pPr>
        <w:pStyle w:val="Paragraph"/>
        <w:spacing w:before="0"/>
        <w:ind w:firstLine="0"/>
        <w:rPr>
          <w:rFonts w:ascii="Calibri" w:hAnsi="Calibri" w:cs="Calibri"/>
          <w:spacing w:val="-2"/>
          <w:szCs w:val="22"/>
          <w:lang w:eastAsia="zh-CN"/>
        </w:rPr>
      </w:pPr>
    </w:p>
    <w:p w14:paraId="3DE6342C" w14:textId="0F67FC0E" w:rsidR="000D2AD1" w:rsidRDefault="00B32616" w:rsidP="00087087">
      <w:pPr>
        <w:widowControl/>
        <w:jc w:val="left"/>
        <w:rPr>
          <w:color w:val="808080"/>
        </w:rPr>
      </w:pPr>
      <w:r w:rsidRPr="006F7E9C">
        <w:rPr>
          <w:b/>
        </w:rPr>
        <w:t xml:space="preserve">FIGURE </w:t>
      </w:r>
      <w:r w:rsidR="0013621E" w:rsidRPr="006F7E9C">
        <w:rPr>
          <w:b/>
        </w:rPr>
        <w:t xml:space="preserve">AND TABLE </w:t>
      </w:r>
      <w:r w:rsidRPr="006F7E9C">
        <w:rPr>
          <w:b/>
        </w:rPr>
        <w:t>LEGENDS:</w:t>
      </w:r>
      <w:r w:rsidRPr="006F7E9C">
        <w:rPr>
          <w:color w:val="808080"/>
        </w:rPr>
        <w:t xml:space="preserve"> </w:t>
      </w:r>
    </w:p>
    <w:p w14:paraId="233D5677" w14:textId="77777777" w:rsidR="007D51C8" w:rsidRPr="006F7E9C" w:rsidRDefault="007D51C8" w:rsidP="00087087">
      <w:pPr>
        <w:widowControl/>
        <w:jc w:val="left"/>
        <w:rPr>
          <w:color w:val="808080"/>
        </w:rPr>
      </w:pPr>
    </w:p>
    <w:p w14:paraId="76688DBC" w14:textId="0D6AB659" w:rsidR="001451B1" w:rsidRPr="006F7E9C" w:rsidRDefault="00106D1A" w:rsidP="00087087">
      <w:pPr>
        <w:widowControl/>
        <w:jc w:val="left"/>
        <w:rPr>
          <w:spacing w:val="-2"/>
        </w:rPr>
      </w:pPr>
      <w:r w:rsidRPr="006F7E9C">
        <w:rPr>
          <w:b/>
          <w:spacing w:val="-2"/>
        </w:rPr>
        <w:t>Figure 1</w:t>
      </w:r>
      <w:r w:rsidR="00B62533">
        <w:rPr>
          <w:b/>
          <w:spacing w:val="-2"/>
        </w:rPr>
        <w:t>:</w:t>
      </w:r>
      <w:r w:rsidR="00E06F97" w:rsidRPr="006F7E9C">
        <w:rPr>
          <w:b/>
          <w:spacing w:val="-2"/>
        </w:rPr>
        <w:t xml:space="preserve"> </w:t>
      </w:r>
      <w:r w:rsidR="005775BB" w:rsidRPr="006F7E9C">
        <w:rPr>
          <w:b/>
          <w:spacing w:val="-2"/>
        </w:rPr>
        <w:t>Schematic diagram</w:t>
      </w:r>
      <w:r w:rsidR="00B62533">
        <w:rPr>
          <w:b/>
          <w:spacing w:val="-2"/>
        </w:rPr>
        <w:t xml:space="preserve"> of the</w:t>
      </w:r>
      <w:r w:rsidR="00BE19ED" w:rsidRPr="006F7E9C">
        <w:rPr>
          <w:b/>
          <w:spacing w:val="-2"/>
        </w:rPr>
        <w:t xml:space="preserve"> synthesis, </w:t>
      </w:r>
      <w:r w:rsidR="005775BB" w:rsidRPr="006F7E9C">
        <w:rPr>
          <w:b/>
          <w:spacing w:val="-2"/>
        </w:rPr>
        <w:t>absorption</w:t>
      </w:r>
      <w:r w:rsidR="00B62533">
        <w:rPr>
          <w:b/>
          <w:spacing w:val="-2"/>
        </w:rPr>
        <w:t>,</w:t>
      </w:r>
      <w:r w:rsidR="00BE19ED" w:rsidRPr="006F7E9C">
        <w:rPr>
          <w:b/>
          <w:spacing w:val="-2"/>
        </w:rPr>
        <w:t xml:space="preserve"> and</w:t>
      </w:r>
      <w:r w:rsidR="00BE19ED" w:rsidRPr="006F7E9C">
        <w:rPr>
          <w:b/>
          <w:i/>
          <w:spacing w:val="-2"/>
        </w:rPr>
        <w:t xml:space="preserve"> </w:t>
      </w:r>
      <w:r w:rsidRPr="006F7E9C">
        <w:rPr>
          <w:b/>
          <w:i/>
          <w:spacing w:val="-2"/>
        </w:rPr>
        <w:t>in vivo</w:t>
      </w:r>
      <w:r w:rsidR="00BE19ED" w:rsidRPr="006F7E9C">
        <w:rPr>
          <w:b/>
          <w:i/>
          <w:spacing w:val="-2"/>
        </w:rPr>
        <w:t xml:space="preserve"> </w:t>
      </w:r>
      <w:r w:rsidR="00BE19ED" w:rsidRPr="006F7E9C">
        <w:rPr>
          <w:b/>
          <w:spacing w:val="-2"/>
        </w:rPr>
        <w:t>dissociation</w:t>
      </w:r>
      <w:r w:rsidR="005775BB" w:rsidRPr="006F7E9C">
        <w:rPr>
          <w:b/>
          <w:spacing w:val="-2"/>
        </w:rPr>
        <w:t xml:space="preserve"> of </w:t>
      </w:r>
      <w:r w:rsidR="00B62533">
        <w:rPr>
          <w:b/>
          <w:spacing w:val="-2"/>
        </w:rPr>
        <w:t xml:space="preserve">an </w:t>
      </w:r>
      <w:r w:rsidR="005775BB" w:rsidRPr="006F7E9C">
        <w:rPr>
          <w:b/>
          <w:spacing w:val="-2"/>
        </w:rPr>
        <w:t>SWC</w:t>
      </w:r>
      <w:r w:rsidR="00A23C62" w:rsidRPr="006F7E9C">
        <w:rPr>
          <w:b/>
          <w:spacing w:val="-2"/>
        </w:rPr>
        <w:t xml:space="preserve">NT-anti-MALAT1-Cy3 </w:t>
      </w:r>
      <w:proofErr w:type="spellStart"/>
      <w:r w:rsidR="00A23C62" w:rsidRPr="006F7E9C">
        <w:rPr>
          <w:b/>
          <w:spacing w:val="-2"/>
        </w:rPr>
        <w:t>gapmer</w:t>
      </w:r>
      <w:proofErr w:type="spellEnd"/>
      <w:r w:rsidR="00A23C62" w:rsidRPr="006F7E9C">
        <w:rPr>
          <w:b/>
          <w:spacing w:val="-2"/>
        </w:rPr>
        <w:t xml:space="preserve"> oligo</w:t>
      </w:r>
      <w:r w:rsidR="00AF17FF" w:rsidRPr="006F7E9C">
        <w:rPr>
          <w:b/>
          <w:spacing w:val="-2"/>
        </w:rPr>
        <w:t>.</w:t>
      </w:r>
      <w:r w:rsidR="005775BB" w:rsidRPr="00FF2A81">
        <w:rPr>
          <w:spacing w:val="-2"/>
        </w:rPr>
        <w:t xml:space="preserve"> </w:t>
      </w:r>
      <w:r w:rsidR="00B62533" w:rsidRPr="00FF2A81">
        <w:rPr>
          <w:spacing w:val="-2"/>
        </w:rPr>
        <w:t>(</w:t>
      </w:r>
      <w:r w:rsidR="004D6551" w:rsidRPr="006F7E9C">
        <w:rPr>
          <w:b/>
          <w:spacing w:val="-2"/>
        </w:rPr>
        <w:t>A</w:t>
      </w:r>
      <w:r w:rsidR="00B62533" w:rsidRPr="00FF2A81">
        <w:rPr>
          <w:spacing w:val="-2"/>
        </w:rPr>
        <w:t>)</w:t>
      </w:r>
      <w:r w:rsidR="004D6551" w:rsidRPr="006F7E9C">
        <w:rPr>
          <w:b/>
          <w:spacing w:val="-2"/>
        </w:rPr>
        <w:t xml:space="preserve"> </w:t>
      </w:r>
      <w:r w:rsidR="004D6551" w:rsidRPr="006F7E9C">
        <w:rPr>
          <w:spacing w:val="-2"/>
        </w:rPr>
        <w:t xml:space="preserve">SWCNT </w:t>
      </w:r>
      <w:r w:rsidR="00C63763" w:rsidRPr="006F7E9C">
        <w:rPr>
          <w:spacing w:val="-2"/>
        </w:rPr>
        <w:t xml:space="preserve">was functionalized with </w:t>
      </w:r>
      <w:r w:rsidR="00360F30" w:rsidRPr="006F7E9C">
        <w:rPr>
          <w:spacing w:val="-2"/>
        </w:rPr>
        <w:t>DSPE</w:t>
      </w:r>
      <w:r w:rsidR="009F1FBB" w:rsidRPr="006F7E9C">
        <w:rPr>
          <w:spacing w:val="-2"/>
        </w:rPr>
        <w:t>-PEG2000-</w:t>
      </w:r>
      <w:r w:rsidR="00D853B2" w:rsidRPr="006F7E9C">
        <w:rPr>
          <w:spacing w:val="-2"/>
        </w:rPr>
        <w:t>a</w:t>
      </w:r>
      <w:r w:rsidR="009F1FBB" w:rsidRPr="006F7E9C">
        <w:rPr>
          <w:spacing w:val="-2"/>
        </w:rPr>
        <w:t>mi</w:t>
      </w:r>
      <w:r w:rsidR="00804A62" w:rsidRPr="006F7E9C">
        <w:rPr>
          <w:spacing w:val="-2"/>
        </w:rPr>
        <w:t>ne</w:t>
      </w:r>
      <w:r w:rsidR="00355095" w:rsidRPr="006F7E9C">
        <w:rPr>
          <w:spacing w:val="-2"/>
        </w:rPr>
        <w:t>s</w:t>
      </w:r>
      <w:r w:rsidR="009F1FBB" w:rsidRPr="006F7E9C">
        <w:rPr>
          <w:spacing w:val="-2"/>
        </w:rPr>
        <w:t xml:space="preserve"> </w:t>
      </w:r>
      <w:r w:rsidR="00D853B2" w:rsidRPr="006F7E9C">
        <w:rPr>
          <w:spacing w:val="-2"/>
        </w:rPr>
        <w:t>and</w:t>
      </w:r>
      <w:r w:rsidR="00252524">
        <w:rPr>
          <w:spacing w:val="-2"/>
        </w:rPr>
        <w:t>,</w:t>
      </w:r>
      <w:r w:rsidR="00D853B2" w:rsidRPr="006F7E9C">
        <w:rPr>
          <w:spacing w:val="-2"/>
        </w:rPr>
        <w:t xml:space="preserve"> </w:t>
      </w:r>
      <w:r w:rsidR="006235A9" w:rsidRPr="006F7E9C">
        <w:rPr>
          <w:spacing w:val="-2"/>
        </w:rPr>
        <w:t>subsequently</w:t>
      </w:r>
      <w:r w:rsidR="00252524">
        <w:rPr>
          <w:spacing w:val="-2"/>
        </w:rPr>
        <w:t>,</w:t>
      </w:r>
      <w:r w:rsidR="009F1FBB" w:rsidRPr="006F7E9C">
        <w:rPr>
          <w:spacing w:val="-2"/>
        </w:rPr>
        <w:t xml:space="preserve"> conjugated</w:t>
      </w:r>
      <w:r w:rsidR="0084545E" w:rsidRPr="006F7E9C">
        <w:rPr>
          <w:spacing w:val="-2"/>
        </w:rPr>
        <w:t xml:space="preserve"> with anti-MALAT1</w:t>
      </w:r>
      <w:r w:rsidR="00A75EFD" w:rsidRPr="006F7E9C">
        <w:rPr>
          <w:spacing w:val="-2"/>
        </w:rPr>
        <w:t>-Cy3</w:t>
      </w:r>
      <w:r w:rsidR="0084545E" w:rsidRPr="006F7E9C">
        <w:rPr>
          <w:spacing w:val="-2"/>
        </w:rPr>
        <w:t xml:space="preserve"> </w:t>
      </w:r>
      <w:r w:rsidRPr="006F7E9C">
        <w:rPr>
          <w:i/>
          <w:spacing w:val="-2"/>
        </w:rPr>
        <w:t>via</w:t>
      </w:r>
      <w:r w:rsidR="00A75EFD" w:rsidRPr="006F7E9C">
        <w:rPr>
          <w:spacing w:val="-2"/>
        </w:rPr>
        <w:t xml:space="preserve"> disulfide linkage mediated by</w:t>
      </w:r>
      <w:r w:rsidR="0084545E" w:rsidRPr="006F7E9C">
        <w:rPr>
          <w:spacing w:val="-2"/>
        </w:rPr>
        <w:t xml:space="preserve"> </w:t>
      </w:r>
      <w:proofErr w:type="spellStart"/>
      <w:r w:rsidR="0084545E" w:rsidRPr="006F7E9C">
        <w:rPr>
          <w:spacing w:val="-2"/>
        </w:rPr>
        <w:t>S</w:t>
      </w:r>
      <w:r w:rsidR="009F1FBB" w:rsidRPr="006F7E9C">
        <w:rPr>
          <w:spacing w:val="-2"/>
        </w:rPr>
        <w:t>ulfo</w:t>
      </w:r>
      <w:proofErr w:type="spellEnd"/>
      <w:r w:rsidR="009F1FBB" w:rsidRPr="006F7E9C">
        <w:rPr>
          <w:spacing w:val="-2"/>
        </w:rPr>
        <w:t>-</w:t>
      </w:r>
      <w:r w:rsidR="007172DC" w:rsidRPr="006F7E9C">
        <w:rPr>
          <w:spacing w:val="-2"/>
        </w:rPr>
        <w:t>LC-SPDP</w:t>
      </w:r>
      <w:r w:rsidR="00194A37" w:rsidRPr="006F7E9C">
        <w:rPr>
          <w:spacing w:val="-2"/>
        </w:rPr>
        <w:t xml:space="preserve">. </w:t>
      </w:r>
      <w:r w:rsidR="00252524">
        <w:rPr>
          <w:spacing w:val="-2"/>
        </w:rPr>
        <w:t>(</w:t>
      </w:r>
      <w:r w:rsidR="00194A37" w:rsidRPr="006F7E9C">
        <w:rPr>
          <w:b/>
          <w:spacing w:val="-2"/>
        </w:rPr>
        <w:t>B</w:t>
      </w:r>
      <w:r w:rsidR="00252524" w:rsidRPr="00FF2A81">
        <w:rPr>
          <w:spacing w:val="-2"/>
        </w:rPr>
        <w:t>)</w:t>
      </w:r>
      <w:r w:rsidR="00194A37" w:rsidRPr="006F7E9C">
        <w:rPr>
          <w:b/>
          <w:spacing w:val="-2"/>
        </w:rPr>
        <w:t xml:space="preserve"> </w:t>
      </w:r>
      <w:r w:rsidR="00DF21DF" w:rsidRPr="006F7E9C">
        <w:rPr>
          <w:spacing w:val="-2"/>
        </w:rPr>
        <w:t>SWCNT</w:t>
      </w:r>
      <w:r w:rsidR="00252524">
        <w:rPr>
          <w:spacing w:val="-2"/>
        </w:rPr>
        <w:t>-</w:t>
      </w:r>
      <w:r w:rsidR="00C16021" w:rsidRPr="006F7E9C">
        <w:rPr>
          <w:spacing w:val="-2"/>
        </w:rPr>
        <w:t xml:space="preserve">conjugated anti-MALAT1 was injected into </w:t>
      </w:r>
      <w:r w:rsidR="00D853B2" w:rsidRPr="006F7E9C">
        <w:rPr>
          <w:spacing w:val="-2"/>
        </w:rPr>
        <w:t xml:space="preserve">a </w:t>
      </w:r>
      <w:r w:rsidR="00C16021" w:rsidRPr="006F7E9C">
        <w:rPr>
          <w:spacing w:val="-2"/>
        </w:rPr>
        <w:t xml:space="preserve">mouse with </w:t>
      </w:r>
      <w:r w:rsidR="0021350D" w:rsidRPr="006F7E9C">
        <w:rPr>
          <w:spacing w:val="-2"/>
        </w:rPr>
        <w:t>H929-Luc-mCherry</w:t>
      </w:r>
      <w:r w:rsidR="00C16021" w:rsidRPr="006F7E9C">
        <w:rPr>
          <w:spacing w:val="-2"/>
        </w:rPr>
        <w:t xml:space="preserve"> cells</w:t>
      </w:r>
      <w:r w:rsidR="00575C18" w:rsidRPr="006F7E9C">
        <w:rPr>
          <w:spacing w:val="-2"/>
        </w:rPr>
        <w:t xml:space="preserve"> </w:t>
      </w:r>
      <w:r w:rsidRPr="006F7E9C">
        <w:rPr>
          <w:i/>
          <w:spacing w:val="-2"/>
        </w:rPr>
        <w:t>via</w:t>
      </w:r>
      <w:r w:rsidR="00575C18" w:rsidRPr="006F7E9C">
        <w:rPr>
          <w:spacing w:val="-2"/>
        </w:rPr>
        <w:t xml:space="preserve"> </w:t>
      </w:r>
      <w:r w:rsidR="00D853B2" w:rsidRPr="006F7E9C">
        <w:rPr>
          <w:spacing w:val="-2"/>
        </w:rPr>
        <w:t xml:space="preserve">the </w:t>
      </w:r>
      <w:r w:rsidR="00575C18" w:rsidRPr="006F7E9C">
        <w:rPr>
          <w:spacing w:val="-2"/>
        </w:rPr>
        <w:t>tail vein</w:t>
      </w:r>
      <w:r w:rsidR="007234C7" w:rsidRPr="006F7E9C">
        <w:rPr>
          <w:spacing w:val="-2"/>
        </w:rPr>
        <w:t xml:space="preserve">. </w:t>
      </w:r>
      <w:r w:rsidR="00252524">
        <w:rPr>
          <w:spacing w:val="-2"/>
        </w:rPr>
        <w:t>(</w:t>
      </w:r>
      <w:r w:rsidR="007234C7" w:rsidRPr="006F7E9C">
        <w:rPr>
          <w:b/>
          <w:spacing w:val="-2"/>
        </w:rPr>
        <w:t>C</w:t>
      </w:r>
      <w:r w:rsidR="00252524" w:rsidRPr="00FF2A81">
        <w:rPr>
          <w:spacing w:val="-2"/>
        </w:rPr>
        <w:t>)</w:t>
      </w:r>
      <w:r w:rsidR="007234C7" w:rsidRPr="006F7E9C">
        <w:rPr>
          <w:spacing w:val="-2"/>
        </w:rPr>
        <w:t xml:space="preserve"> SWCNT</w:t>
      </w:r>
      <w:r w:rsidR="00252524">
        <w:rPr>
          <w:spacing w:val="-2"/>
        </w:rPr>
        <w:t>-</w:t>
      </w:r>
      <w:r w:rsidR="007234C7" w:rsidRPr="006F7E9C">
        <w:rPr>
          <w:spacing w:val="-2"/>
        </w:rPr>
        <w:t>conjugated anti-MALAT1</w:t>
      </w:r>
      <w:r w:rsidR="00575C18" w:rsidRPr="006F7E9C">
        <w:rPr>
          <w:spacing w:val="-2"/>
        </w:rPr>
        <w:t xml:space="preserve"> penetrate</w:t>
      </w:r>
      <w:r w:rsidR="00DB49B2" w:rsidRPr="006F7E9C">
        <w:rPr>
          <w:spacing w:val="-2"/>
        </w:rPr>
        <w:t>s</w:t>
      </w:r>
      <w:r w:rsidR="00575C18" w:rsidRPr="006F7E9C">
        <w:rPr>
          <w:spacing w:val="-2"/>
        </w:rPr>
        <w:t xml:space="preserve"> </w:t>
      </w:r>
      <w:r w:rsidR="00252524">
        <w:rPr>
          <w:spacing w:val="-2"/>
        </w:rPr>
        <w:t xml:space="preserve">the </w:t>
      </w:r>
      <w:r w:rsidR="00575C18" w:rsidRPr="006F7E9C">
        <w:rPr>
          <w:spacing w:val="-2"/>
        </w:rPr>
        <w:t xml:space="preserve">phospholipid bilayer membrane </w:t>
      </w:r>
      <w:r w:rsidR="003965B3" w:rsidRPr="006F7E9C">
        <w:rPr>
          <w:spacing w:val="-2"/>
        </w:rPr>
        <w:t xml:space="preserve">through insertion </w:t>
      </w:r>
      <w:r w:rsidR="007D2B94" w:rsidRPr="006F7E9C">
        <w:rPr>
          <w:spacing w:val="-2"/>
        </w:rPr>
        <w:t>or</w:t>
      </w:r>
      <w:r w:rsidR="003965B3" w:rsidRPr="006F7E9C">
        <w:rPr>
          <w:spacing w:val="-2"/>
        </w:rPr>
        <w:t xml:space="preserve"> endocytosis.</w:t>
      </w:r>
      <w:r w:rsidR="00647742" w:rsidRPr="006F7E9C">
        <w:rPr>
          <w:spacing w:val="-2"/>
        </w:rPr>
        <w:t xml:space="preserve"> </w:t>
      </w:r>
      <w:r w:rsidR="00252524">
        <w:rPr>
          <w:spacing w:val="-2"/>
        </w:rPr>
        <w:t>(</w:t>
      </w:r>
      <w:r w:rsidR="00647742" w:rsidRPr="006F7E9C">
        <w:rPr>
          <w:b/>
          <w:spacing w:val="-2"/>
        </w:rPr>
        <w:t>D</w:t>
      </w:r>
      <w:r w:rsidR="00252524" w:rsidRPr="00FF2A81">
        <w:rPr>
          <w:spacing w:val="-2"/>
        </w:rPr>
        <w:t>)</w:t>
      </w:r>
      <w:r w:rsidR="00647742" w:rsidRPr="006F7E9C">
        <w:rPr>
          <w:spacing w:val="-2"/>
        </w:rPr>
        <w:t xml:space="preserve"> </w:t>
      </w:r>
      <w:r w:rsidR="006239DF" w:rsidRPr="006F7E9C">
        <w:rPr>
          <w:spacing w:val="-2"/>
        </w:rPr>
        <w:t xml:space="preserve">SWCNT-anti-MALAT1 was packaged within </w:t>
      </w:r>
      <w:r w:rsidR="009240AF" w:rsidRPr="006F7E9C">
        <w:rPr>
          <w:spacing w:val="-2"/>
        </w:rPr>
        <w:t xml:space="preserve">early </w:t>
      </w:r>
      <w:r w:rsidR="006239DF" w:rsidRPr="006F7E9C">
        <w:rPr>
          <w:spacing w:val="-2"/>
        </w:rPr>
        <w:t xml:space="preserve">endosomes after </w:t>
      </w:r>
      <w:r w:rsidR="00D853B2" w:rsidRPr="006F7E9C">
        <w:rPr>
          <w:spacing w:val="-2"/>
        </w:rPr>
        <w:t>absorption</w:t>
      </w:r>
      <w:r w:rsidR="006239DF" w:rsidRPr="006F7E9C">
        <w:rPr>
          <w:spacing w:val="-2"/>
        </w:rPr>
        <w:t xml:space="preserve"> by cells;</w:t>
      </w:r>
      <w:r w:rsidR="003D4580" w:rsidRPr="006F7E9C">
        <w:rPr>
          <w:spacing w:val="-2"/>
        </w:rPr>
        <w:t xml:space="preserve"> </w:t>
      </w:r>
      <w:r w:rsidR="009240AF" w:rsidRPr="006F7E9C">
        <w:rPr>
          <w:spacing w:val="-2"/>
        </w:rPr>
        <w:t>then</w:t>
      </w:r>
      <w:r w:rsidR="00252524">
        <w:rPr>
          <w:spacing w:val="-2"/>
        </w:rPr>
        <w:t>,</w:t>
      </w:r>
      <w:r w:rsidR="009240AF" w:rsidRPr="006F7E9C">
        <w:rPr>
          <w:spacing w:val="-2"/>
        </w:rPr>
        <w:t xml:space="preserve"> </w:t>
      </w:r>
      <w:r w:rsidR="00D853B2" w:rsidRPr="006F7E9C">
        <w:rPr>
          <w:spacing w:val="-2"/>
        </w:rPr>
        <w:t xml:space="preserve">the </w:t>
      </w:r>
      <w:r w:rsidR="009240AF" w:rsidRPr="006F7E9C">
        <w:rPr>
          <w:spacing w:val="-2"/>
        </w:rPr>
        <w:t>early endosome matured to</w:t>
      </w:r>
      <w:r w:rsidR="00D853B2" w:rsidRPr="006F7E9C">
        <w:rPr>
          <w:spacing w:val="-2"/>
        </w:rPr>
        <w:t xml:space="preserve"> a</w:t>
      </w:r>
      <w:r w:rsidR="009240AF" w:rsidRPr="006F7E9C">
        <w:rPr>
          <w:spacing w:val="-2"/>
        </w:rPr>
        <w:t xml:space="preserve"> late endosome and merged with </w:t>
      </w:r>
      <w:r w:rsidR="00D853B2" w:rsidRPr="006F7E9C">
        <w:rPr>
          <w:spacing w:val="-2"/>
        </w:rPr>
        <w:t xml:space="preserve">a </w:t>
      </w:r>
      <w:r w:rsidR="009240AF" w:rsidRPr="006F7E9C">
        <w:rPr>
          <w:spacing w:val="-2"/>
        </w:rPr>
        <w:t xml:space="preserve">lysosome to form </w:t>
      </w:r>
      <w:r w:rsidR="00DA5F25" w:rsidRPr="006F7E9C">
        <w:rPr>
          <w:spacing w:val="-2"/>
        </w:rPr>
        <w:t>an</w:t>
      </w:r>
      <w:r w:rsidR="009240AF" w:rsidRPr="006F7E9C">
        <w:rPr>
          <w:spacing w:val="-2"/>
        </w:rPr>
        <w:t xml:space="preserve"> </w:t>
      </w:r>
      <w:proofErr w:type="spellStart"/>
      <w:r w:rsidR="009240AF" w:rsidRPr="006F7E9C">
        <w:rPr>
          <w:spacing w:val="-2"/>
        </w:rPr>
        <w:t>endolysosome</w:t>
      </w:r>
      <w:proofErr w:type="spellEnd"/>
      <w:r w:rsidR="00D853B2" w:rsidRPr="006F7E9C">
        <w:rPr>
          <w:spacing w:val="-2"/>
        </w:rPr>
        <w:t xml:space="preserve">. The </w:t>
      </w:r>
      <w:proofErr w:type="spellStart"/>
      <w:r w:rsidR="006536A5" w:rsidRPr="006F7E9C">
        <w:rPr>
          <w:spacing w:val="-2"/>
        </w:rPr>
        <w:t>endolysosome</w:t>
      </w:r>
      <w:proofErr w:type="spellEnd"/>
      <w:r w:rsidR="006536A5" w:rsidRPr="006F7E9C">
        <w:rPr>
          <w:spacing w:val="-2"/>
        </w:rPr>
        <w:t xml:space="preserve"> help</w:t>
      </w:r>
      <w:r w:rsidR="00D853B2" w:rsidRPr="006F7E9C">
        <w:rPr>
          <w:spacing w:val="-2"/>
        </w:rPr>
        <w:t>s</w:t>
      </w:r>
      <w:r w:rsidR="006536A5" w:rsidRPr="006F7E9C">
        <w:rPr>
          <w:spacing w:val="-2"/>
        </w:rPr>
        <w:t xml:space="preserve"> </w:t>
      </w:r>
      <w:r w:rsidR="00087087" w:rsidRPr="006F7E9C">
        <w:rPr>
          <w:spacing w:val="-2"/>
        </w:rPr>
        <w:t xml:space="preserve">release </w:t>
      </w:r>
      <w:r w:rsidR="006536A5" w:rsidRPr="006F7E9C">
        <w:rPr>
          <w:spacing w:val="-2"/>
        </w:rPr>
        <w:t>anti-MALAT1 from the SWCNT</w:t>
      </w:r>
      <w:r w:rsidR="00087087" w:rsidRPr="006F7E9C">
        <w:rPr>
          <w:spacing w:val="-2"/>
        </w:rPr>
        <w:t xml:space="preserve"> by breaking the </w:t>
      </w:r>
      <w:r w:rsidR="001D1FDC" w:rsidRPr="006F7E9C">
        <w:rPr>
          <w:spacing w:val="-2"/>
        </w:rPr>
        <w:t>disulfide bond</w:t>
      </w:r>
      <w:r w:rsidR="00E04FDE" w:rsidRPr="006F7E9C">
        <w:rPr>
          <w:spacing w:val="-2"/>
        </w:rPr>
        <w:t>.</w:t>
      </w:r>
    </w:p>
    <w:p w14:paraId="398DB539" w14:textId="77777777" w:rsidR="00D853B2" w:rsidRPr="006F7E9C" w:rsidRDefault="00D853B2" w:rsidP="00087087">
      <w:pPr>
        <w:widowControl/>
        <w:jc w:val="left"/>
        <w:rPr>
          <w:color w:val="808080"/>
        </w:rPr>
      </w:pPr>
    </w:p>
    <w:p w14:paraId="3311EDE6" w14:textId="6F7CFC0F" w:rsidR="00487182" w:rsidRPr="006F7E9C" w:rsidRDefault="00106D1A" w:rsidP="00087087">
      <w:pPr>
        <w:widowControl/>
        <w:jc w:val="left"/>
        <w:rPr>
          <w:spacing w:val="-3"/>
        </w:rPr>
      </w:pPr>
      <w:r w:rsidRPr="006F7E9C">
        <w:rPr>
          <w:b/>
          <w:spacing w:val="-2"/>
        </w:rPr>
        <w:t>Figure 2</w:t>
      </w:r>
      <w:r w:rsidR="00252524">
        <w:rPr>
          <w:b/>
          <w:spacing w:val="-2"/>
        </w:rPr>
        <w:t>:</w:t>
      </w:r>
      <w:r w:rsidR="00487182" w:rsidRPr="006F7E9C">
        <w:rPr>
          <w:b/>
          <w:spacing w:val="-2"/>
        </w:rPr>
        <w:t xml:space="preserve"> </w:t>
      </w:r>
      <w:r w:rsidR="00487182" w:rsidRPr="006F7E9C">
        <w:rPr>
          <w:b/>
          <w:bCs/>
          <w:spacing w:val="-3"/>
        </w:rPr>
        <w:t xml:space="preserve">SWCNT-anti-MALAT1 </w:t>
      </w:r>
      <w:r w:rsidR="00D36B1F" w:rsidRPr="006F7E9C">
        <w:rPr>
          <w:b/>
          <w:bCs/>
          <w:spacing w:val="-3"/>
          <w:lang w:eastAsia="zh-CN"/>
        </w:rPr>
        <w:t>was</w:t>
      </w:r>
      <w:r w:rsidR="00487182" w:rsidRPr="006F7E9C">
        <w:rPr>
          <w:b/>
          <w:bCs/>
          <w:spacing w:val="-3"/>
        </w:rPr>
        <w:t xml:space="preserve"> delive</w:t>
      </w:r>
      <w:r w:rsidR="00A91330" w:rsidRPr="006F7E9C">
        <w:rPr>
          <w:b/>
          <w:bCs/>
          <w:spacing w:val="-3"/>
        </w:rPr>
        <w:t>red</w:t>
      </w:r>
      <w:r w:rsidR="00487182" w:rsidRPr="006F7E9C">
        <w:rPr>
          <w:b/>
          <w:bCs/>
          <w:spacing w:val="-3"/>
        </w:rPr>
        <w:t xml:space="preserve"> efficien</w:t>
      </w:r>
      <w:r w:rsidR="00A91330" w:rsidRPr="006F7E9C">
        <w:rPr>
          <w:b/>
          <w:bCs/>
          <w:spacing w:val="-3"/>
        </w:rPr>
        <w:t>tly</w:t>
      </w:r>
      <w:r w:rsidR="00487182" w:rsidRPr="006F7E9C">
        <w:rPr>
          <w:b/>
          <w:bCs/>
          <w:spacing w:val="-3"/>
        </w:rPr>
        <w:t xml:space="preserve"> with </w:t>
      </w:r>
      <w:r w:rsidR="00A91330" w:rsidRPr="006F7E9C">
        <w:rPr>
          <w:b/>
          <w:bCs/>
          <w:spacing w:val="-3"/>
        </w:rPr>
        <w:t>minimum</w:t>
      </w:r>
      <w:r w:rsidR="00487182" w:rsidRPr="006F7E9C">
        <w:rPr>
          <w:b/>
          <w:bCs/>
          <w:spacing w:val="-3"/>
        </w:rPr>
        <w:t xml:space="preserve"> toxicity</w:t>
      </w:r>
      <w:r w:rsidR="004403CA" w:rsidRPr="006F7E9C">
        <w:rPr>
          <w:b/>
          <w:bCs/>
          <w:spacing w:val="-3"/>
        </w:rPr>
        <w:t xml:space="preserve"> and induced apoptosis</w:t>
      </w:r>
      <w:r w:rsidR="00487182" w:rsidRPr="006F7E9C">
        <w:rPr>
          <w:b/>
          <w:bCs/>
          <w:spacing w:val="-3"/>
        </w:rPr>
        <w:t xml:space="preserve"> in</w:t>
      </w:r>
      <w:r w:rsidR="002511CC" w:rsidRPr="006F7E9C">
        <w:rPr>
          <w:b/>
          <w:bCs/>
          <w:spacing w:val="-3"/>
        </w:rPr>
        <w:t xml:space="preserve"> MM</w:t>
      </w:r>
      <w:r w:rsidR="00A91330" w:rsidRPr="006F7E9C">
        <w:rPr>
          <w:b/>
          <w:bCs/>
          <w:spacing w:val="-3"/>
        </w:rPr>
        <w:t xml:space="preserve"> cell lines</w:t>
      </w:r>
      <w:r w:rsidR="002511CC" w:rsidRPr="006F7E9C">
        <w:rPr>
          <w:b/>
          <w:bCs/>
          <w:spacing w:val="-3"/>
        </w:rPr>
        <w:t>.</w:t>
      </w:r>
      <w:r w:rsidR="00A91330" w:rsidRPr="006F7E9C">
        <w:rPr>
          <w:b/>
          <w:bCs/>
          <w:spacing w:val="-3"/>
        </w:rPr>
        <w:t xml:space="preserve"> </w:t>
      </w:r>
      <w:r w:rsidR="00CD35F4" w:rsidRPr="006F7E9C">
        <w:rPr>
          <w:spacing w:val="-3"/>
        </w:rPr>
        <w:t>SWCNT-</w:t>
      </w:r>
      <w:r w:rsidR="00ED1D28" w:rsidRPr="006F7E9C">
        <w:rPr>
          <w:spacing w:val="-3"/>
        </w:rPr>
        <w:t xml:space="preserve">anti-MALAT1 </w:t>
      </w:r>
      <w:proofErr w:type="spellStart"/>
      <w:r w:rsidR="00ED1D28" w:rsidRPr="006F7E9C">
        <w:rPr>
          <w:spacing w:val="-3"/>
        </w:rPr>
        <w:t>gapmer</w:t>
      </w:r>
      <w:proofErr w:type="spellEnd"/>
      <w:r w:rsidR="00ED1D28" w:rsidRPr="006F7E9C">
        <w:rPr>
          <w:spacing w:val="-3"/>
        </w:rPr>
        <w:t xml:space="preserve"> </w:t>
      </w:r>
      <w:r w:rsidR="00D70CCF" w:rsidRPr="006F7E9C">
        <w:rPr>
          <w:spacing w:val="-3"/>
        </w:rPr>
        <w:t>oligo</w:t>
      </w:r>
      <w:r w:rsidR="00ED1D28" w:rsidRPr="006F7E9C">
        <w:rPr>
          <w:spacing w:val="-3"/>
        </w:rPr>
        <w:t xml:space="preserve"> </w:t>
      </w:r>
      <w:r w:rsidR="00D70CCF" w:rsidRPr="006F7E9C">
        <w:rPr>
          <w:spacing w:val="-3"/>
        </w:rPr>
        <w:t xml:space="preserve">or </w:t>
      </w:r>
      <w:r w:rsidR="00CD35F4" w:rsidRPr="006F7E9C">
        <w:rPr>
          <w:spacing w:val="-3"/>
        </w:rPr>
        <w:t>SWCNT-</w:t>
      </w:r>
      <w:r w:rsidR="00D70CCF" w:rsidRPr="006F7E9C">
        <w:rPr>
          <w:spacing w:val="-3"/>
        </w:rPr>
        <w:t xml:space="preserve">control oligo were transfected </w:t>
      </w:r>
      <w:r w:rsidR="00527130" w:rsidRPr="006F7E9C">
        <w:rPr>
          <w:spacing w:val="-3"/>
        </w:rPr>
        <w:t xml:space="preserve">by </w:t>
      </w:r>
      <w:r w:rsidR="00087087" w:rsidRPr="006F7E9C">
        <w:rPr>
          <w:spacing w:val="-3"/>
        </w:rPr>
        <w:t>L</w:t>
      </w:r>
      <w:r w:rsidR="00527130" w:rsidRPr="006F7E9C">
        <w:rPr>
          <w:spacing w:val="-3"/>
        </w:rPr>
        <w:t xml:space="preserve">ipofectamine </w:t>
      </w:r>
      <w:r w:rsidR="00D70CCF" w:rsidRPr="006F7E9C">
        <w:rPr>
          <w:spacing w:val="-3"/>
        </w:rPr>
        <w:t>into H929 and MM</w:t>
      </w:r>
      <w:r w:rsidR="00F73586" w:rsidRPr="006F7E9C">
        <w:rPr>
          <w:spacing w:val="-3"/>
        </w:rPr>
        <w:t>.</w:t>
      </w:r>
      <w:r w:rsidR="00D70CCF" w:rsidRPr="006F7E9C">
        <w:rPr>
          <w:spacing w:val="-3"/>
        </w:rPr>
        <w:t>1S cells</w:t>
      </w:r>
      <w:r w:rsidR="00CC23F6" w:rsidRPr="006F7E9C">
        <w:rPr>
          <w:spacing w:val="-3"/>
        </w:rPr>
        <w:t>, respectively</w:t>
      </w:r>
      <w:r w:rsidR="00D70CCF" w:rsidRPr="006F7E9C">
        <w:rPr>
          <w:spacing w:val="-3"/>
        </w:rPr>
        <w:t>.</w:t>
      </w:r>
      <w:r w:rsidR="00B23DC5" w:rsidRPr="006F7E9C">
        <w:rPr>
          <w:spacing w:val="-3"/>
        </w:rPr>
        <w:t xml:space="preserve"> </w:t>
      </w:r>
      <w:r w:rsidR="008E1C8D">
        <w:rPr>
          <w:spacing w:val="-3"/>
        </w:rPr>
        <w:t>Forty-eight</w:t>
      </w:r>
      <w:r w:rsidR="00B23DC5" w:rsidRPr="006F7E9C">
        <w:rPr>
          <w:spacing w:val="-3"/>
        </w:rPr>
        <w:t xml:space="preserve"> h</w:t>
      </w:r>
      <w:r w:rsidR="008E1C8D">
        <w:rPr>
          <w:spacing w:val="-3"/>
        </w:rPr>
        <w:t>ours</w:t>
      </w:r>
      <w:r w:rsidR="00B23DC5" w:rsidRPr="006F7E9C">
        <w:rPr>
          <w:spacing w:val="-3"/>
        </w:rPr>
        <w:t xml:space="preserve"> later, </w:t>
      </w:r>
      <w:r w:rsidR="00F82A26" w:rsidRPr="006F7E9C">
        <w:rPr>
          <w:spacing w:val="-3"/>
        </w:rPr>
        <w:t>we</w:t>
      </w:r>
      <w:r w:rsidR="00B23DC5" w:rsidRPr="006F7E9C">
        <w:rPr>
          <w:spacing w:val="-3"/>
        </w:rPr>
        <w:t xml:space="preserve"> collected </w:t>
      </w:r>
      <w:r w:rsidR="00F82A26" w:rsidRPr="006F7E9C">
        <w:rPr>
          <w:spacing w:val="-3"/>
        </w:rPr>
        <w:t xml:space="preserve">cells </w:t>
      </w:r>
      <w:r w:rsidR="00B23DC5" w:rsidRPr="006F7E9C">
        <w:rPr>
          <w:spacing w:val="-3"/>
        </w:rPr>
        <w:t>for</w:t>
      </w:r>
      <w:r w:rsidR="00F82A26" w:rsidRPr="006F7E9C">
        <w:rPr>
          <w:spacing w:val="-3"/>
        </w:rPr>
        <w:t xml:space="preserve"> </w:t>
      </w:r>
      <w:r w:rsidR="008E1C8D" w:rsidRPr="006F7E9C">
        <w:rPr>
          <w:spacing w:val="-3"/>
        </w:rPr>
        <w:t>(</w:t>
      </w:r>
      <w:r w:rsidR="008E1C8D" w:rsidRPr="006F7E9C">
        <w:rPr>
          <w:b/>
          <w:spacing w:val="-3"/>
        </w:rPr>
        <w:t>A</w:t>
      </w:r>
      <w:r w:rsidR="008E1C8D" w:rsidRPr="006F7E9C">
        <w:rPr>
          <w:spacing w:val="-3"/>
        </w:rPr>
        <w:t xml:space="preserve">) </w:t>
      </w:r>
      <w:r w:rsidR="008E1C8D">
        <w:rPr>
          <w:spacing w:val="-3"/>
        </w:rPr>
        <w:t xml:space="preserve">the </w:t>
      </w:r>
      <w:r w:rsidR="00F82A26" w:rsidRPr="006F7E9C">
        <w:rPr>
          <w:spacing w:val="-3"/>
        </w:rPr>
        <w:t>analysis of</w:t>
      </w:r>
      <w:r w:rsidR="00B23DC5" w:rsidRPr="006F7E9C">
        <w:rPr>
          <w:spacing w:val="-3"/>
        </w:rPr>
        <w:t xml:space="preserve"> MALAT1 </w:t>
      </w:r>
      <w:r w:rsidR="00CA5C02" w:rsidRPr="006F7E9C">
        <w:rPr>
          <w:spacing w:val="-3"/>
        </w:rPr>
        <w:t xml:space="preserve">expression by qRT-PCR </w:t>
      </w:r>
      <w:r w:rsidR="00B23DC5" w:rsidRPr="006F7E9C">
        <w:rPr>
          <w:spacing w:val="-3"/>
        </w:rPr>
        <w:t xml:space="preserve">and </w:t>
      </w:r>
      <w:r w:rsidR="008E1C8D" w:rsidRPr="006F7E9C">
        <w:rPr>
          <w:spacing w:val="-3"/>
        </w:rPr>
        <w:t>(</w:t>
      </w:r>
      <w:r w:rsidR="008E1C8D" w:rsidRPr="006F7E9C">
        <w:rPr>
          <w:b/>
          <w:spacing w:val="-3"/>
        </w:rPr>
        <w:t>B</w:t>
      </w:r>
      <w:r w:rsidR="008E1C8D" w:rsidRPr="006F7E9C">
        <w:rPr>
          <w:spacing w:val="-3"/>
        </w:rPr>
        <w:t>)</w:t>
      </w:r>
      <w:r w:rsidR="008E1C8D">
        <w:rPr>
          <w:spacing w:val="-3"/>
        </w:rPr>
        <w:t xml:space="preserve"> </w:t>
      </w:r>
      <w:r w:rsidR="00B23DC5" w:rsidRPr="006F7E9C">
        <w:rPr>
          <w:spacing w:val="-3"/>
        </w:rPr>
        <w:t>apoptosis analysis by flow cytometry</w:t>
      </w:r>
      <w:r w:rsidR="00D707A4" w:rsidRPr="006F7E9C">
        <w:rPr>
          <w:spacing w:val="-3"/>
        </w:rPr>
        <w:t xml:space="preserve">. </w:t>
      </w:r>
      <w:r w:rsidR="008E1C8D">
        <w:rPr>
          <w:spacing w:val="-3"/>
        </w:rPr>
        <w:t>(</w:t>
      </w:r>
      <w:r w:rsidR="00D707A4" w:rsidRPr="006F7E9C">
        <w:rPr>
          <w:b/>
          <w:bCs/>
          <w:spacing w:val="-3"/>
        </w:rPr>
        <w:t>C</w:t>
      </w:r>
      <w:r w:rsidR="008E1C8D" w:rsidRPr="00FF2A81">
        <w:rPr>
          <w:bCs/>
          <w:spacing w:val="-3"/>
        </w:rPr>
        <w:t>)</w:t>
      </w:r>
      <w:r w:rsidR="00487182" w:rsidRPr="006F7E9C">
        <w:rPr>
          <w:b/>
          <w:bCs/>
          <w:spacing w:val="-3"/>
        </w:rPr>
        <w:t xml:space="preserve"> </w:t>
      </w:r>
      <w:r w:rsidR="00487182" w:rsidRPr="006F7E9C">
        <w:rPr>
          <w:spacing w:val="-3"/>
        </w:rPr>
        <w:t>H929-GFP and MM.1S-GFP cells were co-cultured with SWCNT-anti-MALAT1-Cy3 for 48</w:t>
      </w:r>
      <w:r w:rsidR="00273E07" w:rsidRPr="006F7E9C">
        <w:rPr>
          <w:spacing w:val="-3"/>
        </w:rPr>
        <w:t xml:space="preserve"> </w:t>
      </w:r>
      <w:r w:rsidR="00487182" w:rsidRPr="006F7E9C">
        <w:rPr>
          <w:spacing w:val="-3"/>
        </w:rPr>
        <w:t>h</w:t>
      </w:r>
      <w:r w:rsidR="008E1C8D">
        <w:rPr>
          <w:spacing w:val="-3"/>
        </w:rPr>
        <w:t>ours</w:t>
      </w:r>
      <w:r w:rsidR="00B6157E" w:rsidRPr="006F7E9C">
        <w:rPr>
          <w:spacing w:val="-3"/>
        </w:rPr>
        <w:t xml:space="preserve">; the delivery efficiency was determined by fluorescence microscope </w:t>
      </w:r>
      <w:r w:rsidR="00487182" w:rsidRPr="006F7E9C">
        <w:rPr>
          <w:spacing w:val="-3"/>
        </w:rPr>
        <w:t>(</w:t>
      </w:r>
      <w:r w:rsidR="008E1C8D">
        <w:rPr>
          <w:spacing w:val="-3"/>
        </w:rPr>
        <w:t xml:space="preserve">the </w:t>
      </w:r>
      <w:r w:rsidR="004403CA" w:rsidRPr="006F7E9C">
        <w:rPr>
          <w:spacing w:val="-3"/>
        </w:rPr>
        <w:t>s</w:t>
      </w:r>
      <w:r w:rsidR="00487182" w:rsidRPr="006F7E9C">
        <w:rPr>
          <w:spacing w:val="-3"/>
        </w:rPr>
        <w:t>cale bars</w:t>
      </w:r>
      <w:r w:rsidR="008C5E9D" w:rsidRPr="006F7E9C">
        <w:rPr>
          <w:spacing w:val="-3"/>
        </w:rPr>
        <w:t xml:space="preserve"> </w:t>
      </w:r>
      <w:r w:rsidR="00487182" w:rsidRPr="006F7E9C">
        <w:rPr>
          <w:spacing w:val="-3"/>
        </w:rPr>
        <w:t>=</w:t>
      </w:r>
      <w:r w:rsidR="008C5E9D" w:rsidRPr="006F7E9C">
        <w:rPr>
          <w:spacing w:val="-3"/>
        </w:rPr>
        <w:t xml:space="preserve"> </w:t>
      </w:r>
      <w:r w:rsidR="00487182" w:rsidRPr="006F7E9C">
        <w:rPr>
          <w:spacing w:val="-3"/>
        </w:rPr>
        <w:t>100</w:t>
      </w:r>
      <w:r w:rsidR="008C5E9D" w:rsidRPr="006F7E9C">
        <w:rPr>
          <w:spacing w:val="-3"/>
        </w:rPr>
        <w:t xml:space="preserve"> </w:t>
      </w:r>
      <w:r w:rsidR="00487182" w:rsidRPr="006F7E9C">
        <w:rPr>
          <w:spacing w:val="-3"/>
        </w:rPr>
        <w:t>μ</w:t>
      </w:r>
      <w:r w:rsidR="00087087" w:rsidRPr="006F7E9C">
        <w:rPr>
          <w:spacing w:val="-3"/>
        </w:rPr>
        <w:t>m</w:t>
      </w:r>
      <w:r w:rsidR="00487182" w:rsidRPr="006F7E9C">
        <w:rPr>
          <w:spacing w:val="-3"/>
        </w:rPr>
        <w:t xml:space="preserve">). </w:t>
      </w:r>
      <w:r w:rsidR="008E1C8D">
        <w:rPr>
          <w:spacing w:val="-3"/>
        </w:rPr>
        <w:t>(</w:t>
      </w:r>
      <w:r w:rsidR="00D707A4" w:rsidRPr="006F7E9C">
        <w:rPr>
          <w:b/>
          <w:bCs/>
          <w:spacing w:val="-3"/>
        </w:rPr>
        <w:t>D</w:t>
      </w:r>
      <w:r w:rsidR="008E1C8D" w:rsidRPr="00FF2A81">
        <w:rPr>
          <w:bCs/>
          <w:spacing w:val="-3"/>
        </w:rPr>
        <w:t>)</w:t>
      </w:r>
      <w:r w:rsidR="00487182" w:rsidRPr="006F7E9C">
        <w:rPr>
          <w:b/>
          <w:bCs/>
          <w:spacing w:val="-3"/>
        </w:rPr>
        <w:t xml:space="preserve"> </w:t>
      </w:r>
      <w:r w:rsidR="00B6157E" w:rsidRPr="006F7E9C">
        <w:rPr>
          <w:bCs/>
          <w:spacing w:val="-3"/>
        </w:rPr>
        <w:t>The expression level of</w:t>
      </w:r>
      <w:r w:rsidR="00B6157E" w:rsidRPr="006F7E9C">
        <w:rPr>
          <w:b/>
          <w:bCs/>
          <w:spacing w:val="-3"/>
        </w:rPr>
        <w:t xml:space="preserve"> </w:t>
      </w:r>
      <w:r w:rsidR="00487182" w:rsidRPr="006F7E9C">
        <w:rPr>
          <w:spacing w:val="-3"/>
        </w:rPr>
        <w:t xml:space="preserve">MALAT1 was </w:t>
      </w:r>
      <w:r w:rsidR="00DB1516" w:rsidRPr="006F7E9C">
        <w:rPr>
          <w:spacing w:val="-3"/>
        </w:rPr>
        <w:t xml:space="preserve">detected </w:t>
      </w:r>
      <w:r w:rsidR="00B6157E" w:rsidRPr="006F7E9C">
        <w:rPr>
          <w:spacing w:val="-3"/>
        </w:rPr>
        <w:t xml:space="preserve">by qRT-PCR, which showed that it was </w:t>
      </w:r>
      <w:r w:rsidR="00487182" w:rsidRPr="006F7E9C">
        <w:rPr>
          <w:spacing w:val="-3"/>
        </w:rPr>
        <w:t>successfully knocked down</w:t>
      </w:r>
      <w:r w:rsidR="00273E07" w:rsidRPr="006F7E9C">
        <w:rPr>
          <w:spacing w:val="-3"/>
        </w:rPr>
        <w:t xml:space="preserve"> in H929</w:t>
      </w:r>
      <w:r w:rsidR="00B6157E" w:rsidRPr="006F7E9C">
        <w:rPr>
          <w:spacing w:val="-3"/>
        </w:rPr>
        <w:t xml:space="preserve"> and MM</w:t>
      </w:r>
      <w:r w:rsidR="00273E07" w:rsidRPr="006F7E9C">
        <w:rPr>
          <w:spacing w:val="-3"/>
        </w:rPr>
        <w:t>.</w:t>
      </w:r>
      <w:r w:rsidR="00B6157E" w:rsidRPr="006F7E9C">
        <w:rPr>
          <w:spacing w:val="-3"/>
        </w:rPr>
        <w:t>1S cells</w:t>
      </w:r>
      <w:r w:rsidR="00EB28AB" w:rsidRPr="006F7E9C">
        <w:t xml:space="preserve"> </w:t>
      </w:r>
      <w:r w:rsidR="00EB28AB" w:rsidRPr="006F7E9C">
        <w:rPr>
          <w:spacing w:val="-3"/>
        </w:rPr>
        <w:t>(**</w:t>
      </w:r>
      <w:r w:rsidR="008E1C8D">
        <w:rPr>
          <w:spacing w:val="-3"/>
        </w:rPr>
        <w:t xml:space="preserve"> </w:t>
      </w:r>
      <w:r w:rsidR="00EB28AB" w:rsidRPr="00FF2A81">
        <w:rPr>
          <w:i/>
          <w:spacing w:val="-3"/>
        </w:rPr>
        <w:t>p</w:t>
      </w:r>
      <w:r w:rsidR="008E1C8D">
        <w:rPr>
          <w:spacing w:val="-3"/>
        </w:rPr>
        <w:t xml:space="preserve"> </w:t>
      </w:r>
      <w:r w:rsidR="00EB28AB" w:rsidRPr="006F7E9C">
        <w:rPr>
          <w:spacing w:val="-3"/>
        </w:rPr>
        <w:t>&lt;</w:t>
      </w:r>
      <w:r w:rsidR="008E1C8D">
        <w:rPr>
          <w:spacing w:val="-3"/>
        </w:rPr>
        <w:t xml:space="preserve"> </w:t>
      </w:r>
      <w:r w:rsidR="00EB28AB" w:rsidRPr="006F7E9C">
        <w:rPr>
          <w:spacing w:val="-3"/>
        </w:rPr>
        <w:t>0.01, ***</w:t>
      </w:r>
      <w:r w:rsidR="008E1C8D">
        <w:rPr>
          <w:spacing w:val="-3"/>
        </w:rPr>
        <w:t xml:space="preserve"> </w:t>
      </w:r>
      <w:r w:rsidR="00EB28AB" w:rsidRPr="00FF2A81">
        <w:rPr>
          <w:i/>
          <w:spacing w:val="-3"/>
        </w:rPr>
        <w:t>p</w:t>
      </w:r>
      <w:r w:rsidR="008E1C8D">
        <w:rPr>
          <w:spacing w:val="-3"/>
        </w:rPr>
        <w:t xml:space="preserve"> </w:t>
      </w:r>
      <w:r w:rsidR="00EB28AB" w:rsidRPr="006F7E9C">
        <w:rPr>
          <w:spacing w:val="-3"/>
        </w:rPr>
        <w:t>&lt;</w:t>
      </w:r>
      <w:r w:rsidR="008E1C8D">
        <w:rPr>
          <w:spacing w:val="-3"/>
        </w:rPr>
        <w:t xml:space="preserve"> </w:t>
      </w:r>
      <w:r w:rsidR="00EB28AB" w:rsidRPr="006F7E9C">
        <w:rPr>
          <w:spacing w:val="-3"/>
        </w:rPr>
        <w:t>0.001)</w:t>
      </w:r>
      <w:r w:rsidR="008E1C8D">
        <w:rPr>
          <w:spacing w:val="-3"/>
        </w:rPr>
        <w:t>.</w:t>
      </w:r>
      <w:r w:rsidR="00EB28AB" w:rsidRPr="006F7E9C">
        <w:rPr>
          <w:b/>
          <w:bCs/>
          <w:spacing w:val="-3"/>
        </w:rPr>
        <w:t xml:space="preserve"> </w:t>
      </w:r>
      <w:r w:rsidR="008E1C8D" w:rsidRPr="00FF2A81">
        <w:rPr>
          <w:bCs/>
          <w:spacing w:val="-3"/>
        </w:rPr>
        <w:t>(</w:t>
      </w:r>
      <w:r w:rsidR="00D707A4" w:rsidRPr="006F7E9C">
        <w:rPr>
          <w:b/>
          <w:bCs/>
          <w:spacing w:val="-3"/>
        </w:rPr>
        <w:t>E</w:t>
      </w:r>
      <w:r w:rsidR="008E1C8D" w:rsidRPr="00FF2A81">
        <w:rPr>
          <w:bCs/>
          <w:spacing w:val="-3"/>
        </w:rPr>
        <w:t>)</w:t>
      </w:r>
      <w:r w:rsidR="00EB28AB" w:rsidRPr="006F7E9C">
        <w:rPr>
          <w:b/>
          <w:bCs/>
          <w:spacing w:val="-3"/>
        </w:rPr>
        <w:t xml:space="preserve"> </w:t>
      </w:r>
      <w:r w:rsidR="00B6157E" w:rsidRPr="006F7E9C">
        <w:rPr>
          <w:spacing w:val="-3"/>
        </w:rPr>
        <w:t xml:space="preserve">SWCNT and </w:t>
      </w:r>
      <w:r w:rsidR="00FF2A81">
        <w:rPr>
          <w:spacing w:val="-3"/>
        </w:rPr>
        <w:t xml:space="preserve">the </w:t>
      </w:r>
      <w:r w:rsidR="00FF2A81" w:rsidRPr="006F7E9C">
        <w:rPr>
          <w:spacing w:val="-2"/>
          <w:szCs w:val="22"/>
        </w:rPr>
        <w:t>treatment control</w:t>
      </w:r>
      <w:r w:rsidR="00FF2A81" w:rsidRPr="006F7E9C">
        <w:rPr>
          <w:spacing w:val="-3"/>
        </w:rPr>
        <w:t xml:space="preserve"> </w:t>
      </w:r>
      <w:r w:rsidR="003716DC" w:rsidRPr="006F7E9C">
        <w:rPr>
          <w:spacing w:val="-3"/>
        </w:rPr>
        <w:t xml:space="preserve">were added into </w:t>
      </w:r>
      <w:r w:rsidR="008E1C8D">
        <w:rPr>
          <w:spacing w:val="-3"/>
        </w:rPr>
        <w:t xml:space="preserve">a </w:t>
      </w:r>
      <w:r w:rsidR="003716DC" w:rsidRPr="006F7E9C">
        <w:rPr>
          <w:spacing w:val="-3"/>
        </w:rPr>
        <w:t xml:space="preserve">culture medium </w:t>
      </w:r>
      <w:r w:rsidR="005775BB" w:rsidRPr="006F7E9C">
        <w:rPr>
          <w:spacing w:val="-3"/>
        </w:rPr>
        <w:t>of BMEC</w:t>
      </w:r>
      <w:r w:rsidR="00550C37" w:rsidRPr="006F7E9C">
        <w:rPr>
          <w:spacing w:val="-3"/>
        </w:rPr>
        <w:t>-</w:t>
      </w:r>
      <w:r w:rsidR="004535EB" w:rsidRPr="006F7E9C">
        <w:rPr>
          <w:spacing w:val="-3"/>
        </w:rPr>
        <w:t>1</w:t>
      </w:r>
      <w:r w:rsidR="005775BB" w:rsidRPr="006F7E9C">
        <w:rPr>
          <w:spacing w:val="-3"/>
        </w:rPr>
        <w:t xml:space="preserve"> cells </w:t>
      </w:r>
      <w:r w:rsidR="003716DC" w:rsidRPr="006F7E9C">
        <w:rPr>
          <w:spacing w:val="-3"/>
        </w:rPr>
        <w:t>at different dosages.</w:t>
      </w:r>
      <w:r w:rsidR="00B6157E" w:rsidRPr="006F7E9C">
        <w:rPr>
          <w:spacing w:val="-3"/>
        </w:rPr>
        <w:t xml:space="preserve"> </w:t>
      </w:r>
      <w:r w:rsidR="008E1C8D">
        <w:rPr>
          <w:spacing w:val="-3"/>
        </w:rPr>
        <w:t>The p</w:t>
      </w:r>
      <w:r w:rsidR="00B6157E" w:rsidRPr="006F7E9C">
        <w:rPr>
          <w:spacing w:val="-3"/>
        </w:rPr>
        <w:t xml:space="preserve">roliferation was </w:t>
      </w:r>
      <w:r w:rsidR="005775BB" w:rsidRPr="006F7E9C">
        <w:rPr>
          <w:spacing w:val="-3"/>
        </w:rPr>
        <w:t>measured using</w:t>
      </w:r>
      <w:r w:rsidR="00DB1516" w:rsidRPr="006F7E9C">
        <w:rPr>
          <w:spacing w:val="-3"/>
        </w:rPr>
        <w:t xml:space="preserve"> </w:t>
      </w:r>
      <w:r w:rsidR="008E1C8D">
        <w:rPr>
          <w:spacing w:val="-3"/>
        </w:rPr>
        <w:t xml:space="preserve">a </w:t>
      </w:r>
      <w:r w:rsidR="004836F5" w:rsidRPr="006F7E9C">
        <w:rPr>
          <w:spacing w:val="-3"/>
        </w:rPr>
        <w:t>c</w:t>
      </w:r>
      <w:r w:rsidR="00DB1516" w:rsidRPr="006F7E9C">
        <w:rPr>
          <w:spacing w:val="-3"/>
        </w:rPr>
        <w:t xml:space="preserve">ell </w:t>
      </w:r>
      <w:r w:rsidR="004836F5" w:rsidRPr="006F7E9C">
        <w:rPr>
          <w:spacing w:val="-3"/>
        </w:rPr>
        <w:t>v</w:t>
      </w:r>
      <w:r w:rsidR="00DB1516" w:rsidRPr="006F7E9C">
        <w:rPr>
          <w:spacing w:val="-3"/>
        </w:rPr>
        <w:t xml:space="preserve">iability </w:t>
      </w:r>
      <w:r w:rsidR="004836F5" w:rsidRPr="006F7E9C">
        <w:rPr>
          <w:spacing w:val="-3"/>
        </w:rPr>
        <w:t>a</w:t>
      </w:r>
      <w:r w:rsidR="00DB1516" w:rsidRPr="006F7E9C">
        <w:rPr>
          <w:spacing w:val="-3"/>
        </w:rPr>
        <w:t xml:space="preserve">ssay </w:t>
      </w:r>
      <w:r w:rsidR="00087087" w:rsidRPr="006F7E9C">
        <w:rPr>
          <w:spacing w:val="-3"/>
        </w:rPr>
        <w:t>k</w:t>
      </w:r>
      <w:r w:rsidR="00DB1516" w:rsidRPr="006F7E9C">
        <w:rPr>
          <w:spacing w:val="-3"/>
        </w:rPr>
        <w:t>it</w:t>
      </w:r>
      <w:r w:rsidR="005775BB" w:rsidRPr="006F7E9C">
        <w:rPr>
          <w:spacing w:val="-3"/>
        </w:rPr>
        <w:t>.</w:t>
      </w:r>
      <w:r w:rsidR="00CE5087" w:rsidRPr="006F7E9C">
        <w:t xml:space="preserve"> </w:t>
      </w:r>
      <w:r w:rsidR="00CE5087" w:rsidRPr="006F7E9C">
        <w:rPr>
          <w:spacing w:val="-3"/>
        </w:rPr>
        <w:t xml:space="preserve">This figure has been modified from </w:t>
      </w:r>
      <w:r w:rsidR="000A2BC0" w:rsidRPr="006F7E9C">
        <w:rPr>
          <w:spacing w:val="-3"/>
        </w:rPr>
        <w:t xml:space="preserve">Hu </w:t>
      </w:r>
      <w:r w:rsidR="000A2BC0" w:rsidRPr="006F7E9C">
        <w:rPr>
          <w:i/>
          <w:spacing w:val="-3"/>
        </w:rPr>
        <w:t>et al</w:t>
      </w:r>
      <w:r w:rsidR="00D853B2" w:rsidRPr="006F7E9C">
        <w:rPr>
          <w:i/>
          <w:spacing w:val="-3"/>
        </w:rPr>
        <w:t>.</w:t>
      </w:r>
      <w:r w:rsidR="000A2BC0" w:rsidRPr="006F7E9C">
        <w:rPr>
          <w:spacing w:val="-3"/>
        </w:rPr>
        <w:fldChar w:fldCharType="begin">
          <w:fldData xml:space="preserve">PEVuZE5vdGU+PENpdGU+PEF1dGhvcj5IdTwvQXV0aG9yPjxZZWFyPjIwMTg8L1llYXI+PFJlY051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</w:fldData>
        </w:fldChar>
      </w:r>
      <w:r w:rsidR="004E364D" w:rsidRPr="006F7E9C">
        <w:rPr>
          <w:spacing w:val="-3"/>
        </w:rPr>
        <w:instrText xml:space="preserve"> ADDIN EN.CITE </w:instrText>
      </w:r>
      <w:r w:rsidR="004E364D" w:rsidRPr="006F7E9C">
        <w:rPr>
          <w:spacing w:val="-3"/>
        </w:rPr>
        <w:fldChar w:fldCharType="begin">
          <w:fldData xml:space="preserve">PEVuZE5vdGU+PENpdGU+PEF1dGhvcj5IdTwvQXV0aG9yPjxZZWFyPjIwMTg8L1llYXI+PFJlY051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</w:fldData>
        </w:fldChar>
      </w:r>
      <w:r w:rsidR="004E364D" w:rsidRPr="006F7E9C">
        <w:rPr>
          <w:spacing w:val="-3"/>
        </w:rPr>
        <w:instrText xml:space="preserve"> ADDIN EN.CITE.DATA </w:instrText>
      </w:r>
      <w:r w:rsidR="004E364D" w:rsidRPr="006F7E9C">
        <w:rPr>
          <w:spacing w:val="-3"/>
        </w:rPr>
      </w:r>
      <w:r w:rsidR="004E364D" w:rsidRPr="006F7E9C">
        <w:rPr>
          <w:spacing w:val="-3"/>
        </w:rPr>
        <w:fldChar w:fldCharType="end"/>
      </w:r>
      <w:r w:rsidR="000A2BC0" w:rsidRPr="006F7E9C">
        <w:rPr>
          <w:spacing w:val="-3"/>
        </w:rPr>
      </w:r>
      <w:r w:rsidR="000A2BC0" w:rsidRPr="006F7E9C">
        <w:rPr>
          <w:spacing w:val="-3"/>
        </w:rPr>
        <w:fldChar w:fldCharType="separate"/>
      </w:r>
      <w:r w:rsidR="004E364D" w:rsidRPr="006F7E9C">
        <w:rPr>
          <w:spacing w:val="-3"/>
          <w:vertAlign w:val="superscript"/>
        </w:rPr>
        <w:t>16</w:t>
      </w:r>
      <w:r w:rsidR="000A2BC0" w:rsidRPr="006F7E9C">
        <w:rPr>
          <w:spacing w:val="-3"/>
        </w:rPr>
        <w:fldChar w:fldCharType="end"/>
      </w:r>
      <w:r w:rsidR="000A2BC0" w:rsidRPr="006F7E9C">
        <w:rPr>
          <w:spacing w:val="-3"/>
        </w:rPr>
        <w:t>.</w:t>
      </w:r>
    </w:p>
    <w:p w14:paraId="6BA50E1A" w14:textId="77777777" w:rsidR="00D853B2" w:rsidRPr="006F7E9C" w:rsidRDefault="00D853B2" w:rsidP="00087087">
      <w:pPr>
        <w:widowControl/>
        <w:jc w:val="left"/>
        <w:rPr>
          <w:b/>
          <w:spacing w:val="-2"/>
        </w:rPr>
      </w:pPr>
    </w:p>
    <w:p w14:paraId="7E6B29F9" w14:textId="4C0823DE" w:rsidR="00EA1F58" w:rsidRPr="006F7E9C" w:rsidRDefault="00106D1A" w:rsidP="00960D07">
      <w:pPr>
        <w:pStyle w:val="ListParagraph"/>
        <w:widowControl/>
        <w:numPr>
          <w:ilvl w:val="0"/>
          <w:numId w:val="24"/>
        </w:numPr>
        <w:ind w:left="0" w:firstLine="0"/>
        <w:jc w:val="left"/>
        <w:rPr>
          <w:spacing w:val="-3"/>
        </w:rPr>
      </w:pPr>
      <w:r w:rsidRPr="006F7E9C">
        <w:rPr>
          <w:b/>
          <w:spacing w:val="-2"/>
        </w:rPr>
        <w:t>Figure 3</w:t>
      </w:r>
      <w:r w:rsidR="008E1C8D">
        <w:rPr>
          <w:b/>
          <w:spacing w:val="-2"/>
        </w:rPr>
        <w:t>:</w:t>
      </w:r>
      <w:r w:rsidR="00DF5AC1" w:rsidRPr="006F7E9C">
        <w:rPr>
          <w:b/>
          <w:spacing w:val="-2"/>
        </w:rPr>
        <w:t xml:space="preserve"> SWCNT-anti-MALAT1 </w:t>
      </w:r>
      <w:r w:rsidR="00150F7D" w:rsidRPr="006F7E9C">
        <w:rPr>
          <w:b/>
          <w:spacing w:val="-2"/>
        </w:rPr>
        <w:t>sup</w:t>
      </w:r>
      <w:r w:rsidR="00DF5AC1" w:rsidRPr="006F7E9C">
        <w:rPr>
          <w:b/>
          <w:spacing w:val="-2"/>
        </w:rPr>
        <w:t>pressed myeloma grow</w:t>
      </w:r>
      <w:r w:rsidR="00150F7D" w:rsidRPr="006F7E9C">
        <w:rPr>
          <w:b/>
          <w:spacing w:val="-2"/>
        </w:rPr>
        <w:t>ing</w:t>
      </w:r>
      <w:r w:rsidR="00DF5AC1" w:rsidRPr="006F7E9C">
        <w:rPr>
          <w:b/>
          <w:spacing w:val="-2"/>
        </w:rPr>
        <w:t xml:space="preserve"> in </w:t>
      </w:r>
      <w:r w:rsidR="002536F3" w:rsidRPr="006F7E9C">
        <w:rPr>
          <w:b/>
          <w:spacing w:val="-2"/>
        </w:rPr>
        <w:t>H929</w:t>
      </w:r>
      <w:r w:rsidR="00960D07">
        <w:rPr>
          <w:b/>
          <w:spacing w:val="-2"/>
        </w:rPr>
        <w:t>-</w:t>
      </w:r>
      <w:r w:rsidR="00DF5AC1" w:rsidRPr="006F7E9C">
        <w:rPr>
          <w:b/>
          <w:spacing w:val="-2"/>
        </w:rPr>
        <w:t>cell</w:t>
      </w:r>
      <w:r w:rsidR="00960D07">
        <w:rPr>
          <w:b/>
          <w:spacing w:val="-2"/>
        </w:rPr>
        <w:t>-</w:t>
      </w:r>
      <w:r w:rsidR="00DF5AC1" w:rsidRPr="006F7E9C">
        <w:rPr>
          <w:b/>
          <w:spacing w:val="-2"/>
        </w:rPr>
        <w:t xml:space="preserve">constructed MM </w:t>
      </w:r>
      <w:r w:rsidR="00374020" w:rsidRPr="006F7E9C">
        <w:rPr>
          <w:b/>
          <w:bCs/>
          <w:spacing w:val="-3"/>
        </w:rPr>
        <w:t>disseminated mouse model.</w:t>
      </w:r>
      <w:r w:rsidR="00960D07">
        <w:rPr>
          <w:b/>
          <w:bCs/>
          <w:spacing w:val="-3"/>
        </w:rPr>
        <w:t xml:space="preserve"> </w:t>
      </w:r>
      <w:r w:rsidR="00960D07">
        <w:rPr>
          <w:spacing w:val="-2"/>
        </w:rPr>
        <w:t>(</w:t>
      </w:r>
      <w:r w:rsidR="00960D07" w:rsidRPr="00FF2A81">
        <w:rPr>
          <w:b/>
          <w:spacing w:val="-2"/>
        </w:rPr>
        <w:t>A</w:t>
      </w:r>
      <w:r w:rsidR="00960D07">
        <w:rPr>
          <w:spacing w:val="-2"/>
        </w:rPr>
        <w:t xml:space="preserve">) </w:t>
      </w:r>
      <w:r w:rsidR="00CD1BF6" w:rsidRPr="006F7E9C">
        <w:rPr>
          <w:spacing w:val="-2"/>
        </w:rPr>
        <w:t>5</w:t>
      </w:r>
      <w:r w:rsidR="00960D07">
        <w:rPr>
          <w:spacing w:val="-2"/>
        </w:rPr>
        <w:t xml:space="preserve"> x </w:t>
      </w:r>
      <w:r w:rsidR="00CD1BF6" w:rsidRPr="006F7E9C">
        <w:rPr>
          <w:spacing w:val="-2"/>
        </w:rPr>
        <w:t>10</w:t>
      </w:r>
      <w:r w:rsidR="00CD1BF6" w:rsidRPr="006F7E9C">
        <w:rPr>
          <w:spacing w:val="-2"/>
          <w:vertAlign w:val="superscript"/>
        </w:rPr>
        <w:t>6</w:t>
      </w:r>
      <w:r w:rsidR="00CD1BF6" w:rsidRPr="006F7E9C">
        <w:rPr>
          <w:spacing w:val="-2"/>
        </w:rPr>
        <w:t xml:space="preserve"> </w:t>
      </w:r>
      <w:r w:rsidR="00C0067B" w:rsidRPr="006F7E9C">
        <w:rPr>
          <w:spacing w:val="-2"/>
        </w:rPr>
        <w:t>H929</w:t>
      </w:r>
      <w:r w:rsidR="00CD1BF6" w:rsidRPr="006F7E9C">
        <w:rPr>
          <w:spacing w:val="-2"/>
        </w:rPr>
        <w:t>-Luc-</w:t>
      </w:r>
      <w:r w:rsidR="00C0067B" w:rsidRPr="006F7E9C">
        <w:rPr>
          <w:spacing w:val="-2"/>
        </w:rPr>
        <w:t>mCherry</w:t>
      </w:r>
      <w:r w:rsidR="00CD1BF6" w:rsidRPr="006F7E9C">
        <w:rPr>
          <w:spacing w:val="-2"/>
        </w:rPr>
        <w:t xml:space="preserve"> cells were injected intravenously to the tail veins of </w:t>
      </w:r>
      <w:r w:rsidR="001E1011" w:rsidRPr="006F7E9C">
        <w:rPr>
          <w:spacing w:val="-2"/>
        </w:rPr>
        <w:t xml:space="preserve">irradiated </w:t>
      </w:r>
      <w:r w:rsidR="00EA1F58" w:rsidRPr="006F7E9C">
        <w:rPr>
          <w:spacing w:val="-2"/>
        </w:rPr>
        <w:t>SCID</w:t>
      </w:r>
      <w:r w:rsidR="0099610F" w:rsidRPr="006F7E9C">
        <w:rPr>
          <w:spacing w:val="-2"/>
        </w:rPr>
        <w:t>-beige</w:t>
      </w:r>
      <w:r w:rsidR="00EA1F58" w:rsidRPr="006F7E9C">
        <w:rPr>
          <w:spacing w:val="-2"/>
        </w:rPr>
        <w:t xml:space="preserve"> mice (</w:t>
      </w:r>
      <w:r w:rsidR="00960D07">
        <w:rPr>
          <w:spacing w:val="-2"/>
        </w:rPr>
        <w:t>seven</w:t>
      </w:r>
      <w:r w:rsidR="00EA1F58" w:rsidRPr="006F7E9C">
        <w:rPr>
          <w:spacing w:val="-2"/>
        </w:rPr>
        <w:t xml:space="preserve"> </w:t>
      </w:r>
      <w:r w:rsidR="003A63C4" w:rsidRPr="006F7E9C">
        <w:rPr>
          <w:spacing w:val="-2"/>
        </w:rPr>
        <w:t>in</w:t>
      </w:r>
      <w:r w:rsidR="00EA1F58" w:rsidRPr="006F7E9C">
        <w:rPr>
          <w:spacing w:val="-2"/>
        </w:rPr>
        <w:t xml:space="preserve"> each group)</w:t>
      </w:r>
      <w:r w:rsidR="00CD1BF6" w:rsidRPr="006F7E9C">
        <w:rPr>
          <w:spacing w:val="-2"/>
        </w:rPr>
        <w:t>;</w:t>
      </w:r>
      <w:r w:rsidR="00EA1F58" w:rsidRPr="006F7E9C">
        <w:rPr>
          <w:spacing w:val="-2"/>
        </w:rPr>
        <w:t xml:space="preserve"> </w:t>
      </w:r>
      <w:r w:rsidR="001025A5" w:rsidRPr="006F7E9C">
        <w:rPr>
          <w:spacing w:val="-2"/>
        </w:rPr>
        <w:t>50</w:t>
      </w:r>
      <w:r w:rsidR="00B67F3D" w:rsidRPr="006F7E9C">
        <w:rPr>
          <w:spacing w:val="-2"/>
        </w:rPr>
        <w:t xml:space="preserve"> </w:t>
      </w:r>
      <w:r w:rsidRPr="006F7E9C">
        <w:rPr>
          <w:spacing w:val="-2"/>
        </w:rPr>
        <w:t>µL</w:t>
      </w:r>
      <w:r w:rsidR="001E1011" w:rsidRPr="006F7E9C">
        <w:rPr>
          <w:spacing w:val="-2"/>
        </w:rPr>
        <w:t xml:space="preserve"> </w:t>
      </w:r>
      <w:r w:rsidR="00F072DF" w:rsidRPr="006F7E9C">
        <w:rPr>
          <w:spacing w:val="-2"/>
        </w:rPr>
        <w:t xml:space="preserve">of </w:t>
      </w:r>
      <w:r w:rsidR="00960D07">
        <w:rPr>
          <w:spacing w:val="-2"/>
        </w:rPr>
        <w:t xml:space="preserve">an </w:t>
      </w:r>
      <w:r w:rsidR="00EA1F58" w:rsidRPr="006F7E9C">
        <w:rPr>
          <w:spacing w:val="-2"/>
        </w:rPr>
        <w:t>SWCNT-anti-MALAT1 or SWCNT-</w:t>
      </w:r>
      <w:r w:rsidR="00D246C5" w:rsidRPr="006F7E9C">
        <w:rPr>
          <w:spacing w:val="-2"/>
        </w:rPr>
        <w:t>control</w:t>
      </w:r>
      <w:r w:rsidR="00EA1F58" w:rsidRPr="006F7E9C">
        <w:rPr>
          <w:spacing w:val="-2"/>
        </w:rPr>
        <w:t xml:space="preserve"> </w:t>
      </w:r>
      <w:r w:rsidR="00F0346F" w:rsidRPr="006F7E9C">
        <w:rPr>
          <w:spacing w:val="-2"/>
        </w:rPr>
        <w:t xml:space="preserve">solution were </w:t>
      </w:r>
      <w:r w:rsidR="00CD1BF6" w:rsidRPr="006F7E9C">
        <w:rPr>
          <w:spacing w:val="-2"/>
        </w:rPr>
        <w:t xml:space="preserve">injected </w:t>
      </w:r>
      <w:r w:rsidR="00F0346F" w:rsidRPr="006F7E9C">
        <w:rPr>
          <w:spacing w:val="-2"/>
        </w:rPr>
        <w:t>every 7 d</w:t>
      </w:r>
      <w:r w:rsidR="00960D07">
        <w:rPr>
          <w:spacing w:val="-2"/>
        </w:rPr>
        <w:t>ays</w:t>
      </w:r>
      <w:r w:rsidR="00EA1F58" w:rsidRPr="006F7E9C">
        <w:rPr>
          <w:spacing w:val="-2"/>
        </w:rPr>
        <w:t xml:space="preserve"> </w:t>
      </w:r>
      <w:r w:rsidRPr="006F7E9C">
        <w:rPr>
          <w:i/>
          <w:spacing w:val="-2"/>
        </w:rPr>
        <w:t>via</w:t>
      </w:r>
      <w:r w:rsidR="00EA1F58" w:rsidRPr="006F7E9C">
        <w:rPr>
          <w:spacing w:val="-2"/>
        </w:rPr>
        <w:t xml:space="preserve"> </w:t>
      </w:r>
      <w:r w:rsidR="00960D07">
        <w:rPr>
          <w:spacing w:val="-2"/>
        </w:rPr>
        <w:t xml:space="preserve">the </w:t>
      </w:r>
      <w:r w:rsidR="00EA1F58" w:rsidRPr="006F7E9C">
        <w:rPr>
          <w:spacing w:val="-2"/>
        </w:rPr>
        <w:t>tail vein</w:t>
      </w:r>
      <w:r w:rsidR="00CD1BF6" w:rsidRPr="006F7E9C">
        <w:rPr>
          <w:spacing w:val="-2"/>
        </w:rPr>
        <w:t xml:space="preserve"> from the 7</w:t>
      </w:r>
      <w:r w:rsidR="00960D07">
        <w:rPr>
          <w:spacing w:val="-2"/>
        </w:rPr>
        <w:t>th</w:t>
      </w:r>
      <w:r w:rsidR="00CD1BF6" w:rsidRPr="006F7E9C">
        <w:rPr>
          <w:spacing w:val="-2"/>
        </w:rPr>
        <w:t xml:space="preserve"> day</w:t>
      </w:r>
      <w:r w:rsidR="000D5A50" w:rsidRPr="006F7E9C">
        <w:rPr>
          <w:spacing w:val="-2"/>
        </w:rPr>
        <w:t xml:space="preserve"> after </w:t>
      </w:r>
      <w:r w:rsidR="00960D07">
        <w:rPr>
          <w:spacing w:val="-2"/>
        </w:rPr>
        <w:t xml:space="preserve">the </w:t>
      </w:r>
      <w:r w:rsidR="00550C37" w:rsidRPr="006F7E9C">
        <w:rPr>
          <w:spacing w:val="-2"/>
        </w:rPr>
        <w:t>H929</w:t>
      </w:r>
      <w:r w:rsidR="000D5A50" w:rsidRPr="006F7E9C">
        <w:rPr>
          <w:spacing w:val="-2"/>
        </w:rPr>
        <w:t xml:space="preserve"> cell injection</w:t>
      </w:r>
      <w:r w:rsidR="00EA1F58" w:rsidRPr="006F7E9C">
        <w:rPr>
          <w:spacing w:val="-2"/>
        </w:rPr>
        <w:t xml:space="preserve">. </w:t>
      </w:r>
      <w:r w:rsidR="00EC5C0C" w:rsidRPr="006F7E9C">
        <w:rPr>
          <w:spacing w:val="-2"/>
        </w:rPr>
        <w:t xml:space="preserve">IVIS was used to </w:t>
      </w:r>
      <w:r w:rsidR="00E32BC6" w:rsidRPr="006F7E9C">
        <w:rPr>
          <w:spacing w:val="-2"/>
        </w:rPr>
        <w:t>monitor</w:t>
      </w:r>
      <w:r w:rsidR="00EC5C0C" w:rsidRPr="006F7E9C">
        <w:rPr>
          <w:spacing w:val="-2"/>
        </w:rPr>
        <w:t xml:space="preserve"> the t</w:t>
      </w:r>
      <w:r w:rsidR="006550F0" w:rsidRPr="006F7E9C">
        <w:rPr>
          <w:spacing w:val="-2"/>
        </w:rPr>
        <w:t xml:space="preserve">umor growth. </w:t>
      </w:r>
      <w:r w:rsidR="00960D07">
        <w:rPr>
          <w:spacing w:val="-2"/>
        </w:rPr>
        <w:t>(</w:t>
      </w:r>
      <w:r w:rsidR="00EA1F58" w:rsidRPr="006F7E9C">
        <w:rPr>
          <w:b/>
          <w:spacing w:val="-2"/>
        </w:rPr>
        <w:t>B</w:t>
      </w:r>
      <w:r w:rsidR="00960D07" w:rsidRPr="00FF2A81">
        <w:rPr>
          <w:spacing w:val="-2"/>
        </w:rPr>
        <w:t>)</w:t>
      </w:r>
      <w:r w:rsidR="00EA1F58" w:rsidRPr="006F7E9C">
        <w:rPr>
          <w:b/>
          <w:spacing w:val="-2"/>
        </w:rPr>
        <w:t xml:space="preserve"> </w:t>
      </w:r>
      <w:r w:rsidR="001E1011" w:rsidRPr="006F7E9C">
        <w:rPr>
          <w:spacing w:val="-2"/>
        </w:rPr>
        <w:t xml:space="preserve">Hind limb paralysis and tumor burden were used as endpoints, and the survival data were analyzed by </w:t>
      </w:r>
      <w:r w:rsidR="00960D07">
        <w:rPr>
          <w:spacing w:val="-2"/>
        </w:rPr>
        <w:t xml:space="preserve">a </w:t>
      </w:r>
      <w:r w:rsidR="001E1011" w:rsidRPr="006F7E9C">
        <w:rPr>
          <w:spacing w:val="-2"/>
        </w:rPr>
        <w:t>Kaplan-Meier analysis</w:t>
      </w:r>
      <w:r w:rsidR="00EA1F58" w:rsidRPr="006F7E9C">
        <w:rPr>
          <w:spacing w:val="-2"/>
        </w:rPr>
        <w:t xml:space="preserve">. </w:t>
      </w:r>
      <w:r w:rsidR="000A2BC0" w:rsidRPr="006F7E9C">
        <w:rPr>
          <w:spacing w:val="-3"/>
        </w:rPr>
        <w:t>This figure has been modified from Hu</w:t>
      </w:r>
      <w:r w:rsidR="00087087" w:rsidRPr="006F7E9C">
        <w:rPr>
          <w:i/>
          <w:spacing w:val="-3"/>
        </w:rPr>
        <w:t xml:space="preserve"> et al.</w:t>
      </w:r>
      <w:r w:rsidR="000A2BC0" w:rsidRPr="006F7E9C">
        <w:rPr>
          <w:spacing w:val="-3"/>
        </w:rPr>
        <w:fldChar w:fldCharType="begin">
          <w:fldData xml:space="preserve">PEVuZE5vdGU+PENpdGU+PEF1dGhvcj5IdTwvQXV0aG9yPjxZZWFyPjIwMTg8L1llYXI+PFJlY051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</w:fldData>
        </w:fldChar>
      </w:r>
      <w:r w:rsidR="004E364D" w:rsidRPr="006F7E9C">
        <w:rPr>
          <w:spacing w:val="-3"/>
        </w:rPr>
        <w:instrText xml:space="preserve"> ADDIN EN.CITE </w:instrText>
      </w:r>
      <w:r w:rsidR="004E364D" w:rsidRPr="006F7E9C">
        <w:rPr>
          <w:spacing w:val="-3"/>
        </w:rPr>
        <w:fldChar w:fldCharType="begin">
          <w:fldData xml:space="preserve">PEVuZE5vdGU+PENpdGU+PEF1dGhvcj5IdTwvQXV0aG9yPjxZZWFyPjIwMTg8L1llYXI+PFJlY051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</w:fldData>
        </w:fldChar>
      </w:r>
      <w:r w:rsidR="004E364D" w:rsidRPr="006F7E9C">
        <w:rPr>
          <w:spacing w:val="-3"/>
        </w:rPr>
        <w:instrText xml:space="preserve"> ADDIN EN.CITE.DATA </w:instrText>
      </w:r>
      <w:r w:rsidR="004E364D" w:rsidRPr="006F7E9C">
        <w:rPr>
          <w:spacing w:val="-3"/>
        </w:rPr>
      </w:r>
      <w:r w:rsidR="004E364D" w:rsidRPr="006F7E9C">
        <w:rPr>
          <w:spacing w:val="-3"/>
        </w:rPr>
        <w:fldChar w:fldCharType="end"/>
      </w:r>
      <w:r w:rsidR="000A2BC0" w:rsidRPr="006F7E9C">
        <w:rPr>
          <w:spacing w:val="-3"/>
        </w:rPr>
      </w:r>
      <w:r w:rsidR="000A2BC0" w:rsidRPr="006F7E9C">
        <w:rPr>
          <w:spacing w:val="-3"/>
        </w:rPr>
        <w:fldChar w:fldCharType="separate"/>
      </w:r>
      <w:r w:rsidR="004E364D" w:rsidRPr="006F7E9C">
        <w:rPr>
          <w:spacing w:val="-3"/>
          <w:vertAlign w:val="superscript"/>
        </w:rPr>
        <w:t>16</w:t>
      </w:r>
      <w:r w:rsidR="000A2BC0" w:rsidRPr="006F7E9C">
        <w:rPr>
          <w:spacing w:val="-3"/>
        </w:rPr>
        <w:fldChar w:fldCharType="end"/>
      </w:r>
      <w:r w:rsidR="000A2BC0" w:rsidRPr="006F7E9C">
        <w:rPr>
          <w:spacing w:val="-3"/>
        </w:rPr>
        <w:t>.</w:t>
      </w:r>
    </w:p>
    <w:p w14:paraId="62F6F3B9" w14:textId="77777777" w:rsidR="00087087" w:rsidRPr="006F7E9C" w:rsidRDefault="00087087" w:rsidP="00087087">
      <w:pPr>
        <w:pStyle w:val="ListParagraph"/>
        <w:widowControl/>
        <w:ind w:left="0"/>
        <w:jc w:val="left"/>
        <w:rPr>
          <w:b/>
          <w:spacing w:val="-2"/>
        </w:rPr>
      </w:pPr>
    </w:p>
    <w:p w14:paraId="64B8CF78" w14:textId="701C8AD6" w:rsidR="006305D7" w:rsidRPr="006F7E9C" w:rsidRDefault="006305D7" w:rsidP="00087087">
      <w:pPr>
        <w:widowControl/>
        <w:jc w:val="left"/>
        <w:rPr>
          <w:b/>
        </w:rPr>
      </w:pPr>
      <w:r w:rsidRPr="006F7E9C">
        <w:rPr>
          <w:b/>
        </w:rPr>
        <w:t>DISCUSSION</w:t>
      </w:r>
      <w:r w:rsidRPr="006F7E9C">
        <w:rPr>
          <w:b/>
          <w:bCs/>
        </w:rPr>
        <w:t xml:space="preserve">: </w:t>
      </w:r>
    </w:p>
    <w:p w14:paraId="3486DE80" w14:textId="2363FB89" w:rsidR="00B26FDD" w:rsidRPr="006F7E9C" w:rsidRDefault="00531B3B" w:rsidP="00087087">
      <w:pPr>
        <w:widowControl/>
        <w:snapToGrid w:val="0"/>
        <w:jc w:val="left"/>
        <w:rPr>
          <w:spacing w:val="-2"/>
        </w:rPr>
      </w:pPr>
      <w:r w:rsidRPr="006F7E9C">
        <w:rPr>
          <w:spacing w:val="-2"/>
        </w:rPr>
        <w:t>E</w:t>
      </w:r>
      <w:r w:rsidR="0047799B" w:rsidRPr="006F7E9C">
        <w:rPr>
          <w:spacing w:val="-2"/>
        </w:rPr>
        <w:t>vidence ha</w:t>
      </w:r>
      <w:r w:rsidR="002F50EE" w:rsidRPr="006F7E9C">
        <w:rPr>
          <w:spacing w:val="-2"/>
        </w:rPr>
        <w:t>s</w:t>
      </w:r>
      <w:r w:rsidR="0047799B" w:rsidRPr="006F7E9C">
        <w:rPr>
          <w:spacing w:val="-2"/>
        </w:rPr>
        <w:t xml:space="preserve"> shown that </w:t>
      </w:r>
      <w:proofErr w:type="spellStart"/>
      <w:r w:rsidR="0047799B" w:rsidRPr="006F7E9C">
        <w:rPr>
          <w:spacing w:val="-2"/>
        </w:rPr>
        <w:t>lncRNAs</w:t>
      </w:r>
      <w:proofErr w:type="spellEnd"/>
      <w:r w:rsidR="0047799B" w:rsidRPr="006F7E9C">
        <w:rPr>
          <w:spacing w:val="-2"/>
        </w:rPr>
        <w:t xml:space="preserve"> take part in </w:t>
      </w:r>
      <w:r w:rsidR="00DD2F06">
        <w:rPr>
          <w:spacing w:val="-2"/>
        </w:rPr>
        <w:t xml:space="preserve">the </w:t>
      </w:r>
      <w:r w:rsidR="0047799B" w:rsidRPr="006F7E9C">
        <w:rPr>
          <w:spacing w:val="-2"/>
        </w:rPr>
        <w:t>regulation of numerous physiological and pathophysiological procedures in cancers, including MM</w:t>
      </w:r>
      <w:r w:rsidR="0047799B" w:rsidRPr="006F7E9C">
        <w:rPr>
          <w:spacing w:val="-2"/>
        </w:rPr>
        <w:fldChar w:fldCharType="begin">
          <w:fldData xml:space="preserve">PEVuZE5vdGU+PENpdGU+PEF1dGhvcj5FdmFuczwvQXV0aG9yPjxZZWFyPjIwMTY8L1llYXI+PFJl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</w:fldData>
        </w:fldChar>
      </w:r>
      <w:r w:rsidR="004E364D" w:rsidRPr="006F7E9C">
        <w:rPr>
          <w:spacing w:val="-2"/>
        </w:rPr>
        <w:instrText xml:space="preserve"> ADDIN EN.CITE </w:instrText>
      </w:r>
      <w:r w:rsidR="004E364D" w:rsidRPr="006F7E9C">
        <w:rPr>
          <w:spacing w:val="-2"/>
        </w:rPr>
        <w:fldChar w:fldCharType="begin">
          <w:fldData xml:space="preserve">PEVuZE5vdGU+PENpdGU+PEF1dGhvcj5FdmFuczwvQXV0aG9yPjxZZWFyPjIwMTY8L1llYXI+PFJl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</w:fldData>
        </w:fldChar>
      </w:r>
      <w:r w:rsidR="004E364D" w:rsidRPr="006F7E9C">
        <w:rPr>
          <w:spacing w:val="-2"/>
        </w:rPr>
        <w:instrText xml:space="preserve"> ADDIN EN.CITE.DATA </w:instrText>
      </w:r>
      <w:r w:rsidR="004E364D" w:rsidRPr="006F7E9C">
        <w:rPr>
          <w:spacing w:val="-2"/>
        </w:rPr>
      </w:r>
      <w:r w:rsidR="004E364D" w:rsidRPr="006F7E9C">
        <w:rPr>
          <w:spacing w:val="-2"/>
        </w:rPr>
        <w:fldChar w:fldCharType="end"/>
      </w:r>
      <w:r w:rsidR="0047799B" w:rsidRPr="006F7E9C">
        <w:rPr>
          <w:spacing w:val="-2"/>
        </w:rPr>
      </w:r>
      <w:r w:rsidR="0047799B" w:rsidRPr="006F7E9C">
        <w:rPr>
          <w:spacing w:val="-2"/>
        </w:rPr>
        <w:fldChar w:fldCharType="separate"/>
      </w:r>
      <w:r w:rsidR="004E364D" w:rsidRPr="006F7E9C">
        <w:rPr>
          <w:spacing w:val="-2"/>
          <w:vertAlign w:val="superscript"/>
        </w:rPr>
        <w:t>7-9</w:t>
      </w:r>
      <w:r w:rsidR="0047799B" w:rsidRPr="006F7E9C">
        <w:rPr>
          <w:spacing w:val="-2"/>
        </w:rPr>
        <w:fldChar w:fldCharType="end"/>
      </w:r>
      <w:r w:rsidR="003D1F91" w:rsidRPr="006F7E9C">
        <w:rPr>
          <w:spacing w:val="-2"/>
        </w:rPr>
        <w:t xml:space="preserve">; they have </w:t>
      </w:r>
      <w:r w:rsidR="00355095" w:rsidRPr="006F7E9C">
        <w:rPr>
          <w:spacing w:val="-2"/>
        </w:rPr>
        <w:t xml:space="preserve">the </w:t>
      </w:r>
      <w:r w:rsidR="003D1F91" w:rsidRPr="006F7E9C">
        <w:rPr>
          <w:spacing w:val="-2"/>
        </w:rPr>
        <w:t>potential to be targeted for cancer treatment</w:t>
      </w:r>
      <w:r w:rsidR="00CB076C" w:rsidRPr="006F7E9C">
        <w:rPr>
          <w:spacing w:val="-2"/>
        </w:rPr>
        <w:t xml:space="preserve">, which </w:t>
      </w:r>
      <w:r w:rsidR="002F50EE" w:rsidRPr="006F7E9C">
        <w:rPr>
          <w:spacing w:val="-2"/>
        </w:rPr>
        <w:t>can</w:t>
      </w:r>
      <w:r w:rsidR="00CB076C" w:rsidRPr="006F7E9C">
        <w:rPr>
          <w:spacing w:val="-2"/>
        </w:rPr>
        <w:t xml:space="preserve"> be realized by antisense oligonucleotides</w:t>
      </w:r>
      <w:r w:rsidR="008929FD" w:rsidRPr="006F7E9C">
        <w:rPr>
          <w:spacing w:val="-2"/>
        </w:rPr>
        <w:fldChar w:fldCharType="begin">
          <w:fldData xml:space="preserve">PEVuZE5vdGU+PENpdGU+PEF1dGhvcj5BbW9kaW88L0F1dGhvcj48WWVhcj4yMDE3PC9ZZWFyPjxS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</w:fldData>
        </w:fldChar>
      </w:r>
      <w:r w:rsidR="00633E7D" w:rsidRPr="006F7E9C">
        <w:rPr>
          <w:spacing w:val="-2"/>
        </w:rPr>
        <w:instrText xml:space="preserve"> ADDIN EN.CITE </w:instrText>
      </w:r>
      <w:r w:rsidR="00633E7D" w:rsidRPr="006F7E9C">
        <w:rPr>
          <w:spacing w:val="-2"/>
        </w:rPr>
        <w:fldChar w:fldCharType="begin">
          <w:fldData xml:space="preserve">PEVuZE5vdGU+PENpdGU+PEF1dGhvcj5BbW9kaW88L0F1dGhvcj48WWVhcj4yMDE3PC9ZZWFyPjxS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</w:fldData>
        </w:fldChar>
      </w:r>
      <w:r w:rsidR="00633E7D" w:rsidRPr="006F7E9C">
        <w:rPr>
          <w:spacing w:val="-2"/>
        </w:rPr>
        <w:instrText xml:space="preserve"> ADDIN EN.CITE.DATA </w:instrText>
      </w:r>
      <w:r w:rsidR="00633E7D" w:rsidRPr="006F7E9C">
        <w:rPr>
          <w:spacing w:val="-2"/>
        </w:rPr>
      </w:r>
      <w:r w:rsidR="00633E7D" w:rsidRPr="006F7E9C">
        <w:rPr>
          <w:spacing w:val="-2"/>
        </w:rPr>
        <w:fldChar w:fldCharType="end"/>
      </w:r>
      <w:r w:rsidR="008929FD" w:rsidRPr="006F7E9C">
        <w:rPr>
          <w:spacing w:val="-2"/>
        </w:rPr>
      </w:r>
      <w:r w:rsidR="008929FD" w:rsidRPr="006F7E9C">
        <w:rPr>
          <w:spacing w:val="-2"/>
        </w:rPr>
        <w:fldChar w:fldCharType="separate"/>
      </w:r>
      <w:r w:rsidR="00633E7D" w:rsidRPr="006F7E9C">
        <w:rPr>
          <w:spacing w:val="-2"/>
          <w:vertAlign w:val="superscript"/>
        </w:rPr>
        <w:t>20-22</w:t>
      </w:r>
      <w:r w:rsidR="008929FD" w:rsidRPr="006F7E9C">
        <w:rPr>
          <w:spacing w:val="-2"/>
        </w:rPr>
        <w:fldChar w:fldCharType="end"/>
      </w:r>
      <w:r w:rsidR="003D1F91" w:rsidRPr="006F7E9C">
        <w:rPr>
          <w:spacing w:val="-2"/>
        </w:rPr>
        <w:t>.</w:t>
      </w:r>
      <w:r w:rsidR="00355095" w:rsidRPr="006F7E9C">
        <w:rPr>
          <w:spacing w:val="-2"/>
        </w:rPr>
        <w:t xml:space="preserve"> </w:t>
      </w:r>
      <w:r w:rsidR="002F50EE" w:rsidRPr="006F7E9C">
        <w:rPr>
          <w:spacing w:val="-2"/>
        </w:rPr>
        <w:t xml:space="preserve">The </w:t>
      </w:r>
      <w:r w:rsidR="003B3599" w:rsidRPr="006F7E9C">
        <w:rPr>
          <w:spacing w:val="-2"/>
        </w:rPr>
        <w:t>U.S. Food and Drug Administration (</w:t>
      </w:r>
      <w:r w:rsidR="002B5D35" w:rsidRPr="006F7E9C">
        <w:rPr>
          <w:spacing w:val="-2"/>
          <w:szCs w:val="22"/>
        </w:rPr>
        <w:t>FDA</w:t>
      </w:r>
      <w:r w:rsidR="003B3599" w:rsidRPr="006F7E9C">
        <w:rPr>
          <w:spacing w:val="-2"/>
          <w:szCs w:val="22"/>
        </w:rPr>
        <w:t>)</w:t>
      </w:r>
      <w:r w:rsidR="002B5D35" w:rsidRPr="006F7E9C">
        <w:rPr>
          <w:spacing w:val="-2"/>
        </w:rPr>
        <w:t xml:space="preserve"> has approved several antisense oligonucleotide drugs, including </w:t>
      </w:r>
      <w:proofErr w:type="spellStart"/>
      <w:r w:rsidR="00352D34" w:rsidRPr="006F7E9C">
        <w:rPr>
          <w:spacing w:val="-2"/>
        </w:rPr>
        <w:t>fomivirsen</w:t>
      </w:r>
      <w:proofErr w:type="spellEnd"/>
      <w:r w:rsidR="00352D34" w:rsidRPr="006F7E9C">
        <w:rPr>
          <w:spacing w:val="-2"/>
        </w:rPr>
        <w:t xml:space="preserve"> for cytomegalovirus retinitis</w:t>
      </w:r>
      <w:r w:rsidR="00352D34" w:rsidRPr="006F7E9C">
        <w:rPr>
          <w:spacing w:val="-2"/>
        </w:rPr>
        <w:fldChar w:fldCharType="begin"/>
      </w:r>
      <w:r w:rsidR="00633E7D" w:rsidRPr="006F7E9C">
        <w:rPr>
          <w:spacing w:val="-2"/>
        </w:rPr>
        <w:instrText xml:space="preserve"> ADDIN EN.CITE &lt;EndNote&gt;&lt;Cite&gt;&lt;Author&gt;Highleyman&lt;/Author&gt;&lt;Year&gt;1998&lt;/Year&gt;&lt;RecNum&gt;30&lt;/RecNum&gt;&lt;DisplayText&gt;&lt;style face="superscript"&gt;23&lt;/style&gt;&lt;/DisplayText&gt;&lt;record&gt;&lt;rec-number&gt;30&lt;/rec-number&gt;&lt;foreign-keys&gt;&lt;key app="EN" db-id="0p2sxs0v1v5awfezsf5xaasdf90a9f0xxdte" timestamp="1508276345"&gt;30&lt;/key&gt;&lt;/foreign-keys&gt;&lt;ref-type name="Journal Article"&gt;17&lt;/ref-type&gt;&lt;contributors&gt;&lt;authors&gt;&lt;author&gt;Highleyman, L.&lt;/author&gt;&lt;/authors&gt;&lt;/contributors&gt;&lt;titles&gt;&lt;title&gt;FDA approves fomivirsen, famciclovir, and Thalidomide. Food and Drug Administration&lt;/title&gt;&lt;secondary-title&gt;BETA&lt;/secondary-title&gt;&lt;/titles&gt;&lt;periodical&gt;&lt;full-title&gt;BETA&lt;/full-title&gt;&lt;/periodical&gt;&lt;pages&gt;5&lt;/pages&gt;&lt;keywords&gt;&lt;keyword&gt;2-Aminopurine/*therapeutic use&lt;/keyword&gt;&lt;keyword&gt;AIDS-Related Opportunistic Infections/*drug therapy&lt;/keyword&gt;&lt;keyword&gt;Antiviral Agents/*therapeutic use&lt;/keyword&gt;&lt;keyword&gt;Cytomegalovirus Retinitis/*drug therapy&lt;/keyword&gt;&lt;keyword&gt;Drug Approval&lt;/keyword&gt;&lt;keyword&gt;HIV Wasting Syndrome/*drug therapy&lt;/keyword&gt;&lt;keyword&gt;Herpes Simplex/*drug therapy&lt;/keyword&gt;&lt;keyword&gt;Herpes Zoster/drug therapy&lt;/keyword&gt;&lt;keyword&gt;Humans&lt;/keyword&gt;&lt;keyword&gt;Leprostatic Agents/*therapeutic use&lt;/keyword&gt;&lt;keyword&gt;Leprosy/drug therapy&lt;/keyword&gt;&lt;keyword&gt;Thalidomide/*therapeutic use&lt;/keyword&gt;&lt;keyword&gt;Thionucleotides/*therapeutic use&lt;/keyword&gt;&lt;keyword&gt;United States&lt;/keyword&gt;&lt;keyword&gt;United States Food and Drug Administration&lt;/keyword&gt;&lt;/keywords&gt;&lt;dates&gt;&lt;year&gt;1998&lt;/year&gt;&lt;pub-dates&gt;&lt;date&gt;Oct&lt;/date&gt;&lt;/pub-dates&gt;&lt;/dates&gt;&lt;isbn&gt;1058-708X (Print)&amp;#xD;1058-708X (Linking)&lt;/isbn&gt;&lt;accession-num&gt;11365993&lt;/accession-num&gt;&lt;urls&gt;&lt;related-urls&gt;&lt;url&gt;http://www.ncbi.nlm.nih.gov/pubmed/11365993&lt;/url&gt;&lt;/related-urls&gt;&lt;/urls&gt;&lt;/record&gt;&lt;/Cite&gt;&lt;/EndNote&gt;</w:instrText>
      </w:r>
      <w:r w:rsidR="00352D34" w:rsidRPr="006F7E9C">
        <w:rPr>
          <w:spacing w:val="-2"/>
        </w:rPr>
        <w:fldChar w:fldCharType="separate"/>
      </w:r>
      <w:r w:rsidR="00633E7D" w:rsidRPr="006F7E9C">
        <w:rPr>
          <w:spacing w:val="-2"/>
          <w:vertAlign w:val="superscript"/>
        </w:rPr>
        <w:t>23</w:t>
      </w:r>
      <w:r w:rsidR="00352D34" w:rsidRPr="006F7E9C">
        <w:rPr>
          <w:spacing w:val="-2"/>
        </w:rPr>
        <w:fldChar w:fldCharType="end"/>
      </w:r>
      <w:r w:rsidR="00352D34" w:rsidRPr="006F7E9C">
        <w:rPr>
          <w:spacing w:val="-2"/>
        </w:rPr>
        <w:t xml:space="preserve">, </w:t>
      </w:r>
      <w:proofErr w:type="spellStart"/>
      <w:r w:rsidR="00352D34" w:rsidRPr="006F7E9C">
        <w:rPr>
          <w:spacing w:val="-2"/>
        </w:rPr>
        <w:t>mipomersen</w:t>
      </w:r>
      <w:proofErr w:type="spellEnd"/>
      <w:r w:rsidR="00352D34" w:rsidRPr="006F7E9C">
        <w:rPr>
          <w:spacing w:val="-2"/>
        </w:rPr>
        <w:t xml:space="preserve"> for homozygous familial </w:t>
      </w:r>
      <w:r w:rsidR="00352D34" w:rsidRPr="006F7E9C">
        <w:rPr>
          <w:spacing w:val="-2"/>
        </w:rPr>
        <w:lastRenderedPageBreak/>
        <w:t>hypercholesterolemia</w:t>
      </w:r>
      <w:r w:rsidR="00352D34" w:rsidRPr="006F7E9C">
        <w:rPr>
          <w:spacing w:val="-2"/>
        </w:rPr>
        <w:fldChar w:fldCharType="begin">
          <w:fldData xml:space="preserve">PEVuZE5vdGU+PENpdGU+PEF1dGhvcj5TbWl0aDwvQXV0aG9yPjxZZWFyPjIwMTM8L1llYXI+PFJl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</w:fldData>
        </w:fldChar>
      </w:r>
      <w:r w:rsidR="00633E7D" w:rsidRPr="006F7E9C">
        <w:rPr>
          <w:spacing w:val="-2"/>
        </w:rPr>
        <w:instrText xml:space="preserve"> ADDIN EN.CITE </w:instrText>
      </w:r>
      <w:r w:rsidR="00633E7D" w:rsidRPr="006F7E9C">
        <w:rPr>
          <w:spacing w:val="-2"/>
        </w:rPr>
        <w:fldChar w:fldCharType="begin">
          <w:fldData xml:space="preserve">PEVuZE5vdGU+PENpdGU+PEF1dGhvcj5TbWl0aDwvQXV0aG9yPjxZZWFyPjIwMTM8L1llYXI+PFJl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</w:fldData>
        </w:fldChar>
      </w:r>
      <w:r w:rsidR="00633E7D" w:rsidRPr="006F7E9C">
        <w:rPr>
          <w:spacing w:val="-2"/>
        </w:rPr>
        <w:instrText xml:space="preserve"> ADDIN EN.CITE.DATA </w:instrText>
      </w:r>
      <w:r w:rsidR="00633E7D" w:rsidRPr="006F7E9C">
        <w:rPr>
          <w:spacing w:val="-2"/>
        </w:rPr>
      </w:r>
      <w:r w:rsidR="00633E7D" w:rsidRPr="006F7E9C">
        <w:rPr>
          <w:spacing w:val="-2"/>
        </w:rPr>
        <w:fldChar w:fldCharType="end"/>
      </w:r>
      <w:r w:rsidR="00352D34" w:rsidRPr="006F7E9C">
        <w:rPr>
          <w:spacing w:val="-2"/>
        </w:rPr>
      </w:r>
      <w:r w:rsidR="00352D34" w:rsidRPr="006F7E9C">
        <w:rPr>
          <w:spacing w:val="-2"/>
        </w:rPr>
        <w:fldChar w:fldCharType="separate"/>
      </w:r>
      <w:r w:rsidR="00633E7D" w:rsidRPr="006F7E9C">
        <w:rPr>
          <w:spacing w:val="-2"/>
          <w:vertAlign w:val="superscript"/>
        </w:rPr>
        <w:t>24</w:t>
      </w:r>
      <w:r w:rsidR="00352D34" w:rsidRPr="006F7E9C">
        <w:rPr>
          <w:spacing w:val="-2"/>
        </w:rPr>
        <w:fldChar w:fldCharType="end"/>
      </w:r>
      <w:r w:rsidR="00352D34" w:rsidRPr="006F7E9C">
        <w:rPr>
          <w:spacing w:val="-2"/>
        </w:rPr>
        <w:t xml:space="preserve">, </w:t>
      </w:r>
      <w:proofErr w:type="spellStart"/>
      <w:r w:rsidR="002B5D35" w:rsidRPr="006F7E9C">
        <w:rPr>
          <w:spacing w:val="-2"/>
        </w:rPr>
        <w:t>nusinersen</w:t>
      </w:r>
      <w:proofErr w:type="spellEnd"/>
      <w:r w:rsidR="002B5D35" w:rsidRPr="006F7E9C">
        <w:rPr>
          <w:spacing w:val="-2"/>
        </w:rPr>
        <w:t xml:space="preserve"> for spinal muscular atrophy</w:t>
      </w:r>
      <w:r w:rsidR="002B5D35" w:rsidRPr="006F7E9C">
        <w:rPr>
          <w:spacing w:val="-2"/>
        </w:rPr>
        <w:fldChar w:fldCharType="begin"/>
      </w:r>
      <w:r w:rsidR="00633E7D" w:rsidRPr="006F7E9C">
        <w:rPr>
          <w:spacing w:val="-2"/>
        </w:rPr>
        <w:instrText xml:space="preserve"> ADDIN EN.CITE &lt;EndNote&gt;&lt;Cite&gt;&lt;Author&gt;Aartsma-Rus&lt;/Author&gt;&lt;Year&gt;2017&lt;/Year&gt;&lt;RecNum&gt;28&lt;/RecNum&gt;&lt;DisplayText&gt;&lt;style face="superscript"&gt;25&lt;/style&gt;&lt;/DisplayText&gt;&lt;record&gt;&lt;rec-number&gt;28&lt;/rec-number&gt;&lt;foreign-keys&gt;&lt;key app="EN" db-id="0p2sxs0v1v5awfezsf5xaasdf90a9f0xxdte" timestamp="1508276152"&gt;28&lt;/key&gt;&lt;/foreign-keys&gt;&lt;ref-type name="Journal Article"&gt;17&lt;/ref-type&gt;&lt;contributors&gt;&lt;authors&gt;&lt;author&gt;Aartsma-Rus, A.&lt;/author&gt;&lt;/authors&gt;&lt;/contributors&gt;&lt;auth-address&gt;Department of Human Genetics, Leiden University Medical Center , Leiden, the Netherlands .&lt;/auth-address&gt;&lt;titles&gt;&lt;title&gt;FDA Approval of Nusinersen for Spinal Muscular Atrophy Makes 2016 the Year of Splice Modulating Oligonucleotides&lt;/title&gt;&lt;secondary-title&gt;Nucleic Acid Ther&lt;/secondary-title&gt;&lt;/titles&gt;&lt;periodical&gt;&lt;full-title&gt;Nucleic Acid Ther&lt;/full-title&gt;&lt;/periodical&gt;&lt;pages&gt;67-69&lt;/pages&gt;&lt;volume&gt;27&lt;/volume&gt;&lt;number&gt;2&lt;/number&gt;&lt;keywords&gt;&lt;keyword&gt;antisense oligonucleotide&lt;/keyword&gt;&lt;keyword&gt;eteplirsen&lt;/keyword&gt;&lt;keyword&gt;nusinersen&lt;/keyword&gt;&lt;keyword&gt;spinal muscular atrophy&lt;/keyword&gt;&lt;keyword&gt;therapy&lt;/keyword&gt;&lt;/keywords&gt;&lt;dates&gt;&lt;year&gt;2017&lt;/year&gt;&lt;pub-dates&gt;&lt;date&gt;Apr&lt;/date&gt;&lt;/pub-dates&gt;&lt;/dates&gt;&lt;isbn&gt;2159-3345 (Electronic)&amp;#xD;2159-3337 (Linking)&lt;/isbn&gt;&lt;accession-num&gt;28346110&lt;/accession-num&gt;&lt;urls&gt;&lt;related-urls&gt;&lt;url&gt;http://www.ncbi.nlm.nih.gov/pubmed/28346110&lt;/url&gt;&lt;/related-urls&gt;&lt;/urls&gt;&lt;electronic-resource-num&gt;10.1089/nat.2017.0665&lt;/electronic-resource-num&gt;&lt;/record&gt;&lt;/Cite&gt;&lt;/EndNote&gt;</w:instrText>
      </w:r>
      <w:r w:rsidR="002B5D35" w:rsidRPr="006F7E9C">
        <w:rPr>
          <w:spacing w:val="-2"/>
        </w:rPr>
        <w:fldChar w:fldCharType="separate"/>
      </w:r>
      <w:r w:rsidR="00633E7D" w:rsidRPr="006F7E9C">
        <w:rPr>
          <w:spacing w:val="-2"/>
          <w:vertAlign w:val="superscript"/>
        </w:rPr>
        <w:t>25</w:t>
      </w:r>
      <w:r w:rsidR="002B5D35" w:rsidRPr="006F7E9C">
        <w:rPr>
          <w:spacing w:val="-2"/>
        </w:rPr>
        <w:fldChar w:fldCharType="end"/>
      </w:r>
      <w:r w:rsidR="002B5D35" w:rsidRPr="006F7E9C">
        <w:rPr>
          <w:spacing w:val="-2"/>
        </w:rPr>
        <w:t xml:space="preserve">, and </w:t>
      </w:r>
      <w:proofErr w:type="spellStart"/>
      <w:r w:rsidR="002B5D35" w:rsidRPr="006F7E9C">
        <w:rPr>
          <w:spacing w:val="-2"/>
        </w:rPr>
        <w:t>eteplirsen</w:t>
      </w:r>
      <w:proofErr w:type="spellEnd"/>
      <w:r w:rsidR="002B5D35" w:rsidRPr="006F7E9C">
        <w:rPr>
          <w:spacing w:val="-2"/>
        </w:rPr>
        <w:t xml:space="preserve"> for Duchenne muscular dystrophy</w:t>
      </w:r>
      <w:r w:rsidR="002B5D35" w:rsidRPr="006F7E9C">
        <w:rPr>
          <w:spacing w:val="-2"/>
        </w:rPr>
        <w:fldChar w:fldCharType="begin"/>
      </w:r>
      <w:r w:rsidR="00633E7D" w:rsidRPr="006F7E9C">
        <w:rPr>
          <w:spacing w:val="-2"/>
        </w:rPr>
        <w:instrText xml:space="preserve"> ADDIN EN.CITE &lt;EndNote&gt;&lt;Cite&gt;&lt;Author&gt;Nelson&lt;/Author&gt;&lt;Year&gt;2017&lt;/Year&gt;&lt;RecNum&gt;31&lt;/RecNum&gt;&lt;DisplayText&gt;&lt;style face="superscript"&gt;26&lt;/style&gt;&lt;/DisplayText&gt;&lt;record&gt;&lt;rec-number&gt;31&lt;/rec-number&gt;&lt;foreign-keys&gt;&lt;key app="EN" db-id="0p2sxs0v1v5awfezsf5xaasdf90a9f0xxdte" timestamp="1508276395"&gt;31&lt;/key&gt;&lt;/foreign-keys&gt;&lt;ref-type name="Journal Article"&gt;17&lt;/ref-type&gt;&lt;contributors&gt;&lt;authors&gt;&lt;author&gt;Nelson, S. F.&lt;/author&gt;&lt;author&gt;Miceli, M. C.&lt;/author&gt;&lt;/authors&gt;&lt;/contributors&gt;&lt;auth-address&gt;Center for Duchenne Muscular Dystrophy, David Geffen School of Medicine at University of California, Los Angeles.&lt;/auth-address&gt;&lt;titles&gt;&lt;title&gt;FDA Approval of Eteplirsen for Muscular Dystrophy&lt;/title&gt;&lt;secondary-title&gt;JAMA&lt;/secondary-title&gt;&lt;/titles&gt;&lt;periodical&gt;&lt;full-title&gt;JAMA&lt;/full-title&gt;&lt;/periodical&gt;&lt;pages&gt;1480&lt;/pages&gt;&lt;volume&gt;317&lt;/volume&gt;&lt;number&gt;14&lt;/number&gt;&lt;keywords&gt;&lt;keyword&gt;Humans&lt;/keyword&gt;&lt;keyword&gt;*Muscular Dystrophies&lt;/keyword&gt;&lt;/keywords&gt;&lt;dates&gt;&lt;year&gt;2017&lt;/year&gt;&lt;pub-dates&gt;&lt;date&gt;Apr 11&lt;/date&gt;&lt;/pub-dates&gt;&lt;/dates&gt;&lt;isbn&gt;1538-3598 (Electronic)&amp;#xD;0098-7484 (Linking)&lt;/isbn&gt;&lt;accession-num&gt;28399245&lt;/accession-num&gt;&lt;urls&gt;&lt;related-urls&gt;&lt;url&gt;http://www.ncbi.nlm.nih.gov/pubmed/28399245&lt;/url&gt;&lt;/related-urls&gt;&lt;/urls&gt;&lt;electronic-resource-num&gt;10.1001/jama.2017.2601&lt;/electronic-resource-num&gt;&lt;/record&gt;&lt;/Cite&gt;&lt;/EndNote&gt;</w:instrText>
      </w:r>
      <w:r w:rsidR="002B5D35" w:rsidRPr="006F7E9C">
        <w:rPr>
          <w:spacing w:val="-2"/>
        </w:rPr>
        <w:fldChar w:fldCharType="separate"/>
      </w:r>
      <w:r w:rsidR="00633E7D" w:rsidRPr="006F7E9C">
        <w:rPr>
          <w:spacing w:val="-2"/>
          <w:vertAlign w:val="superscript"/>
        </w:rPr>
        <w:t>26</w:t>
      </w:r>
      <w:r w:rsidR="002B5D35" w:rsidRPr="006F7E9C">
        <w:rPr>
          <w:spacing w:val="-2"/>
        </w:rPr>
        <w:fldChar w:fldCharType="end"/>
      </w:r>
      <w:r w:rsidR="002B5D35" w:rsidRPr="006F7E9C">
        <w:rPr>
          <w:spacing w:val="-2"/>
        </w:rPr>
        <w:t xml:space="preserve">. </w:t>
      </w:r>
      <w:r w:rsidR="00056376" w:rsidRPr="006F7E9C">
        <w:rPr>
          <w:spacing w:val="-2"/>
        </w:rPr>
        <w:t>In this study</w:t>
      </w:r>
      <w:r w:rsidR="00C14926" w:rsidRPr="006F7E9C">
        <w:rPr>
          <w:spacing w:val="-2"/>
        </w:rPr>
        <w:t>, w</w:t>
      </w:r>
      <w:r w:rsidR="002B5D35" w:rsidRPr="006F7E9C">
        <w:rPr>
          <w:spacing w:val="-2"/>
        </w:rPr>
        <w:t xml:space="preserve">e </w:t>
      </w:r>
      <w:r w:rsidR="0050708E" w:rsidRPr="006F7E9C">
        <w:rPr>
          <w:spacing w:val="-2"/>
        </w:rPr>
        <w:t xml:space="preserve">modified </w:t>
      </w:r>
      <w:r w:rsidR="002F50EE" w:rsidRPr="006F7E9C">
        <w:rPr>
          <w:spacing w:val="-2"/>
        </w:rPr>
        <w:t xml:space="preserve">the </w:t>
      </w:r>
      <w:r w:rsidR="0050708E" w:rsidRPr="006F7E9C">
        <w:rPr>
          <w:spacing w:val="-2"/>
        </w:rPr>
        <w:t>anti-MALAT1</w:t>
      </w:r>
      <w:r w:rsidR="002B5D35" w:rsidRPr="006F7E9C">
        <w:rPr>
          <w:spacing w:val="-2"/>
        </w:rPr>
        <w:t xml:space="preserve"> </w:t>
      </w:r>
      <w:proofErr w:type="spellStart"/>
      <w:r w:rsidR="002B5D35" w:rsidRPr="006F7E9C">
        <w:rPr>
          <w:spacing w:val="-2"/>
        </w:rPr>
        <w:t>gapmer</w:t>
      </w:r>
      <w:proofErr w:type="spellEnd"/>
      <w:r w:rsidR="002B5D35" w:rsidRPr="006F7E9C">
        <w:rPr>
          <w:spacing w:val="-2"/>
        </w:rPr>
        <w:t xml:space="preserve"> DNA </w:t>
      </w:r>
      <w:r w:rsidR="002F50EE" w:rsidRPr="006F7E9C">
        <w:rPr>
          <w:spacing w:val="-2"/>
        </w:rPr>
        <w:t>with</w:t>
      </w:r>
      <w:r w:rsidR="002B5D35" w:rsidRPr="006F7E9C">
        <w:rPr>
          <w:b/>
        </w:rPr>
        <w:t xml:space="preserve"> </w:t>
      </w:r>
      <w:r w:rsidR="002B5D35" w:rsidRPr="006F7E9C">
        <w:rPr>
          <w:spacing w:val="-2"/>
        </w:rPr>
        <w:t>2’-OMe-</w:t>
      </w:r>
      <w:r w:rsidR="0050708E" w:rsidRPr="006F7E9C">
        <w:rPr>
          <w:spacing w:val="-2"/>
        </w:rPr>
        <w:t xml:space="preserve">RNA and conjugated it with </w:t>
      </w:r>
      <w:r w:rsidR="00DB708A" w:rsidRPr="006F7E9C">
        <w:rPr>
          <w:spacing w:val="-2"/>
        </w:rPr>
        <w:t xml:space="preserve">functional </w:t>
      </w:r>
      <w:r w:rsidR="002B5D35" w:rsidRPr="006F7E9C">
        <w:rPr>
          <w:spacing w:val="-2"/>
        </w:rPr>
        <w:t>SWCNT</w:t>
      </w:r>
      <w:r w:rsidR="00F210F7" w:rsidRPr="006F7E9C">
        <w:rPr>
          <w:spacing w:val="-2"/>
        </w:rPr>
        <w:t>. The SWCNT</w:t>
      </w:r>
      <w:r w:rsidR="002B5D35" w:rsidRPr="006F7E9C">
        <w:rPr>
          <w:spacing w:val="-2"/>
        </w:rPr>
        <w:t xml:space="preserve"> </w:t>
      </w:r>
      <w:r w:rsidR="006F23E4" w:rsidRPr="006F7E9C">
        <w:rPr>
          <w:spacing w:val="-2"/>
        </w:rPr>
        <w:t>carrie</w:t>
      </w:r>
      <w:r w:rsidR="002F50EE" w:rsidRPr="006F7E9C">
        <w:rPr>
          <w:spacing w:val="-2"/>
        </w:rPr>
        <w:t>s</w:t>
      </w:r>
      <w:r w:rsidR="006F23E4" w:rsidRPr="006F7E9C">
        <w:rPr>
          <w:spacing w:val="-2"/>
        </w:rPr>
        <w:t xml:space="preserve"> and </w:t>
      </w:r>
      <w:r w:rsidR="00F210F7" w:rsidRPr="006F7E9C">
        <w:rPr>
          <w:spacing w:val="-2"/>
        </w:rPr>
        <w:t>deliver</w:t>
      </w:r>
      <w:r w:rsidR="002F50EE" w:rsidRPr="006F7E9C">
        <w:rPr>
          <w:spacing w:val="-2"/>
        </w:rPr>
        <w:t>s</w:t>
      </w:r>
      <w:r w:rsidR="00F210F7" w:rsidRPr="006F7E9C">
        <w:rPr>
          <w:spacing w:val="-2"/>
        </w:rPr>
        <w:t xml:space="preserve"> anti-MALAT1 oligos as a shuttle, which no</w:t>
      </w:r>
      <w:r w:rsidR="006F23E4" w:rsidRPr="006F7E9C">
        <w:rPr>
          <w:spacing w:val="-2"/>
        </w:rPr>
        <w:t>t</w:t>
      </w:r>
      <w:r w:rsidR="00F210F7" w:rsidRPr="006F7E9C">
        <w:rPr>
          <w:spacing w:val="-2"/>
        </w:rPr>
        <w:t xml:space="preserve"> only</w:t>
      </w:r>
      <w:r w:rsidR="002B5D35" w:rsidRPr="006F7E9C">
        <w:rPr>
          <w:spacing w:val="-2"/>
        </w:rPr>
        <w:t xml:space="preserve"> improve</w:t>
      </w:r>
      <w:r w:rsidR="00F210F7" w:rsidRPr="006F7E9C">
        <w:rPr>
          <w:spacing w:val="-2"/>
        </w:rPr>
        <w:t>d</w:t>
      </w:r>
      <w:r w:rsidR="002B5D35" w:rsidRPr="006F7E9C">
        <w:rPr>
          <w:spacing w:val="-2"/>
        </w:rPr>
        <w:t xml:space="preserve"> </w:t>
      </w:r>
      <w:r w:rsidR="002F50EE" w:rsidRPr="006F7E9C">
        <w:rPr>
          <w:spacing w:val="-2"/>
        </w:rPr>
        <w:t xml:space="preserve">the </w:t>
      </w:r>
      <w:r w:rsidR="002B5D35" w:rsidRPr="006F7E9C">
        <w:rPr>
          <w:spacing w:val="-2"/>
        </w:rPr>
        <w:t>affinity</w:t>
      </w:r>
      <w:r w:rsidR="00B06444" w:rsidRPr="006F7E9C">
        <w:rPr>
          <w:spacing w:val="-2"/>
        </w:rPr>
        <w:t xml:space="preserve"> of </w:t>
      </w:r>
      <w:r w:rsidR="002F50EE" w:rsidRPr="006F7E9C">
        <w:rPr>
          <w:spacing w:val="-2"/>
        </w:rPr>
        <w:t xml:space="preserve">the </w:t>
      </w:r>
      <w:r w:rsidR="00A03BCB" w:rsidRPr="006F7E9C">
        <w:rPr>
          <w:spacing w:val="-2"/>
        </w:rPr>
        <w:t xml:space="preserve">oligo-target due to its flexibility and </w:t>
      </w:r>
      <w:r w:rsidR="007F31BD" w:rsidRPr="006F7E9C">
        <w:rPr>
          <w:spacing w:val="-2"/>
        </w:rPr>
        <w:t>multiple loading</w:t>
      </w:r>
      <w:r w:rsidR="002B5D35" w:rsidRPr="006F7E9C">
        <w:rPr>
          <w:spacing w:val="-2"/>
        </w:rPr>
        <w:t xml:space="preserve"> </w:t>
      </w:r>
      <w:r w:rsidR="00F210F7" w:rsidRPr="006F7E9C">
        <w:rPr>
          <w:spacing w:val="-2"/>
        </w:rPr>
        <w:t xml:space="preserve">but also </w:t>
      </w:r>
      <w:r w:rsidR="002B5D35" w:rsidRPr="006F7E9C">
        <w:rPr>
          <w:spacing w:val="-2"/>
        </w:rPr>
        <w:t>stabilize</w:t>
      </w:r>
      <w:r w:rsidR="00F210F7" w:rsidRPr="006F7E9C">
        <w:rPr>
          <w:spacing w:val="-2"/>
        </w:rPr>
        <w:t>d</w:t>
      </w:r>
      <w:r w:rsidR="002B5D35" w:rsidRPr="006F7E9C">
        <w:rPr>
          <w:spacing w:val="-2"/>
        </w:rPr>
        <w:t xml:space="preserve"> the oligos and </w:t>
      </w:r>
      <w:r w:rsidR="00F210F7" w:rsidRPr="006F7E9C">
        <w:rPr>
          <w:spacing w:val="-2"/>
        </w:rPr>
        <w:t>help</w:t>
      </w:r>
      <w:r w:rsidR="002F50EE" w:rsidRPr="006F7E9C">
        <w:rPr>
          <w:spacing w:val="-2"/>
        </w:rPr>
        <w:t>ed</w:t>
      </w:r>
      <w:r w:rsidR="00F210F7" w:rsidRPr="006F7E9C">
        <w:rPr>
          <w:spacing w:val="-2"/>
        </w:rPr>
        <w:t xml:space="preserve"> </w:t>
      </w:r>
      <w:r w:rsidR="002F50EE" w:rsidRPr="006F7E9C">
        <w:rPr>
          <w:spacing w:val="-2"/>
        </w:rPr>
        <w:t>prevent</w:t>
      </w:r>
      <w:r w:rsidR="002B5D35" w:rsidRPr="006F7E9C">
        <w:rPr>
          <w:spacing w:val="-2"/>
        </w:rPr>
        <w:t xml:space="preserve"> nuclease degradation during delivery</w:t>
      </w:r>
      <w:r w:rsidR="005844F9" w:rsidRPr="006F7E9C">
        <w:rPr>
          <w:spacing w:val="-2"/>
        </w:rPr>
        <w:fldChar w:fldCharType="begin"/>
      </w:r>
      <w:r w:rsidR="00633E7D" w:rsidRPr="006F7E9C">
        <w:rPr>
          <w:spacing w:val="-2"/>
        </w:rPr>
        <w:instrText xml:space="preserve"> ADDIN EN.CITE &lt;EndNote&gt;&lt;Cite&gt;&lt;Author&gt;Liu&lt;/Author&gt;&lt;Year&gt;2007&lt;/Year&gt;&lt;RecNum&gt;184&lt;/RecNum&gt;&lt;DisplayText&gt;&lt;style face="superscript"&gt;27&lt;/style&gt;&lt;/DisplayText&gt;&lt;record&gt;&lt;rec-number&gt;184&lt;/rec-number&gt;&lt;foreign-keys&gt;&lt;key app="EN" db-id="0p2sxs0v1v5awfezsf5xaasdf90a9f0xxdte" timestamp="1531949498"&gt;184&lt;/key&gt;&lt;/foreign-keys&gt;&lt;ref-type name="Journal Article"&gt;17&lt;/ref-type&gt;&lt;contributors&gt;&lt;authors&gt;&lt;author&gt;Liu, Z.&lt;/author&gt;&lt;author&gt;Sun, X.&lt;/author&gt;&lt;author&gt;Nakayama-Ratchford, N.&lt;/author&gt;&lt;author&gt;Dai, H.&lt;/author&gt;&lt;/authors&gt;&lt;/contributors&gt;&lt;auth-address&gt;Department of Chemistry, Stanford University, Stanford, California 94305, USA.&lt;/auth-address&gt;&lt;titles&gt;&lt;title&gt;Supramolecular chemistry on water-soluble carbon nanotubes for drug loading and delivery&lt;/title&gt;&lt;secondary-title&gt;ACS Nano&lt;/secondary-title&gt;&lt;/titles&gt;&lt;periodical&gt;&lt;full-title&gt;ACS Nano&lt;/full-title&gt;&lt;/periodical&gt;&lt;pages&gt;50-6&lt;/pages&gt;&lt;volume&gt;1&lt;/volume&gt;&lt;number&gt;1&lt;/number&gt;&lt;keywords&gt;&lt;keyword&gt;Antineoplastic Agents/chemistry/pharmacology&lt;/keyword&gt;&lt;keyword&gt;Apoptosis/drug effects&lt;/keyword&gt;&lt;keyword&gt;Biosensing Techniques&lt;/keyword&gt;&lt;keyword&gt;Cell Line, Tumor&lt;/keyword&gt;&lt;keyword&gt;Doxorubicin/chemistry/pharmacology&lt;/keyword&gt;&lt;keyword&gt;Drug Carriers/*chemistry&lt;/keyword&gt;&lt;keyword&gt;Fluorescein/chemistry&lt;/keyword&gt;&lt;keyword&gt;Humans&lt;/keyword&gt;&lt;keyword&gt;Hydrogen-Ion Concentration&lt;/keyword&gt;&lt;keyword&gt;Nanotubes, Carbon/*chemistry&lt;/keyword&gt;&lt;keyword&gt;Oxidation-Reduction&lt;/keyword&gt;&lt;keyword&gt;Particle Size&lt;/keyword&gt;&lt;keyword&gt;Pharmaceutical Preparations/*chemistry&lt;/keyword&gt;&lt;keyword&gt;Polyethylene Glycols/chemistry&lt;/keyword&gt;&lt;keyword&gt;Solubility&lt;/keyword&gt;&lt;keyword&gt;Surface-Active Agents/chemistry&lt;/keyword&gt;&lt;keyword&gt;Water/*chemistry&lt;/keyword&gt;&lt;/keywords&gt;&lt;dates&gt;&lt;year&gt;2007&lt;/year&gt;&lt;pub-dates&gt;&lt;date&gt;Aug&lt;/date&gt;&lt;/pub-dates&gt;&lt;/dates&gt;&lt;isbn&gt;1936-086X (Electronic)&amp;#xD;1936-0851 (Linking)&lt;/isbn&gt;&lt;accession-num&gt;19203129&lt;/accession-num&gt;&lt;urls&gt;&lt;related-urls&gt;&lt;url&gt;http://www.ncbi.nlm.nih.gov/pubmed/19203129&lt;/url&gt;&lt;/related-urls&gt;&lt;/urls&gt;&lt;electronic-resource-num&gt;10.1021/nn700040t&lt;/electronic-resource-num&gt;&lt;/record&gt;&lt;/Cite&gt;&lt;/EndNote&gt;</w:instrText>
      </w:r>
      <w:r w:rsidR="005844F9" w:rsidRPr="006F7E9C">
        <w:rPr>
          <w:spacing w:val="-2"/>
        </w:rPr>
        <w:fldChar w:fldCharType="separate"/>
      </w:r>
      <w:r w:rsidR="00633E7D" w:rsidRPr="006F7E9C">
        <w:rPr>
          <w:spacing w:val="-2"/>
          <w:vertAlign w:val="superscript"/>
        </w:rPr>
        <w:t>27</w:t>
      </w:r>
      <w:r w:rsidR="005844F9" w:rsidRPr="006F7E9C">
        <w:rPr>
          <w:spacing w:val="-2"/>
        </w:rPr>
        <w:fldChar w:fldCharType="end"/>
      </w:r>
      <w:r w:rsidR="002B5D35" w:rsidRPr="006F7E9C">
        <w:rPr>
          <w:spacing w:val="-2"/>
        </w:rPr>
        <w:t xml:space="preserve">. </w:t>
      </w:r>
    </w:p>
    <w:p w14:paraId="08C06DE3" w14:textId="77777777" w:rsidR="00F072DF" w:rsidRPr="006F7E9C" w:rsidRDefault="00F072DF" w:rsidP="00087087">
      <w:pPr>
        <w:widowControl/>
        <w:snapToGrid w:val="0"/>
        <w:jc w:val="left"/>
        <w:rPr>
          <w:spacing w:val="-2"/>
        </w:rPr>
      </w:pPr>
    </w:p>
    <w:p w14:paraId="6C6EB2A0" w14:textId="0D401331" w:rsidR="00444797" w:rsidRPr="006F7E9C" w:rsidRDefault="002F50EE" w:rsidP="00087087">
      <w:pPr>
        <w:widowControl/>
        <w:jc w:val="left"/>
        <w:rPr>
          <w:spacing w:val="-2"/>
        </w:rPr>
      </w:pPr>
      <w:r w:rsidRPr="006F7E9C">
        <w:rPr>
          <w:spacing w:val="-2"/>
        </w:rPr>
        <w:t>A s</w:t>
      </w:r>
      <w:r w:rsidR="00C61D28" w:rsidRPr="006F7E9C">
        <w:rPr>
          <w:spacing w:val="-2"/>
        </w:rPr>
        <w:t xml:space="preserve">uitable modification on </w:t>
      </w:r>
      <w:r w:rsidR="00D873E9" w:rsidRPr="006F7E9C">
        <w:rPr>
          <w:spacing w:val="-2"/>
        </w:rPr>
        <w:t xml:space="preserve">the </w:t>
      </w:r>
      <w:r w:rsidR="00C61D28" w:rsidRPr="006F7E9C">
        <w:rPr>
          <w:spacing w:val="-2"/>
        </w:rPr>
        <w:t xml:space="preserve">surface of SWCNTs </w:t>
      </w:r>
      <w:r w:rsidRPr="006F7E9C">
        <w:rPr>
          <w:spacing w:val="-2"/>
        </w:rPr>
        <w:t>can</w:t>
      </w:r>
      <w:r w:rsidR="00C61D28" w:rsidRPr="006F7E9C">
        <w:rPr>
          <w:spacing w:val="-2"/>
        </w:rPr>
        <w:t xml:space="preserve"> help it get reliable dispersibility</w:t>
      </w:r>
      <w:r w:rsidR="00D873E9" w:rsidRPr="006F7E9C">
        <w:rPr>
          <w:spacing w:val="-2"/>
        </w:rPr>
        <w:t xml:space="preserve"> in physiologically </w:t>
      </w:r>
      <w:r w:rsidR="00C61D28" w:rsidRPr="006F7E9C">
        <w:rPr>
          <w:spacing w:val="-2"/>
        </w:rPr>
        <w:t>relevant, aqueous environments and promote their biodistribution</w:t>
      </w:r>
      <w:r w:rsidR="00C75BC5" w:rsidRPr="006F7E9C">
        <w:rPr>
          <w:spacing w:val="-2"/>
        </w:rPr>
        <w:fldChar w:fldCharType="begin">
          <w:fldData xml:space="preserve">PEVuZE5vdGU+PENpdGU+PEF1dGhvcj5BbGktQm91Y2V0dGE8L0F1dGhvcj48WWVhcj4yMDA4PC9Z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</w:fldData>
        </w:fldChar>
      </w:r>
      <w:r w:rsidR="00633E7D" w:rsidRPr="006F7E9C">
        <w:rPr>
          <w:spacing w:val="-2"/>
        </w:rPr>
        <w:instrText xml:space="preserve"> ADDIN EN.CITE </w:instrText>
      </w:r>
      <w:r w:rsidR="00633E7D" w:rsidRPr="006F7E9C">
        <w:rPr>
          <w:spacing w:val="-2"/>
        </w:rPr>
        <w:fldChar w:fldCharType="begin">
          <w:fldData xml:space="preserve">PEVuZE5vdGU+PENpdGU+PEF1dGhvcj5BbGktQm91Y2V0dGE8L0F1dGhvcj48WWVhcj4yMDA4PC9Z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</w:fldData>
        </w:fldChar>
      </w:r>
      <w:r w:rsidR="00633E7D" w:rsidRPr="006F7E9C">
        <w:rPr>
          <w:spacing w:val="-2"/>
        </w:rPr>
        <w:instrText xml:space="preserve"> ADDIN EN.CITE.DATA </w:instrText>
      </w:r>
      <w:r w:rsidR="00633E7D" w:rsidRPr="006F7E9C">
        <w:rPr>
          <w:spacing w:val="-2"/>
        </w:rPr>
      </w:r>
      <w:r w:rsidR="00633E7D" w:rsidRPr="006F7E9C">
        <w:rPr>
          <w:spacing w:val="-2"/>
        </w:rPr>
        <w:fldChar w:fldCharType="end"/>
      </w:r>
      <w:r w:rsidR="00C75BC5" w:rsidRPr="006F7E9C">
        <w:rPr>
          <w:spacing w:val="-2"/>
        </w:rPr>
      </w:r>
      <w:r w:rsidR="00C75BC5" w:rsidRPr="006F7E9C">
        <w:rPr>
          <w:spacing w:val="-2"/>
        </w:rPr>
        <w:fldChar w:fldCharType="separate"/>
      </w:r>
      <w:r w:rsidR="00633E7D" w:rsidRPr="006F7E9C">
        <w:rPr>
          <w:spacing w:val="-2"/>
          <w:vertAlign w:val="superscript"/>
        </w:rPr>
        <w:t>28,29</w:t>
      </w:r>
      <w:r w:rsidR="00C75BC5" w:rsidRPr="006F7E9C">
        <w:rPr>
          <w:spacing w:val="-2"/>
        </w:rPr>
        <w:fldChar w:fldCharType="end"/>
      </w:r>
      <w:r w:rsidR="00C61D28" w:rsidRPr="006F7E9C">
        <w:rPr>
          <w:spacing w:val="-2"/>
        </w:rPr>
        <w:t>.</w:t>
      </w:r>
      <w:r w:rsidR="00360F30" w:rsidRPr="006F7E9C">
        <w:rPr>
          <w:spacing w:val="-2"/>
        </w:rPr>
        <w:t xml:space="preserve"> We used DSPE</w:t>
      </w:r>
      <w:r w:rsidR="009E4301" w:rsidRPr="006F7E9C">
        <w:rPr>
          <w:spacing w:val="-2"/>
        </w:rPr>
        <w:t>-PEG2000-</w:t>
      </w:r>
      <w:r w:rsidR="00DE4AD5" w:rsidRPr="006F7E9C">
        <w:rPr>
          <w:spacing w:val="-2"/>
        </w:rPr>
        <w:t>a</w:t>
      </w:r>
      <w:r w:rsidR="009E4301" w:rsidRPr="006F7E9C">
        <w:rPr>
          <w:spacing w:val="-2"/>
        </w:rPr>
        <w:t xml:space="preserve">mine to modify the SWCNT, which has been demonstrated </w:t>
      </w:r>
      <w:r w:rsidR="00B006EF" w:rsidRPr="006F7E9C">
        <w:rPr>
          <w:spacing w:val="-2"/>
        </w:rPr>
        <w:t>to</w:t>
      </w:r>
      <w:r w:rsidR="00C00FD7" w:rsidRPr="006F7E9C">
        <w:rPr>
          <w:spacing w:val="-2"/>
        </w:rPr>
        <w:t xml:space="preserve"> graft on SWCNT and</w:t>
      </w:r>
      <w:r w:rsidR="00B006EF" w:rsidRPr="006F7E9C">
        <w:rPr>
          <w:spacing w:val="-2"/>
        </w:rPr>
        <w:t xml:space="preserve"> improve the </w:t>
      </w:r>
      <w:r w:rsidR="000A4253" w:rsidRPr="006F7E9C">
        <w:rPr>
          <w:spacing w:val="-2"/>
        </w:rPr>
        <w:t xml:space="preserve">aqueous </w:t>
      </w:r>
      <w:r w:rsidR="00B006EF" w:rsidRPr="006F7E9C">
        <w:rPr>
          <w:spacing w:val="-2"/>
        </w:rPr>
        <w:t xml:space="preserve">solubility of </w:t>
      </w:r>
      <w:r w:rsidR="00C00FD7" w:rsidRPr="006F7E9C">
        <w:rPr>
          <w:spacing w:val="-2"/>
        </w:rPr>
        <w:t>it,</w:t>
      </w:r>
      <w:r w:rsidR="00DE4AD5" w:rsidRPr="006F7E9C">
        <w:rPr>
          <w:spacing w:val="-2"/>
        </w:rPr>
        <w:t xml:space="preserve"> and </w:t>
      </w:r>
      <w:r w:rsidR="005860F8">
        <w:rPr>
          <w:spacing w:val="-2"/>
        </w:rPr>
        <w:t xml:space="preserve">furthermore, </w:t>
      </w:r>
      <w:r w:rsidR="00DE4AD5" w:rsidRPr="006F7E9C">
        <w:rPr>
          <w:spacing w:val="-2"/>
        </w:rPr>
        <w:t>it</w:t>
      </w:r>
      <w:r w:rsidR="00C00FD7" w:rsidRPr="006F7E9C">
        <w:rPr>
          <w:spacing w:val="-2"/>
        </w:rPr>
        <w:t xml:space="preserve"> showed excellent stability without agglomeration</w:t>
      </w:r>
      <w:r w:rsidR="009E6926" w:rsidRPr="006F7E9C">
        <w:rPr>
          <w:spacing w:val="-2"/>
        </w:rPr>
        <w:t xml:space="preserve"> in biological media</w:t>
      </w:r>
      <w:r w:rsidR="00B006EF" w:rsidRPr="006F7E9C">
        <w:rPr>
          <w:spacing w:val="-2"/>
        </w:rPr>
        <w:fldChar w:fldCharType="begin"/>
      </w:r>
      <w:r w:rsidR="00633E7D" w:rsidRPr="006F7E9C">
        <w:rPr>
          <w:spacing w:val="-2"/>
        </w:rPr>
        <w:instrText xml:space="preserve"> ADDIN EN.CITE &lt;EndNote&gt;&lt;Cite&gt;&lt;Author&gt;Hadidi&lt;/Author&gt;&lt;Year&gt;2011&lt;/Year&gt;&lt;RecNum&gt;145&lt;/RecNum&gt;&lt;DisplayText&gt;&lt;style face="superscript"&gt;30&lt;/style&gt;&lt;/DisplayText&gt;&lt;record&gt;&lt;rec-number&gt;145&lt;/rec-number&gt;&lt;foreign-keys&gt;&lt;key app="EN" db-id="0p2sxs0v1v5awfezsf5xaasdf90a9f0xxdte" timestamp="1528473525"&gt;145&lt;/key&gt;&lt;/foreign-keys&gt;&lt;ref-type name="Journal Article"&gt;17&lt;/ref-type&gt;&lt;contributors&gt;&lt;authors&gt;&lt;author&gt;Hadidi, N.&lt;/author&gt;&lt;author&gt;Kobarfard, F.&lt;/author&gt;&lt;author&gt;Nafissi-Varcheh, N.&lt;/author&gt;&lt;author&gt;Aboofazeli, R.&lt;/author&gt;&lt;/authors&gt;&lt;/contributors&gt;&lt;auth-address&gt;Department of Pharmaceutics, Shaheed Beheshti University of Medical Sciences, Tehran, Iran.&lt;/auth-address&gt;&lt;titles&gt;&lt;title&gt;Optimization of single-walled carbon nanotube solubility by noncovalent PEGylation using experimental design methods&lt;/title&gt;&lt;secondary-title&gt;Int J Nanomedicine&lt;/secondary-title&gt;&lt;/titles&gt;&lt;periodical&gt;&lt;full-title&gt;Int J Nanomedicine&lt;/full-title&gt;&lt;/periodical&gt;&lt;pages&gt;737-46&lt;/pages&gt;&lt;volume&gt;6&lt;/volume&gt;&lt;keywords&gt;&lt;keyword&gt;Drug Delivery Systems&lt;/keyword&gt;&lt;keyword&gt;Hydrophobic and Hydrophilic Interactions&lt;/keyword&gt;&lt;keyword&gt;Microscopy, Electron, Scanning&lt;/keyword&gt;&lt;keyword&gt;Nanotubes, Carbon/*chemistry/ultrastructure&lt;/keyword&gt;&lt;keyword&gt;Phospholipids/*chemistry&lt;/keyword&gt;&lt;keyword&gt;Polyethylene Glycols/*chemistry&lt;/keyword&gt;&lt;keyword&gt;Solubility&lt;/keyword&gt;&lt;keyword&gt;Spectrum Analysis, Raman&lt;/keyword&gt;&lt;keyword&gt;Thermogravimetry&lt;/keyword&gt;&lt;keyword&gt;D-optimal design&lt;/keyword&gt;&lt;keyword&gt;Raman spectroscopy&lt;/keyword&gt;&lt;keyword&gt;carbon nanotubes&lt;/keyword&gt;&lt;keyword&gt;loading efficiency&lt;/keyword&gt;&lt;keyword&gt;phospholipid-PEG&lt;/keyword&gt;&lt;keyword&gt;scanning electron microscopy&lt;/keyword&gt;&lt;keyword&gt;theromogravimetric analysis&lt;/keyword&gt;&lt;/keywords&gt;&lt;dates&gt;&lt;year&gt;2011&lt;/year&gt;&lt;/dates&gt;&lt;isbn&gt;1178-2013 (Electronic)&amp;#xD;1176-9114 (Linking)&lt;/isbn&gt;&lt;accession-num&gt;21556348&lt;/accession-num&gt;&lt;urls&gt;&lt;related-urls&gt;&lt;url&gt;http://www.ncbi.nlm.nih.gov/pubmed/21556348&lt;/url&gt;&lt;/related-urls&gt;&lt;/urls&gt;&lt;custom2&gt;PMC3084320&lt;/custom2&gt;&lt;electronic-resource-num&gt;10.2147/IJN.S17626&lt;/electronic-resource-num&gt;&lt;/record&gt;&lt;/Cite&gt;&lt;/EndNote&gt;</w:instrText>
      </w:r>
      <w:r w:rsidR="00B006EF" w:rsidRPr="006F7E9C">
        <w:rPr>
          <w:spacing w:val="-2"/>
        </w:rPr>
        <w:fldChar w:fldCharType="separate"/>
      </w:r>
      <w:r w:rsidR="00633E7D" w:rsidRPr="006F7E9C">
        <w:rPr>
          <w:spacing w:val="-2"/>
          <w:vertAlign w:val="superscript"/>
        </w:rPr>
        <w:t>30</w:t>
      </w:r>
      <w:r w:rsidR="00B006EF" w:rsidRPr="006F7E9C">
        <w:rPr>
          <w:spacing w:val="-2"/>
        </w:rPr>
        <w:fldChar w:fldCharType="end"/>
      </w:r>
      <w:r w:rsidR="00B006EF" w:rsidRPr="006F7E9C">
        <w:rPr>
          <w:spacing w:val="-2"/>
        </w:rPr>
        <w:t xml:space="preserve">. </w:t>
      </w:r>
      <w:proofErr w:type="spellStart"/>
      <w:r w:rsidR="00C80224" w:rsidRPr="006F7E9C">
        <w:rPr>
          <w:spacing w:val="-2"/>
        </w:rPr>
        <w:t>Sulfo</w:t>
      </w:r>
      <w:proofErr w:type="spellEnd"/>
      <w:r w:rsidR="00C80224" w:rsidRPr="006F7E9C">
        <w:rPr>
          <w:spacing w:val="-2"/>
        </w:rPr>
        <w:t>-LC-SPDP was used as a crosslinker</w:t>
      </w:r>
      <w:r w:rsidR="00D873E9" w:rsidRPr="006F7E9C">
        <w:rPr>
          <w:spacing w:val="-2"/>
        </w:rPr>
        <w:t xml:space="preserve"> in </w:t>
      </w:r>
      <w:r w:rsidR="00D01A21" w:rsidRPr="006F7E9C">
        <w:rPr>
          <w:spacing w:val="-2"/>
        </w:rPr>
        <w:t>the</w:t>
      </w:r>
      <w:r w:rsidR="00D873E9" w:rsidRPr="006F7E9C">
        <w:rPr>
          <w:spacing w:val="-2"/>
        </w:rPr>
        <w:t xml:space="preserve"> experiment</w:t>
      </w:r>
      <w:r w:rsidR="00C80224" w:rsidRPr="006F7E9C">
        <w:rPr>
          <w:spacing w:val="-2"/>
        </w:rPr>
        <w:t>, which help</w:t>
      </w:r>
      <w:r w:rsidR="00D873E9" w:rsidRPr="006F7E9C">
        <w:rPr>
          <w:spacing w:val="-2"/>
        </w:rPr>
        <w:t>ed</w:t>
      </w:r>
      <w:r w:rsidR="00C80224" w:rsidRPr="006F7E9C">
        <w:rPr>
          <w:spacing w:val="-2"/>
        </w:rPr>
        <w:t xml:space="preserve"> functionalized SWCNT to </w:t>
      </w:r>
      <w:r w:rsidR="009E0290" w:rsidRPr="006F7E9C">
        <w:rPr>
          <w:spacing w:val="-2"/>
        </w:rPr>
        <w:t>bind</w:t>
      </w:r>
      <w:r w:rsidR="00C80224" w:rsidRPr="006F7E9C">
        <w:rPr>
          <w:spacing w:val="-2"/>
        </w:rPr>
        <w:t xml:space="preserve"> the anti-MALAT1 </w:t>
      </w:r>
      <w:proofErr w:type="spellStart"/>
      <w:r w:rsidR="00C80224" w:rsidRPr="006F7E9C">
        <w:rPr>
          <w:spacing w:val="-2"/>
        </w:rPr>
        <w:t>gapmer</w:t>
      </w:r>
      <w:proofErr w:type="spellEnd"/>
      <w:r w:rsidR="00C80224" w:rsidRPr="006F7E9C">
        <w:rPr>
          <w:spacing w:val="-2"/>
        </w:rPr>
        <w:t xml:space="preserve"> DNA through disulfide lin</w:t>
      </w:r>
      <w:r w:rsidR="00990E6D" w:rsidRPr="006F7E9C">
        <w:rPr>
          <w:spacing w:val="-2"/>
        </w:rPr>
        <w:t xml:space="preserve">kage, </w:t>
      </w:r>
      <w:r w:rsidR="00DE4AD5" w:rsidRPr="006F7E9C">
        <w:rPr>
          <w:spacing w:val="-2"/>
        </w:rPr>
        <w:t xml:space="preserve">and </w:t>
      </w:r>
      <w:r w:rsidR="00990E6D" w:rsidRPr="006F7E9C">
        <w:rPr>
          <w:spacing w:val="-2"/>
        </w:rPr>
        <w:t>thereafter deliver them into cells.</w:t>
      </w:r>
      <w:r w:rsidR="001025A5" w:rsidRPr="006F7E9C">
        <w:rPr>
          <w:spacing w:val="-2"/>
        </w:rPr>
        <w:t xml:space="preserve"> </w:t>
      </w:r>
      <w:r w:rsidR="00E136BE" w:rsidRPr="006F7E9C">
        <w:rPr>
          <w:spacing w:val="-2"/>
          <w:lang w:eastAsia="zh-CN"/>
        </w:rPr>
        <w:t xml:space="preserve">Once </w:t>
      </w:r>
      <w:r w:rsidR="00035D5B" w:rsidRPr="006F7E9C">
        <w:rPr>
          <w:spacing w:val="-2"/>
          <w:lang w:eastAsia="zh-CN"/>
        </w:rPr>
        <w:t>the SWCNT pe</w:t>
      </w:r>
      <w:r w:rsidR="00130700" w:rsidRPr="006F7E9C">
        <w:rPr>
          <w:spacing w:val="-2"/>
          <w:lang w:eastAsia="zh-CN"/>
        </w:rPr>
        <w:t>netrated</w:t>
      </w:r>
      <w:r w:rsidR="00E136BE" w:rsidRPr="006F7E9C">
        <w:rPr>
          <w:spacing w:val="-2"/>
          <w:lang w:eastAsia="zh-CN"/>
        </w:rPr>
        <w:t xml:space="preserve"> in </w:t>
      </w:r>
      <w:r w:rsidR="00130700" w:rsidRPr="006F7E9C">
        <w:rPr>
          <w:spacing w:val="-2"/>
          <w:lang w:eastAsia="zh-CN"/>
        </w:rPr>
        <w:t xml:space="preserve">MM </w:t>
      </w:r>
      <w:r w:rsidR="00E136BE" w:rsidRPr="006F7E9C">
        <w:rPr>
          <w:spacing w:val="-2"/>
          <w:lang w:eastAsia="zh-CN"/>
        </w:rPr>
        <w:t xml:space="preserve">cells, </w:t>
      </w:r>
      <w:r w:rsidR="00130700" w:rsidRPr="006F7E9C">
        <w:rPr>
          <w:spacing w:val="-2"/>
          <w:lang w:eastAsia="zh-CN"/>
        </w:rPr>
        <w:t xml:space="preserve">they were </w:t>
      </w:r>
      <w:r w:rsidR="00DE4AD5" w:rsidRPr="006F7E9C">
        <w:rPr>
          <w:spacing w:val="-2"/>
          <w:lang w:eastAsia="zh-CN"/>
        </w:rPr>
        <w:t>taken up</w:t>
      </w:r>
      <w:r w:rsidR="00130700" w:rsidRPr="006F7E9C">
        <w:rPr>
          <w:spacing w:val="-2"/>
          <w:lang w:eastAsia="zh-CN"/>
        </w:rPr>
        <w:t xml:space="preserve"> by </w:t>
      </w:r>
      <w:r w:rsidR="0034274A" w:rsidRPr="006F7E9C">
        <w:rPr>
          <w:spacing w:val="-2"/>
          <w:lang w:eastAsia="zh-CN"/>
        </w:rPr>
        <w:t xml:space="preserve">early </w:t>
      </w:r>
      <w:r w:rsidR="00130700" w:rsidRPr="006F7E9C">
        <w:rPr>
          <w:spacing w:val="-2"/>
          <w:lang w:eastAsia="zh-CN"/>
        </w:rPr>
        <w:t>endosomes</w:t>
      </w:r>
      <w:r w:rsidR="0034274A" w:rsidRPr="006F7E9C">
        <w:rPr>
          <w:spacing w:val="-2"/>
          <w:lang w:eastAsia="zh-CN"/>
        </w:rPr>
        <w:t xml:space="preserve"> (pH ~ </w:t>
      </w:r>
      <w:r w:rsidR="0050657B" w:rsidRPr="006F7E9C">
        <w:rPr>
          <w:spacing w:val="-2"/>
          <w:lang w:eastAsia="zh-CN"/>
        </w:rPr>
        <w:t>6.0</w:t>
      </w:r>
      <w:r w:rsidR="0034274A" w:rsidRPr="006F7E9C">
        <w:rPr>
          <w:spacing w:val="-2"/>
          <w:lang w:eastAsia="zh-CN"/>
        </w:rPr>
        <w:t>)</w:t>
      </w:r>
      <w:r w:rsidR="00130700" w:rsidRPr="006F7E9C">
        <w:rPr>
          <w:spacing w:val="-2"/>
          <w:lang w:eastAsia="zh-CN"/>
        </w:rPr>
        <w:t xml:space="preserve">, which then </w:t>
      </w:r>
      <w:r w:rsidR="009E5546" w:rsidRPr="006F7E9C">
        <w:rPr>
          <w:spacing w:val="-2"/>
          <w:lang w:eastAsia="zh-CN"/>
        </w:rPr>
        <w:t>matured to late endosomes</w:t>
      </w:r>
      <w:r w:rsidR="006216EB" w:rsidRPr="006F7E9C">
        <w:rPr>
          <w:spacing w:val="-2"/>
          <w:lang w:eastAsia="zh-CN"/>
        </w:rPr>
        <w:t xml:space="preserve"> (pH ~ 5</w:t>
      </w:r>
      <w:r w:rsidR="0050657B" w:rsidRPr="006F7E9C">
        <w:rPr>
          <w:spacing w:val="-2"/>
          <w:lang w:eastAsia="zh-CN"/>
        </w:rPr>
        <w:t>.0</w:t>
      </w:r>
      <w:r w:rsidR="006216EB" w:rsidRPr="006F7E9C">
        <w:rPr>
          <w:spacing w:val="-2"/>
          <w:lang w:eastAsia="zh-CN"/>
        </w:rPr>
        <w:t>)</w:t>
      </w:r>
      <w:r w:rsidR="009E5546" w:rsidRPr="006F7E9C">
        <w:rPr>
          <w:spacing w:val="-2"/>
          <w:lang w:eastAsia="zh-CN"/>
        </w:rPr>
        <w:t xml:space="preserve"> </w:t>
      </w:r>
      <w:r w:rsidR="00DE4AD5" w:rsidRPr="006F7E9C">
        <w:rPr>
          <w:spacing w:val="-2"/>
          <w:lang w:eastAsia="zh-CN"/>
        </w:rPr>
        <w:t>ac</w:t>
      </w:r>
      <w:r w:rsidR="009E5546" w:rsidRPr="006F7E9C">
        <w:rPr>
          <w:spacing w:val="-2"/>
          <w:lang w:eastAsia="zh-CN"/>
        </w:rPr>
        <w:t xml:space="preserve">companied by </w:t>
      </w:r>
      <w:r w:rsidR="005860F8">
        <w:rPr>
          <w:spacing w:val="-2"/>
          <w:lang w:eastAsia="zh-CN"/>
        </w:rPr>
        <w:t xml:space="preserve">a </w:t>
      </w:r>
      <w:r w:rsidR="009E5546" w:rsidRPr="006F7E9C">
        <w:rPr>
          <w:spacing w:val="-2"/>
          <w:lang w:eastAsia="zh-CN"/>
        </w:rPr>
        <w:t>reduced pH</w:t>
      </w:r>
      <w:r w:rsidR="008D4ADF" w:rsidRPr="006F7E9C">
        <w:rPr>
          <w:spacing w:val="-2"/>
          <w:lang w:eastAsia="zh-CN"/>
        </w:rPr>
        <w:t xml:space="preserve"> value</w:t>
      </w:r>
      <w:r w:rsidR="001A6BE5" w:rsidRPr="006F7E9C">
        <w:rPr>
          <w:spacing w:val="-2"/>
          <w:lang w:eastAsia="zh-CN"/>
        </w:rPr>
        <w:fldChar w:fldCharType="begin"/>
      </w:r>
      <w:r w:rsidR="00633E7D" w:rsidRPr="006F7E9C">
        <w:rPr>
          <w:spacing w:val="-2"/>
          <w:lang w:eastAsia="zh-CN"/>
        </w:rPr>
        <w:instrText xml:space="preserve"> ADDIN EN.CITE &lt;EndNote&gt;&lt;Cite&gt;&lt;Author&gt;Padilla-Parra&lt;/Author&gt;&lt;Year&gt;2012&lt;/Year&gt;&lt;RecNum&gt;178&lt;/RecNum&gt;&lt;DisplayText&gt;&lt;style face="superscript"&gt;31&lt;/style&gt;&lt;/DisplayText&gt;&lt;record&gt;&lt;rec-number&gt;178&lt;/rec-number&gt;&lt;foreign-keys&gt;&lt;key app="EN" db-id="0p2sxs0v1v5awfezsf5xaasdf90a9f0xxdte" timestamp="1531926611"&gt;178&lt;/key&gt;&lt;/foreign-keys&gt;&lt;ref-type name="Journal Article"&gt;17&lt;/ref-type&gt;&lt;contributors&gt;&lt;authors&gt;&lt;author&gt;Padilla-Parra, S.&lt;/author&gt;&lt;author&gt;Matos, P. M.&lt;/author&gt;&lt;author&gt;Kondo, N.&lt;/author&gt;&lt;author&gt;Marin, M.&lt;/author&gt;&lt;author&gt;Santos, N. C.&lt;/author&gt;&lt;author&gt;Melikyan, G. B.&lt;/author&gt;&lt;/authors&gt;&lt;/contributors&gt;&lt;auth-address&gt;Department of Pediatrics, Division of Infectious Diseases, Emory Children&amp;apos;s Center, Atlanta, GA 30322, USA.&lt;/auth-address&gt;&lt;titles&gt;&lt;title&gt;Quantitative imaging of endosome acidification and single retrovirus fusion with distinct pools of early endosomes&lt;/title&gt;&lt;secondary-title&gt;Proc Natl Acad Sci U S A&lt;/secondary-title&gt;&lt;/titles&gt;&lt;periodical&gt;&lt;full-title&gt;Proc Natl Acad Sci U S A&lt;/full-title&gt;&lt;/periodical&gt;&lt;pages&gt;17627-32&lt;/pages&gt;&lt;volume&gt;109&lt;/volume&gt;&lt;number&gt;43&lt;/number&gt;&lt;keywords&gt;&lt;keyword&gt;Acids/*metabolism&lt;/keyword&gt;&lt;keyword&gt;Animals&lt;/keyword&gt;&lt;keyword&gt;Cell Line&lt;/keyword&gt;&lt;keyword&gt;Endosomes/*metabolism&lt;/keyword&gt;&lt;keyword&gt;Humans&lt;/keyword&gt;&lt;keyword&gt;*Membrane Fusion&lt;/keyword&gt;&lt;keyword&gt;Retroviridae/*physiology&lt;/keyword&gt;&lt;/keywords&gt;&lt;dates&gt;&lt;year&gt;2012&lt;/year&gt;&lt;pub-dates&gt;&lt;date&gt;Oct 23&lt;/date&gt;&lt;/pub-dates&gt;&lt;/dates&gt;&lt;isbn&gt;1091-6490 (Electronic)&amp;#xD;0027-8424 (Linking)&lt;/isbn&gt;&lt;accession-num&gt;23047692&lt;/accession-num&gt;&lt;urls&gt;&lt;related-urls&gt;&lt;url&gt;http://www.ncbi.nlm.nih.gov/pubmed/23047692&lt;/url&gt;&lt;/related-urls&gt;&lt;/urls&gt;&lt;custom2&gt;PMC3491504&lt;/custom2&gt;&lt;electronic-resource-num&gt;10.1073/pnas.1211714109&lt;/electronic-resource-num&gt;&lt;/record&gt;&lt;/Cite&gt;&lt;/EndNote&gt;</w:instrText>
      </w:r>
      <w:r w:rsidR="001A6BE5" w:rsidRPr="006F7E9C">
        <w:rPr>
          <w:spacing w:val="-2"/>
          <w:lang w:eastAsia="zh-CN"/>
        </w:rPr>
        <w:fldChar w:fldCharType="separate"/>
      </w:r>
      <w:r w:rsidR="00633E7D" w:rsidRPr="006F7E9C">
        <w:rPr>
          <w:spacing w:val="-2"/>
          <w:vertAlign w:val="superscript"/>
          <w:lang w:eastAsia="zh-CN"/>
        </w:rPr>
        <w:t>31</w:t>
      </w:r>
      <w:r w:rsidR="001A6BE5" w:rsidRPr="006F7E9C">
        <w:rPr>
          <w:spacing w:val="-2"/>
          <w:lang w:eastAsia="zh-CN"/>
        </w:rPr>
        <w:fldChar w:fldCharType="end"/>
      </w:r>
      <w:r w:rsidR="009E5546" w:rsidRPr="006F7E9C">
        <w:rPr>
          <w:spacing w:val="-2"/>
          <w:lang w:eastAsia="zh-CN"/>
        </w:rPr>
        <w:t>.</w:t>
      </w:r>
      <w:r w:rsidR="00106D1A" w:rsidRPr="006F7E9C">
        <w:rPr>
          <w:spacing w:val="-2"/>
          <w:lang w:eastAsia="zh-CN"/>
        </w:rPr>
        <w:t xml:space="preserve"> </w:t>
      </w:r>
      <w:r w:rsidR="00035D5B" w:rsidRPr="006F7E9C">
        <w:rPr>
          <w:spacing w:val="-2"/>
        </w:rPr>
        <w:t xml:space="preserve">The advantage of </w:t>
      </w:r>
      <w:r w:rsidR="008D4ADF" w:rsidRPr="006F7E9C">
        <w:rPr>
          <w:spacing w:val="-2"/>
        </w:rPr>
        <w:t>the PEG link</w:t>
      </w:r>
      <w:r w:rsidR="00035D5B" w:rsidRPr="006F7E9C">
        <w:rPr>
          <w:spacing w:val="-2"/>
        </w:rPr>
        <w:t xml:space="preserve"> is that the bonding is stable at pH</w:t>
      </w:r>
      <w:r w:rsidR="005860F8">
        <w:rPr>
          <w:spacing w:val="-2"/>
        </w:rPr>
        <w:t xml:space="preserve"> </w:t>
      </w:r>
      <w:r w:rsidR="00035D5B" w:rsidRPr="006F7E9C">
        <w:rPr>
          <w:spacing w:val="-2"/>
        </w:rPr>
        <w:t>&gt;</w:t>
      </w:r>
      <w:r w:rsidR="005860F8">
        <w:rPr>
          <w:spacing w:val="-2"/>
        </w:rPr>
        <w:t xml:space="preserve"> </w:t>
      </w:r>
      <w:r w:rsidR="00035D5B" w:rsidRPr="006F7E9C">
        <w:rPr>
          <w:spacing w:val="-2"/>
        </w:rPr>
        <w:t xml:space="preserve">6, but </w:t>
      </w:r>
      <w:r w:rsidR="009975A9" w:rsidRPr="006F7E9C">
        <w:rPr>
          <w:spacing w:val="-2"/>
        </w:rPr>
        <w:t xml:space="preserve">up to </w:t>
      </w:r>
      <w:r w:rsidR="009975A9" w:rsidRPr="006F7E9C">
        <w:rPr>
          <w:rFonts w:eastAsia="Times New Roman"/>
        </w:rPr>
        <w:t xml:space="preserve">75% </w:t>
      </w:r>
      <w:r w:rsidR="005860F8">
        <w:rPr>
          <w:rFonts w:eastAsia="Times New Roman"/>
        </w:rPr>
        <w:t>-</w:t>
      </w:r>
      <w:r w:rsidR="009975A9" w:rsidRPr="006F7E9C">
        <w:rPr>
          <w:rFonts w:eastAsia="Times New Roman"/>
        </w:rPr>
        <w:t xml:space="preserve"> 95% of the PEG</w:t>
      </w:r>
      <w:r w:rsidR="005860F8">
        <w:rPr>
          <w:rFonts w:eastAsia="Times New Roman"/>
        </w:rPr>
        <w:t>-</w:t>
      </w:r>
      <w:r w:rsidR="009975A9" w:rsidRPr="006F7E9C">
        <w:rPr>
          <w:rFonts w:eastAsia="Times New Roman"/>
        </w:rPr>
        <w:t>linked drug was released within 2</w:t>
      </w:r>
      <w:r w:rsidR="00675BA7" w:rsidRPr="006F7E9C">
        <w:rPr>
          <w:rFonts w:eastAsia="Times New Roman"/>
        </w:rPr>
        <w:t xml:space="preserve"> h</w:t>
      </w:r>
      <w:r w:rsidR="005860F8">
        <w:rPr>
          <w:rFonts w:eastAsia="Times New Roman"/>
        </w:rPr>
        <w:t>ours</w:t>
      </w:r>
      <w:r w:rsidR="009975A9" w:rsidRPr="006F7E9C">
        <w:rPr>
          <w:rFonts w:eastAsia="Times New Roman"/>
        </w:rPr>
        <w:t xml:space="preserve"> </w:t>
      </w:r>
      <w:r w:rsidR="008D4ADF" w:rsidRPr="006F7E9C">
        <w:rPr>
          <w:spacing w:val="-2"/>
        </w:rPr>
        <w:t xml:space="preserve">once </w:t>
      </w:r>
      <w:r w:rsidR="00675BA7" w:rsidRPr="006F7E9C">
        <w:rPr>
          <w:spacing w:val="-2"/>
        </w:rPr>
        <w:t xml:space="preserve">the pH </w:t>
      </w:r>
      <w:r w:rsidR="00FF2A81">
        <w:rPr>
          <w:spacing w:val="-2"/>
        </w:rPr>
        <w:t>became</w:t>
      </w:r>
      <w:r w:rsidR="005860F8">
        <w:rPr>
          <w:spacing w:val="-2"/>
        </w:rPr>
        <w:t xml:space="preserve"> </w:t>
      </w:r>
      <w:r w:rsidR="00675BA7" w:rsidRPr="006F7E9C">
        <w:rPr>
          <w:spacing w:val="-2"/>
        </w:rPr>
        <w:t xml:space="preserve">less than </w:t>
      </w:r>
      <w:r w:rsidR="008D4ADF" w:rsidRPr="006F7E9C">
        <w:rPr>
          <w:spacing w:val="-2"/>
        </w:rPr>
        <w:t>5.5</w:t>
      </w:r>
      <w:r w:rsidR="009975A9" w:rsidRPr="006F7E9C">
        <w:rPr>
          <w:rFonts w:eastAsia="Times New Roman"/>
        </w:rPr>
        <w:fldChar w:fldCharType="begin"/>
      </w:r>
      <w:r w:rsidR="00633E7D" w:rsidRPr="006F7E9C">
        <w:rPr>
          <w:rFonts w:eastAsia="Times New Roman"/>
        </w:rPr>
        <w:instrText xml:space="preserve"> ADDIN EN.CITE &lt;EndNote&gt;&lt;Cite&gt;&lt;Author&gt;Wu&lt;/Author&gt;&lt;Year&gt;2013&lt;/Year&gt;&lt;RecNum&gt;176&lt;/RecNum&gt;&lt;DisplayText&gt;&lt;style face="superscript"&gt;32&lt;/style&gt;&lt;/DisplayText&gt;&lt;record&gt;&lt;rec-number&gt;176&lt;/rec-number&gt;&lt;foreign-keys&gt;&lt;key app="EN" db-id="0p2sxs0v1v5awfezsf5xaasdf90a9f0xxdte" timestamp="1531867293"&gt;176&lt;/key&gt;&lt;/foreign-keys&gt;&lt;ref-type name="Journal Article"&gt;17&lt;/ref-type&gt;&lt;contributors&gt;&lt;authors&gt;&lt;author&gt;Wu, H.&lt;/author&gt;&lt;author&gt;Zhu, L.&lt;/author&gt;&lt;author&gt;Torchilin, V. P.&lt;/author&gt;&lt;/authors&gt;&lt;/contributors&gt;&lt;auth-address&gt;Center for Pharmaceutical Biotechnology and Nanomedicine, Northeastern University, Boston, MA 02115, USA.&lt;/auth-address&gt;&lt;titles&gt;&lt;title&gt;pH-sensitive poly(histidine)-PEG/DSPE-PEG co-polymer micelles for cytosolic drug delivery&lt;/title&gt;&lt;secondary-title&gt;Biomaterials&lt;/secondary-title&gt;&lt;/titles&gt;&lt;periodical&gt;&lt;full-title&gt;Biomaterials&lt;/full-title&gt;&lt;/periodical&gt;&lt;pages&gt;1213-22&lt;/pages&gt;&lt;volume&gt;34&lt;/volume&gt;&lt;number&gt;4&lt;/number&gt;&lt;keywords&gt;&lt;keyword&gt;Animals&lt;/keyword&gt;&lt;keyword&gt;Antineoplastic Agents, Phytogenic/administration &amp;amp;&lt;/keyword&gt;&lt;keyword&gt;dosage/chemistry/pharmacokinetics&lt;/keyword&gt;&lt;keyword&gt;Breast Neoplasms/*drug therapy/metabolism/pathology&lt;/keyword&gt;&lt;keyword&gt;Cell Line, Tumor&lt;/keyword&gt;&lt;keyword&gt;Cytosol/metabolism&lt;/keyword&gt;&lt;keyword&gt;Diffusion&lt;/keyword&gt;&lt;keyword&gt;Hydrogen-Ion Concentration&lt;/keyword&gt;&lt;keyword&gt;Mice&lt;/keyword&gt;&lt;keyword&gt;Micelles&lt;/keyword&gt;&lt;keyword&gt;Nanocapsules/*administration &amp;amp; dosage/*chemistry&lt;/keyword&gt;&lt;keyword&gt;Paclitaxel/*administration &amp;amp; dosage/*chemistry/pharmacokinetics&lt;/keyword&gt;&lt;keyword&gt;Phosphatidylethanolamines/*chemistry&lt;/keyword&gt;&lt;keyword&gt;Polyethylene Glycols/*chemistry&lt;/keyword&gt;&lt;keyword&gt;Proteins/*chemistry&lt;/keyword&gt;&lt;/keywords&gt;&lt;dates&gt;&lt;year&gt;2013&lt;/year&gt;&lt;pub-dates&gt;&lt;date&gt;Jan&lt;/date&gt;&lt;/pub-dates&gt;&lt;/dates&gt;&lt;isbn&gt;1878-5905 (Electronic)&amp;#xD;0142-9612 (Linking)&lt;/isbn&gt;&lt;accession-num&gt;23102622&lt;/accession-num&gt;&lt;urls&gt;&lt;related-urls&gt;&lt;url&gt;http://www.ncbi.nlm.nih.gov/pubmed/23102622&lt;/url&gt;&lt;/related-urls&gt;&lt;/urls&gt;&lt;custom2&gt;PMC3587181&lt;/custom2&gt;&lt;electronic-resource-num&gt;10.1016/j.biomaterials.2012.08.072&lt;/electronic-resource-num&gt;&lt;/record&gt;&lt;/Cite&gt;&lt;/EndNote&gt;</w:instrText>
      </w:r>
      <w:r w:rsidR="009975A9" w:rsidRPr="006F7E9C">
        <w:rPr>
          <w:rFonts w:eastAsia="Times New Roman"/>
        </w:rPr>
        <w:fldChar w:fldCharType="separate"/>
      </w:r>
      <w:r w:rsidR="00633E7D" w:rsidRPr="006F7E9C">
        <w:rPr>
          <w:rFonts w:eastAsia="Times New Roman"/>
          <w:vertAlign w:val="superscript"/>
        </w:rPr>
        <w:t>32</w:t>
      </w:r>
      <w:r w:rsidR="009975A9" w:rsidRPr="006F7E9C">
        <w:rPr>
          <w:rFonts w:eastAsia="Times New Roman"/>
        </w:rPr>
        <w:fldChar w:fldCharType="end"/>
      </w:r>
      <w:r w:rsidR="00794AF7" w:rsidRPr="006F7E9C">
        <w:rPr>
          <w:rFonts w:eastAsia="Times New Roman"/>
          <w:vertAlign w:val="superscript"/>
        </w:rPr>
        <w:t>,</w:t>
      </w:r>
      <w:r w:rsidR="00035D5B" w:rsidRPr="006F7E9C">
        <w:rPr>
          <w:spacing w:val="-2"/>
        </w:rPr>
        <w:fldChar w:fldCharType="begin">
          <w:fldData xml:space="preserve">PEVuZE5vdGU+PENpdGU+PEF1dGhvcj5PaXNoaTwvQXV0aG9yPjxZZWFyPjIwMDU8L1llYXI+PFJl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</w:fldData>
        </w:fldChar>
      </w:r>
      <w:r w:rsidR="00633E7D" w:rsidRPr="006F7E9C">
        <w:rPr>
          <w:spacing w:val="-2"/>
        </w:rPr>
        <w:instrText xml:space="preserve"> ADDIN EN.CITE </w:instrText>
      </w:r>
      <w:r w:rsidR="00633E7D" w:rsidRPr="006F7E9C">
        <w:rPr>
          <w:spacing w:val="-2"/>
        </w:rPr>
        <w:fldChar w:fldCharType="begin">
          <w:fldData xml:space="preserve">PEVuZE5vdGU+PENpdGU+PEF1dGhvcj5PaXNoaTwvQXV0aG9yPjxZZWFyPjIwMDU8L1llYXI+PFJl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</w:fldData>
        </w:fldChar>
      </w:r>
      <w:r w:rsidR="00633E7D" w:rsidRPr="006F7E9C">
        <w:rPr>
          <w:spacing w:val="-2"/>
        </w:rPr>
        <w:instrText xml:space="preserve"> ADDIN EN.CITE.DATA </w:instrText>
      </w:r>
      <w:r w:rsidR="00633E7D" w:rsidRPr="006F7E9C">
        <w:rPr>
          <w:spacing w:val="-2"/>
        </w:rPr>
      </w:r>
      <w:r w:rsidR="00633E7D" w:rsidRPr="006F7E9C">
        <w:rPr>
          <w:spacing w:val="-2"/>
        </w:rPr>
        <w:fldChar w:fldCharType="end"/>
      </w:r>
      <w:r w:rsidR="00035D5B" w:rsidRPr="006F7E9C">
        <w:rPr>
          <w:spacing w:val="-2"/>
        </w:rPr>
      </w:r>
      <w:r w:rsidR="00035D5B" w:rsidRPr="006F7E9C">
        <w:rPr>
          <w:spacing w:val="-2"/>
        </w:rPr>
        <w:fldChar w:fldCharType="separate"/>
      </w:r>
      <w:r w:rsidR="00633E7D" w:rsidRPr="006F7E9C">
        <w:rPr>
          <w:spacing w:val="-2"/>
          <w:vertAlign w:val="superscript"/>
        </w:rPr>
        <w:t>33,34</w:t>
      </w:r>
      <w:r w:rsidR="00035D5B" w:rsidRPr="006F7E9C">
        <w:rPr>
          <w:spacing w:val="-2"/>
        </w:rPr>
        <w:fldChar w:fldCharType="end"/>
      </w:r>
      <w:r w:rsidR="00035D5B" w:rsidRPr="006F7E9C">
        <w:rPr>
          <w:spacing w:val="-2"/>
        </w:rPr>
        <w:t xml:space="preserve">. </w:t>
      </w:r>
      <w:r w:rsidR="003F0266" w:rsidRPr="006F7E9C">
        <w:rPr>
          <w:spacing w:val="-2"/>
        </w:rPr>
        <w:t>Endosomes carr</w:t>
      </w:r>
      <w:r w:rsidR="00DE4AD5" w:rsidRPr="006F7E9C">
        <w:rPr>
          <w:spacing w:val="-2"/>
        </w:rPr>
        <w:t>ying</w:t>
      </w:r>
      <w:r w:rsidR="003F0266" w:rsidRPr="006F7E9C">
        <w:rPr>
          <w:spacing w:val="-2"/>
        </w:rPr>
        <w:t xml:space="preserve"> SWCNT-anti-MALAT1 merged with lysosomes</w:t>
      </w:r>
      <w:r w:rsidR="00381F25" w:rsidRPr="006F7E9C">
        <w:rPr>
          <w:spacing w:val="-2"/>
        </w:rPr>
        <w:t xml:space="preserve"> (pH ~ 4.5)</w:t>
      </w:r>
      <w:r w:rsidR="003F0266" w:rsidRPr="006F7E9C">
        <w:rPr>
          <w:spacing w:val="-2"/>
        </w:rPr>
        <w:t xml:space="preserve"> to form </w:t>
      </w:r>
      <w:r w:rsidR="00DE4AD5" w:rsidRPr="006F7E9C">
        <w:rPr>
          <w:spacing w:val="-2"/>
        </w:rPr>
        <w:t xml:space="preserve">an </w:t>
      </w:r>
      <w:proofErr w:type="spellStart"/>
      <w:r w:rsidR="00C77FD6" w:rsidRPr="006F7E9C">
        <w:rPr>
          <w:spacing w:val="-2"/>
          <w:lang w:eastAsia="zh-CN"/>
        </w:rPr>
        <w:t>e</w:t>
      </w:r>
      <w:r w:rsidR="003F0266" w:rsidRPr="006F7E9C">
        <w:rPr>
          <w:spacing w:val="-2"/>
        </w:rPr>
        <w:t>ndolysosome</w:t>
      </w:r>
      <w:proofErr w:type="spellEnd"/>
      <w:r w:rsidR="003F0266" w:rsidRPr="006F7E9C">
        <w:rPr>
          <w:spacing w:val="-2"/>
        </w:rPr>
        <w:t xml:space="preserve">, </w:t>
      </w:r>
      <w:r w:rsidR="00DE4AD5" w:rsidRPr="006F7E9C">
        <w:rPr>
          <w:spacing w:val="-2"/>
        </w:rPr>
        <w:t xml:space="preserve">and </w:t>
      </w:r>
      <w:r w:rsidR="003F0266" w:rsidRPr="006F7E9C">
        <w:rPr>
          <w:spacing w:val="-2"/>
        </w:rPr>
        <w:t>t</w:t>
      </w:r>
      <w:r w:rsidR="00035D5B" w:rsidRPr="006F7E9C">
        <w:rPr>
          <w:spacing w:val="-2"/>
        </w:rPr>
        <w:t xml:space="preserve">hen the </w:t>
      </w:r>
      <w:r w:rsidR="00035D5B" w:rsidRPr="006F7E9C">
        <w:rPr>
          <w:rFonts w:eastAsia="Times New Roman"/>
        </w:rPr>
        <w:t>disulfide bonds were catalyzed by lysosomal thiol reductase, which was</w:t>
      </w:r>
      <w:r w:rsidR="00E136BE" w:rsidRPr="006F7E9C">
        <w:rPr>
          <w:rFonts w:eastAsia="Times New Roman"/>
        </w:rPr>
        <w:t xml:space="preserve"> optimally activ</w:t>
      </w:r>
      <w:r w:rsidR="00EE1043" w:rsidRPr="006F7E9C">
        <w:rPr>
          <w:rFonts w:eastAsia="Times New Roman"/>
        </w:rPr>
        <w:t>at</w:t>
      </w:r>
      <w:r w:rsidR="00E136BE" w:rsidRPr="006F7E9C">
        <w:rPr>
          <w:rFonts w:eastAsia="Times New Roman"/>
        </w:rPr>
        <w:t>e</w:t>
      </w:r>
      <w:r w:rsidR="00035D5B" w:rsidRPr="006F7E9C">
        <w:rPr>
          <w:rFonts w:eastAsia="Times New Roman"/>
        </w:rPr>
        <w:t>d</w:t>
      </w:r>
      <w:r w:rsidR="00E136BE" w:rsidRPr="006F7E9C">
        <w:rPr>
          <w:rFonts w:eastAsia="Times New Roman"/>
        </w:rPr>
        <w:t xml:space="preserve"> at </w:t>
      </w:r>
      <w:r w:rsidR="005860F8">
        <w:rPr>
          <w:rFonts w:eastAsia="Times New Roman"/>
        </w:rPr>
        <w:t xml:space="preserve">a </w:t>
      </w:r>
      <w:r w:rsidR="00E136BE" w:rsidRPr="006F7E9C">
        <w:rPr>
          <w:rFonts w:eastAsia="Times New Roman"/>
        </w:rPr>
        <w:t>low pH</w:t>
      </w:r>
      <w:r w:rsidR="004E364D" w:rsidRPr="006F7E9C">
        <w:rPr>
          <w:rFonts w:eastAsia="Times New Roman"/>
        </w:rPr>
        <w:fldChar w:fldCharType="begin">
          <w:fldData xml:space="preserve">PEVuZE5vdGU+PENpdGU+PEF1dGhvcj5BcnVuYWNoYWxhbTwvQXV0aG9yPjxZZWFyPjIwMDA8L1ll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</w:fldData>
        </w:fldChar>
      </w:r>
      <w:r w:rsidR="00633E7D" w:rsidRPr="006F7E9C">
        <w:rPr>
          <w:rFonts w:eastAsia="Times New Roman"/>
        </w:rPr>
        <w:instrText xml:space="preserve"> ADDIN EN.CITE </w:instrText>
      </w:r>
      <w:r w:rsidR="00633E7D" w:rsidRPr="006F7E9C">
        <w:rPr>
          <w:rFonts w:eastAsia="Times New Roman"/>
        </w:rPr>
        <w:fldChar w:fldCharType="begin">
          <w:fldData xml:space="preserve">PEVuZE5vdGU+PENpdGU+PEF1dGhvcj5BcnVuYWNoYWxhbTwvQXV0aG9yPjxZZWFyPjIwMDA8L1ll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</w:fldData>
        </w:fldChar>
      </w:r>
      <w:r w:rsidR="00633E7D" w:rsidRPr="006F7E9C">
        <w:rPr>
          <w:rFonts w:eastAsia="Times New Roman"/>
        </w:rPr>
        <w:instrText xml:space="preserve"> ADDIN EN.CITE.DATA </w:instrText>
      </w:r>
      <w:r w:rsidR="00633E7D" w:rsidRPr="006F7E9C">
        <w:rPr>
          <w:rFonts w:eastAsia="Times New Roman"/>
        </w:rPr>
      </w:r>
      <w:r w:rsidR="00633E7D" w:rsidRPr="006F7E9C">
        <w:rPr>
          <w:rFonts w:eastAsia="Times New Roman"/>
        </w:rPr>
        <w:fldChar w:fldCharType="end"/>
      </w:r>
      <w:r w:rsidR="004E364D" w:rsidRPr="006F7E9C">
        <w:rPr>
          <w:rFonts w:eastAsia="Times New Roman"/>
        </w:rPr>
      </w:r>
      <w:r w:rsidR="004E364D" w:rsidRPr="006F7E9C">
        <w:rPr>
          <w:rFonts w:eastAsia="Times New Roman"/>
        </w:rPr>
        <w:fldChar w:fldCharType="separate"/>
      </w:r>
      <w:r w:rsidR="00633E7D" w:rsidRPr="006F7E9C">
        <w:rPr>
          <w:rFonts w:eastAsia="Times New Roman"/>
          <w:vertAlign w:val="superscript"/>
        </w:rPr>
        <w:t>35</w:t>
      </w:r>
      <w:r w:rsidR="004E364D" w:rsidRPr="006F7E9C">
        <w:rPr>
          <w:rFonts w:eastAsia="Times New Roman"/>
        </w:rPr>
        <w:fldChar w:fldCharType="end"/>
      </w:r>
      <w:r w:rsidR="00DE4AD5" w:rsidRPr="006F7E9C">
        <w:rPr>
          <w:rFonts w:eastAsia="Times New Roman"/>
        </w:rPr>
        <w:t>. This</w:t>
      </w:r>
      <w:r w:rsidR="005860F8">
        <w:rPr>
          <w:rFonts w:eastAsia="Times New Roman"/>
        </w:rPr>
        <w:t>,</w:t>
      </w:r>
      <w:r w:rsidR="00DE4AD5" w:rsidRPr="006F7E9C">
        <w:rPr>
          <w:rFonts w:eastAsia="Times New Roman"/>
        </w:rPr>
        <w:t xml:space="preserve"> </w:t>
      </w:r>
      <w:r w:rsidR="00E97967" w:rsidRPr="006F7E9C">
        <w:rPr>
          <w:rFonts w:eastAsia="Times New Roman"/>
        </w:rPr>
        <w:t>subsequently</w:t>
      </w:r>
      <w:r w:rsidR="005860F8">
        <w:rPr>
          <w:rFonts w:eastAsia="Times New Roman"/>
        </w:rPr>
        <w:t>,</w:t>
      </w:r>
      <w:r w:rsidR="00E97967" w:rsidRPr="006F7E9C">
        <w:rPr>
          <w:rFonts w:eastAsia="Times New Roman"/>
        </w:rPr>
        <w:t xml:space="preserve"> release</w:t>
      </w:r>
      <w:r w:rsidR="005860F8">
        <w:rPr>
          <w:rFonts w:eastAsia="Times New Roman"/>
        </w:rPr>
        <w:t>d</w:t>
      </w:r>
      <w:r w:rsidR="00E97967" w:rsidRPr="006F7E9C">
        <w:rPr>
          <w:rFonts w:eastAsia="Times New Roman"/>
        </w:rPr>
        <w:t xml:space="preserve"> free anti-MALAT1 </w:t>
      </w:r>
      <w:proofErr w:type="spellStart"/>
      <w:r w:rsidR="00E97967" w:rsidRPr="006F7E9C">
        <w:rPr>
          <w:rFonts w:eastAsia="Times New Roman"/>
        </w:rPr>
        <w:t>gapmer</w:t>
      </w:r>
      <w:proofErr w:type="spellEnd"/>
      <w:r w:rsidR="00E97967" w:rsidRPr="006F7E9C">
        <w:rPr>
          <w:rFonts w:eastAsia="Times New Roman"/>
        </w:rPr>
        <w:t xml:space="preserve"> DNA</w:t>
      </w:r>
      <w:r w:rsidR="00D825CB" w:rsidRPr="006F7E9C">
        <w:rPr>
          <w:rFonts w:eastAsia="Times New Roman"/>
          <w:lang w:eastAsia="zh-CN"/>
        </w:rPr>
        <w:t xml:space="preserve">. </w:t>
      </w:r>
      <w:r w:rsidR="001025A5" w:rsidRPr="006F7E9C">
        <w:rPr>
          <w:spacing w:val="-2"/>
        </w:rPr>
        <w:t xml:space="preserve">According to </w:t>
      </w:r>
      <w:r w:rsidR="004843A3" w:rsidRPr="006F7E9C">
        <w:rPr>
          <w:spacing w:val="-2"/>
        </w:rPr>
        <w:t>the</w:t>
      </w:r>
      <w:r w:rsidR="001025A5" w:rsidRPr="006F7E9C">
        <w:rPr>
          <w:spacing w:val="-2"/>
        </w:rPr>
        <w:t xml:space="preserve"> </w:t>
      </w:r>
      <w:r w:rsidR="00D825CB" w:rsidRPr="006F7E9C">
        <w:rPr>
          <w:spacing w:val="-2"/>
        </w:rPr>
        <w:t xml:space="preserve">experiment </w:t>
      </w:r>
      <w:r w:rsidR="001025A5" w:rsidRPr="006F7E9C">
        <w:rPr>
          <w:spacing w:val="-2"/>
        </w:rPr>
        <w:t xml:space="preserve">results </w:t>
      </w:r>
      <w:r w:rsidR="00106D1A" w:rsidRPr="006F7E9C">
        <w:rPr>
          <w:i/>
          <w:spacing w:val="-2"/>
        </w:rPr>
        <w:t>in vitro</w:t>
      </w:r>
      <w:r w:rsidR="001025A5" w:rsidRPr="006F7E9C">
        <w:rPr>
          <w:spacing w:val="-2"/>
        </w:rPr>
        <w:t xml:space="preserve"> and </w:t>
      </w:r>
      <w:r w:rsidR="00106D1A" w:rsidRPr="006F7E9C">
        <w:rPr>
          <w:i/>
          <w:spacing w:val="-2"/>
        </w:rPr>
        <w:t>in vivo</w:t>
      </w:r>
      <w:r w:rsidR="001025A5" w:rsidRPr="006F7E9C">
        <w:rPr>
          <w:spacing w:val="-2"/>
        </w:rPr>
        <w:t>, the SWCNT delivered SWCNT-anti-MALAT1 effectively and helped it act</w:t>
      </w:r>
      <w:r w:rsidR="00DE4AD5" w:rsidRPr="006F7E9C">
        <w:rPr>
          <w:spacing w:val="-2"/>
        </w:rPr>
        <w:t xml:space="preserve"> </w:t>
      </w:r>
      <w:r w:rsidR="001025A5" w:rsidRPr="006F7E9C">
        <w:rPr>
          <w:spacing w:val="-2"/>
        </w:rPr>
        <w:t>similar</w:t>
      </w:r>
      <w:r w:rsidR="00DE4AD5" w:rsidRPr="006F7E9C">
        <w:rPr>
          <w:spacing w:val="-2"/>
        </w:rPr>
        <w:t>ly in</w:t>
      </w:r>
      <w:r w:rsidR="001025A5" w:rsidRPr="006F7E9C">
        <w:rPr>
          <w:spacing w:val="-2"/>
        </w:rPr>
        <w:t xml:space="preserve"> function </w:t>
      </w:r>
      <w:r w:rsidR="00DE4AD5" w:rsidRPr="006F7E9C">
        <w:rPr>
          <w:spacing w:val="-2"/>
        </w:rPr>
        <w:t>to</w:t>
      </w:r>
      <w:r w:rsidR="001025A5" w:rsidRPr="006F7E9C">
        <w:rPr>
          <w:spacing w:val="-2"/>
        </w:rPr>
        <w:t xml:space="preserve"> anti-MALAT1 </w:t>
      </w:r>
      <w:r w:rsidR="00106D1A" w:rsidRPr="006F7E9C">
        <w:rPr>
          <w:i/>
          <w:spacing w:val="-2"/>
        </w:rPr>
        <w:t>in vitro</w:t>
      </w:r>
      <w:r w:rsidR="001025A5" w:rsidRPr="006F7E9C">
        <w:rPr>
          <w:spacing w:val="-2"/>
        </w:rPr>
        <w:t>.</w:t>
      </w:r>
    </w:p>
    <w:p w14:paraId="7A9D8A1E" w14:textId="77777777" w:rsidR="004A57DD" w:rsidRPr="006F7E9C" w:rsidRDefault="004A57DD" w:rsidP="00087087">
      <w:pPr>
        <w:widowControl/>
        <w:jc w:val="left"/>
        <w:rPr>
          <w:rFonts w:eastAsia="Times New Roman"/>
          <w:color w:val="auto"/>
          <w:szCs w:val="13"/>
        </w:rPr>
      </w:pPr>
    </w:p>
    <w:p w14:paraId="0F9D2CB8" w14:textId="10400425" w:rsidR="00ED61EA" w:rsidRPr="006F7E9C" w:rsidRDefault="00ED61EA" w:rsidP="00087087">
      <w:pPr>
        <w:widowControl/>
        <w:snapToGrid w:val="0"/>
        <w:jc w:val="left"/>
        <w:rPr>
          <w:spacing w:val="-2"/>
        </w:rPr>
      </w:pPr>
      <w:r w:rsidRPr="006F7E9C">
        <w:rPr>
          <w:spacing w:val="-2"/>
        </w:rPr>
        <w:t xml:space="preserve">The functionalized SWCNTs </w:t>
      </w:r>
      <w:r w:rsidR="00027CB7" w:rsidRPr="006F7E9C">
        <w:rPr>
          <w:spacing w:val="-2"/>
        </w:rPr>
        <w:t>pass through</w:t>
      </w:r>
      <w:r w:rsidRPr="006F7E9C">
        <w:rPr>
          <w:spacing w:val="-2"/>
        </w:rPr>
        <w:t xml:space="preserve"> </w:t>
      </w:r>
      <w:r w:rsidR="006151B1" w:rsidRPr="006F7E9C">
        <w:rPr>
          <w:spacing w:val="-2"/>
        </w:rPr>
        <w:t xml:space="preserve">phospholipid bilayer </w:t>
      </w:r>
      <w:r w:rsidR="00106D1A" w:rsidRPr="006F7E9C">
        <w:rPr>
          <w:i/>
          <w:spacing w:val="-2"/>
        </w:rPr>
        <w:t>via</w:t>
      </w:r>
      <w:r w:rsidR="00027CB7" w:rsidRPr="006F7E9C">
        <w:rPr>
          <w:spacing w:val="-2"/>
        </w:rPr>
        <w:t xml:space="preserve"> </w:t>
      </w:r>
      <w:r w:rsidR="006151B1" w:rsidRPr="006F7E9C">
        <w:rPr>
          <w:spacing w:val="-2"/>
        </w:rPr>
        <w:t>two patterns</w:t>
      </w:r>
      <w:r w:rsidR="00DE4AD5" w:rsidRPr="006F7E9C">
        <w:rPr>
          <w:spacing w:val="-2"/>
        </w:rPr>
        <w:t>:</w:t>
      </w:r>
      <w:r w:rsidR="006151B1" w:rsidRPr="006F7E9C">
        <w:rPr>
          <w:spacing w:val="-2"/>
        </w:rPr>
        <w:t xml:space="preserve"> insertion</w:t>
      </w:r>
      <w:r w:rsidR="00C94D2B" w:rsidRPr="006F7E9C">
        <w:rPr>
          <w:spacing w:val="-2"/>
        </w:rPr>
        <w:fldChar w:fldCharType="begin">
          <w:fldData xml:space="preserve">PEVuZE5vdGU+PENpdGU+PEF1dGhvcj5MZWxpbW91c2luPC9BdXRob3I+PFllYXI+MjAxMzwvWWVh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</w:fldData>
        </w:fldChar>
      </w:r>
      <w:r w:rsidR="00633E7D" w:rsidRPr="006F7E9C">
        <w:rPr>
          <w:spacing w:val="-2"/>
        </w:rPr>
        <w:instrText xml:space="preserve"> ADDIN EN.CITE </w:instrText>
      </w:r>
      <w:r w:rsidR="00633E7D" w:rsidRPr="006F7E9C">
        <w:rPr>
          <w:spacing w:val="-2"/>
        </w:rPr>
        <w:fldChar w:fldCharType="begin">
          <w:fldData xml:space="preserve">PEVuZE5vdGU+PENpdGU+PEF1dGhvcj5MZWxpbW91c2luPC9BdXRob3I+PFllYXI+MjAxMzwvWWVh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</w:fldData>
        </w:fldChar>
      </w:r>
      <w:r w:rsidR="00633E7D" w:rsidRPr="006F7E9C">
        <w:rPr>
          <w:spacing w:val="-2"/>
        </w:rPr>
        <w:instrText xml:space="preserve"> ADDIN EN.CITE.DATA </w:instrText>
      </w:r>
      <w:r w:rsidR="00633E7D" w:rsidRPr="006F7E9C">
        <w:rPr>
          <w:spacing w:val="-2"/>
        </w:rPr>
      </w:r>
      <w:r w:rsidR="00633E7D" w:rsidRPr="006F7E9C">
        <w:rPr>
          <w:spacing w:val="-2"/>
        </w:rPr>
        <w:fldChar w:fldCharType="end"/>
      </w:r>
      <w:r w:rsidR="00C94D2B" w:rsidRPr="006F7E9C">
        <w:rPr>
          <w:spacing w:val="-2"/>
        </w:rPr>
      </w:r>
      <w:r w:rsidR="00C94D2B" w:rsidRPr="006F7E9C">
        <w:rPr>
          <w:spacing w:val="-2"/>
        </w:rPr>
        <w:fldChar w:fldCharType="separate"/>
      </w:r>
      <w:r w:rsidR="00633E7D" w:rsidRPr="006F7E9C">
        <w:rPr>
          <w:spacing w:val="-2"/>
          <w:vertAlign w:val="superscript"/>
        </w:rPr>
        <w:t>36,37</w:t>
      </w:r>
      <w:r w:rsidR="00C94D2B" w:rsidRPr="006F7E9C">
        <w:rPr>
          <w:spacing w:val="-2"/>
        </w:rPr>
        <w:fldChar w:fldCharType="end"/>
      </w:r>
      <w:r w:rsidR="006151B1" w:rsidRPr="006F7E9C">
        <w:rPr>
          <w:spacing w:val="-2"/>
        </w:rPr>
        <w:t xml:space="preserve"> and endocytosis</w:t>
      </w:r>
      <w:r w:rsidR="00027CB7" w:rsidRPr="006F7E9C">
        <w:rPr>
          <w:spacing w:val="-2"/>
        </w:rPr>
        <w:fldChar w:fldCharType="begin">
          <w:fldData xml:space="preserve">PEVuZE5vdGU+PENpdGU+PEF1dGhvcj5KaW48L0F1dGhvcj48WWVhcj4yMDA4PC9ZZWFyPjxSZWNO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==
</w:fldData>
        </w:fldChar>
      </w:r>
      <w:r w:rsidR="00633E7D" w:rsidRPr="006F7E9C">
        <w:rPr>
          <w:spacing w:val="-2"/>
        </w:rPr>
        <w:instrText xml:space="preserve"> ADDIN EN.CITE </w:instrText>
      </w:r>
      <w:r w:rsidR="00633E7D" w:rsidRPr="006F7E9C">
        <w:rPr>
          <w:spacing w:val="-2"/>
        </w:rPr>
        <w:fldChar w:fldCharType="begin">
          <w:fldData xml:space="preserve">PEVuZE5vdGU+PENpdGU+PEF1dGhvcj5KaW48L0F1dGhvcj48WWVhcj4yMDA4PC9ZZWFyPjxSZWNO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==
</w:fldData>
        </w:fldChar>
      </w:r>
      <w:r w:rsidR="00633E7D" w:rsidRPr="006F7E9C">
        <w:rPr>
          <w:spacing w:val="-2"/>
        </w:rPr>
        <w:instrText xml:space="preserve"> ADDIN EN.CITE.DATA </w:instrText>
      </w:r>
      <w:r w:rsidR="00633E7D" w:rsidRPr="006F7E9C">
        <w:rPr>
          <w:spacing w:val="-2"/>
        </w:rPr>
      </w:r>
      <w:r w:rsidR="00633E7D" w:rsidRPr="006F7E9C">
        <w:rPr>
          <w:spacing w:val="-2"/>
        </w:rPr>
        <w:fldChar w:fldCharType="end"/>
      </w:r>
      <w:r w:rsidR="00027CB7" w:rsidRPr="006F7E9C">
        <w:rPr>
          <w:spacing w:val="-2"/>
        </w:rPr>
      </w:r>
      <w:r w:rsidR="00027CB7" w:rsidRPr="006F7E9C">
        <w:rPr>
          <w:spacing w:val="-2"/>
        </w:rPr>
        <w:fldChar w:fldCharType="separate"/>
      </w:r>
      <w:r w:rsidR="00633E7D" w:rsidRPr="006F7E9C">
        <w:rPr>
          <w:spacing w:val="-2"/>
          <w:vertAlign w:val="superscript"/>
        </w:rPr>
        <w:t>38,39</w:t>
      </w:r>
      <w:r w:rsidR="00027CB7" w:rsidRPr="006F7E9C">
        <w:rPr>
          <w:spacing w:val="-2"/>
        </w:rPr>
        <w:fldChar w:fldCharType="end"/>
      </w:r>
      <w:r w:rsidR="006151B1" w:rsidRPr="006F7E9C">
        <w:rPr>
          <w:spacing w:val="-2"/>
        </w:rPr>
        <w:t>.</w:t>
      </w:r>
      <w:r w:rsidR="00506038" w:rsidRPr="006F7E9C">
        <w:rPr>
          <w:spacing w:val="-2"/>
        </w:rPr>
        <w:t xml:space="preserve"> These procedures help </w:t>
      </w:r>
      <w:r w:rsidR="004B38AD" w:rsidRPr="006F7E9C">
        <w:rPr>
          <w:spacing w:val="-2"/>
        </w:rPr>
        <w:t xml:space="preserve">the </w:t>
      </w:r>
      <w:r w:rsidR="00506038" w:rsidRPr="006F7E9C">
        <w:rPr>
          <w:spacing w:val="-2"/>
        </w:rPr>
        <w:t>SWCNT deliver cargos into cells without interrupt</w:t>
      </w:r>
      <w:r w:rsidR="004B38AD" w:rsidRPr="006F7E9C">
        <w:rPr>
          <w:spacing w:val="-2"/>
        </w:rPr>
        <w:t>ing</w:t>
      </w:r>
      <w:r w:rsidR="00506038" w:rsidRPr="006F7E9C">
        <w:rPr>
          <w:spacing w:val="-2"/>
        </w:rPr>
        <w:t xml:space="preserve"> </w:t>
      </w:r>
      <w:r w:rsidR="007C2658">
        <w:rPr>
          <w:spacing w:val="-2"/>
        </w:rPr>
        <w:t xml:space="preserve">the </w:t>
      </w:r>
      <w:r w:rsidR="00506038" w:rsidRPr="006F7E9C">
        <w:rPr>
          <w:spacing w:val="-2"/>
        </w:rPr>
        <w:t xml:space="preserve">stabilization of cell membranes, therefore reduced </w:t>
      </w:r>
      <w:r w:rsidR="00794CBA">
        <w:rPr>
          <w:spacing w:val="-2"/>
        </w:rPr>
        <w:t xml:space="preserve">the </w:t>
      </w:r>
      <w:r w:rsidR="00410F75" w:rsidRPr="006F7E9C">
        <w:rPr>
          <w:spacing w:val="-2"/>
        </w:rPr>
        <w:t xml:space="preserve">toxicity of </w:t>
      </w:r>
      <w:r w:rsidR="00FF2A81">
        <w:rPr>
          <w:spacing w:val="-2"/>
        </w:rPr>
        <w:t>the SWCNT</w:t>
      </w:r>
      <w:r w:rsidR="00410F75" w:rsidRPr="006F7E9C">
        <w:rPr>
          <w:spacing w:val="-2"/>
        </w:rPr>
        <w:t>.</w:t>
      </w:r>
      <w:r w:rsidR="002A013A" w:rsidRPr="006F7E9C">
        <w:rPr>
          <w:spacing w:val="-2"/>
        </w:rPr>
        <w:t xml:space="preserve"> </w:t>
      </w:r>
      <w:r w:rsidR="00A213B4" w:rsidRPr="006F7E9C">
        <w:rPr>
          <w:spacing w:val="-2"/>
        </w:rPr>
        <w:t>We injected 50</w:t>
      </w:r>
      <w:r w:rsidR="00D2431A" w:rsidRPr="006F7E9C">
        <w:rPr>
          <w:spacing w:val="-2"/>
        </w:rPr>
        <w:t xml:space="preserve"> </w:t>
      </w:r>
      <w:r w:rsidR="00106D1A" w:rsidRPr="006F7E9C">
        <w:rPr>
          <w:spacing w:val="-2"/>
        </w:rPr>
        <w:t>µL</w:t>
      </w:r>
      <w:r w:rsidR="001025A5" w:rsidRPr="006F7E9C">
        <w:rPr>
          <w:spacing w:val="-2"/>
        </w:rPr>
        <w:t xml:space="preserve"> </w:t>
      </w:r>
      <w:r w:rsidR="004B38AD" w:rsidRPr="006F7E9C">
        <w:rPr>
          <w:spacing w:val="-2"/>
        </w:rPr>
        <w:t xml:space="preserve">of </w:t>
      </w:r>
      <w:r w:rsidR="001025A5" w:rsidRPr="006F7E9C">
        <w:rPr>
          <w:spacing w:val="-2"/>
        </w:rPr>
        <w:t>SWCNT-anti-MALAT1 (~40</w:t>
      </w:r>
      <w:r w:rsidR="00D2431A" w:rsidRPr="006F7E9C">
        <w:rPr>
          <w:spacing w:val="-2"/>
        </w:rPr>
        <w:t xml:space="preserve"> </w:t>
      </w:r>
      <w:r w:rsidR="001025A5" w:rsidRPr="006F7E9C">
        <w:rPr>
          <w:spacing w:val="-2"/>
        </w:rPr>
        <w:t xml:space="preserve">mg/L) in each </w:t>
      </w:r>
      <w:r w:rsidR="004B38AD" w:rsidRPr="006F7E9C">
        <w:rPr>
          <w:spacing w:val="-2"/>
        </w:rPr>
        <w:t>mouse</w:t>
      </w:r>
      <w:r w:rsidR="001025A5" w:rsidRPr="006F7E9C">
        <w:rPr>
          <w:spacing w:val="-2"/>
        </w:rPr>
        <w:t xml:space="preserve"> (~20</w:t>
      </w:r>
      <w:r w:rsidR="00D2431A" w:rsidRPr="006F7E9C">
        <w:rPr>
          <w:spacing w:val="-2"/>
        </w:rPr>
        <w:t xml:space="preserve"> </w:t>
      </w:r>
      <w:r w:rsidR="001025A5" w:rsidRPr="006F7E9C">
        <w:rPr>
          <w:spacing w:val="-2"/>
        </w:rPr>
        <w:t>g)</w:t>
      </w:r>
      <w:r w:rsidR="00F259CC">
        <w:rPr>
          <w:spacing w:val="-2"/>
        </w:rPr>
        <w:t>;</w:t>
      </w:r>
      <w:r w:rsidR="001025A5" w:rsidRPr="006F7E9C">
        <w:rPr>
          <w:spacing w:val="-2"/>
        </w:rPr>
        <w:t xml:space="preserve"> thus</w:t>
      </w:r>
      <w:r w:rsidR="00F259CC">
        <w:rPr>
          <w:spacing w:val="-2"/>
        </w:rPr>
        <w:t>,</w:t>
      </w:r>
      <w:r w:rsidR="001025A5" w:rsidRPr="006F7E9C">
        <w:rPr>
          <w:spacing w:val="-2"/>
        </w:rPr>
        <w:t xml:space="preserve"> the final drug concentration was 0.1</w:t>
      </w:r>
      <w:r w:rsidR="00D2431A" w:rsidRPr="006F7E9C">
        <w:rPr>
          <w:spacing w:val="-2"/>
        </w:rPr>
        <w:t xml:space="preserve"> </w:t>
      </w:r>
      <w:r w:rsidR="001025A5" w:rsidRPr="006F7E9C">
        <w:rPr>
          <w:spacing w:val="-2"/>
        </w:rPr>
        <w:t>mg/kg</w:t>
      </w:r>
      <w:r w:rsidR="00565C19" w:rsidRPr="006F7E9C">
        <w:rPr>
          <w:spacing w:val="-2"/>
        </w:rPr>
        <w:t xml:space="preserve">, which is much lower than the dosage we </w:t>
      </w:r>
      <w:r w:rsidR="001025A5" w:rsidRPr="006F7E9C">
        <w:rPr>
          <w:spacing w:val="-2"/>
        </w:rPr>
        <w:t xml:space="preserve">used </w:t>
      </w:r>
      <w:r w:rsidR="00565C19" w:rsidRPr="006F7E9C">
        <w:rPr>
          <w:spacing w:val="-2"/>
        </w:rPr>
        <w:t>in</w:t>
      </w:r>
      <w:r w:rsidR="001025A5" w:rsidRPr="006F7E9C">
        <w:rPr>
          <w:spacing w:val="-2"/>
        </w:rPr>
        <w:t xml:space="preserve"> toxicity experiments </w:t>
      </w:r>
      <w:r w:rsidR="00300D5F" w:rsidRPr="006F7E9C">
        <w:rPr>
          <w:spacing w:val="-2"/>
        </w:rPr>
        <w:t>(</w:t>
      </w:r>
      <w:r w:rsidR="001025A5" w:rsidRPr="006F7E9C">
        <w:rPr>
          <w:spacing w:val="-2"/>
        </w:rPr>
        <w:t>2</w:t>
      </w:r>
      <w:r w:rsidR="00D2431A" w:rsidRPr="006F7E9C">
        <w:rPr>
          <w:spacing w:val="-2"/>
        </w:rPr>
        <w:t xml:space="preserve"> </w:t>
      </w:r>
      <w:r w:rsidR="001025A5" w:rsidRPr="006F7E9C">
        <w:rPr>
          <w:spacing w:val="-2"/>
        </w:rPr>
        <w:t>mg/L and 4</w:t>
      </w:r>
      <w:r w:rsidR="00D2431A" w:rsidRPr="006F7E9C">
        <w:rPr>
          <w:spacing w:val="-2"/>
        </w:rPr>
        <w:t xml:space="preserve"> </w:t>
      </w:r>
      <w:r w:rsidR="001025A5" w:rsidRPr="006F7E9C">
        <w:rPr>
          <w:spacing w:val="-2"/>
        </w:rPr>
        <w:t>mg/L</w:t>
      </w:r>
      <w:r w:rsidR="00300D5F" w:rsidRPr="006F7E9C">
        <w:rPr>
          <w:spacing w:val="-2"/>
        </w:rPr>
        <w:t>)</w:t>
      </w:r>
      <w:r w:rsidR="00D21201" w:rsidRPr="006F7E9C">
        <w:rPr>
          <w:spacing w:val="-2"/>
        </w:rPr>
        <w:t xml:space="preserve">. </w:t>
      </w:r>
      <w:r w:rsidR="002A013A" w:rsidRPr="006F7E9C">
        <w:rPr>
          <w:spacing w:val="-2"/>
        </w:rPr>
        <w:t xml:space="preserve">As </w:t>
      </w:r>
      <w:r w:rsidR="004843A3" w:rsidRPr="006F7E9C">
        <w:rPr>
          <w:spacing w:val="-2"/>
        </w:rPr>
        <w:t>previous</w:t>
      </w:r>
      <w:r w:rsidR="002A013A" w:rsidRPr="006F7E9C">
        <w:rPr>
          <w:spacing w:val="-2"/>
        </w:rPr>
        <w:t xml:space="preserve"> results showed, SWCNT has </w:t>
      </w:r>
      <w:r w:rsidR="00F259CC">
        <w:rPr>
          <w:spacing w:val="-2"/>
        </w:rPr>
        <w:t xml:space="preserve">a </w:t>
      </w:r>
      <w:r w:rsidR="002A013A" w:rsidRPr="006F7E9C">
        <w:rPr>
          <w:spacing w:val="-2"/>
        </w:rPr>
        <w:t xml:space="preserve">similar </w:t>
      </w:r>
      <w:r w:rsidR="004B38AD" w:rsidRPr="006F7E9C">
        <w:rPr>
          <w:spacing w:val="-2"/>
        </w:rPr>
        <w:t>effect</w:t>
      </w:r>
      <w:r w:rsidR="002A013A" w:rsidRPr="006F7E9C">
        <w:rPr>
          <w:spacing w:val="-2"/>
        </w:rPr>
        <w:t xml:space="preserve"> as </w:t>
      </w:r>
      <w:r w:rsidR="00FF2A81">
        <w:rPr>
          <w:spacing w:val="-2"/>
        </w:rPr>
        <w:t xml:space="preserve">the </w:t>
      </w:r>
      <w:r w:rsidR="00FF2A81" w:rsidRPr="006F7E9C">
        <w:rPr>
          <w:spacing w:val="-2"/>
          <w:szCs w:val="22"/>
        </w:rPr>
        <w:t>treatment control</w:t>
      </w:r>
      <w:r w:rsidR="00FF2A81" w:rsidRPr="006F7E9C">
        <w:rPr>
          <w:spacing w:val="-2"/>
        </w:rPr>
        <w:t xml:space="preserve"> </w:t>
      </w:r>
      <w:r w:rsidR="00FF2A81">
        <w:rPr>
          <w:spacing w:val="-2"/>
        </w:rPr>
        <w:t>(</w:t>
      </w:r>
      <w:r w:rsidR="00FF2A81" w:rsidRPr="00FF2A81">
        <w:rPr>
          <w:i/>
          <w:spacing w:val="-2"/>
        </w:rPr>
        <w:t>e.g</w:t>
      </w:r>
      <w:r w:rsidR="00FF2A81">
        <w:rPr>
          <w:spacing w:val="-2"/>
        </w:rPr>
        <w:t xml:space="preserve">., Lipofectamine) </w:t>
      </w:r>
      <w:r w:rsidR="002A013A" w:rsidRPr="006F7E9C">
        <w:rPr>
          <w:spacing w:val="-2"/>
        </w:rPr>
        <w:t>on cell growth and viability</w:t>
      </w:r>
      <w:r w:rsidR="00D076CD" w:rsidRPr="006F7E9C">
        <w:rPr>
          <w:spacing w:val="-2"/>
        </w:rPr>
        <w:t xml:space="preserve"> at matched dosages</w:t>
      </w:r>
      <w:r w:rsidR="004B38AD" w:rsidRPr="006F7E9C">
        <w:rPr>
          <w:spacing w:val="-2"/>
        </w:rPr>
        <w:t xml:space="preserve">. </w:t>
      </w:r>
      <w:r w:rsidR="00FF2A81">
        <w:rPr>
          <w:spacing w:val="-2"/>
        </w:rPr>
        <w:t xml:space="preserve">The </w:t>
      </w:r>
      <w:r w:rsidR="00FF2A81" w:rsidRPr="006F7E9C">
        <w:rPr>
          <w:spacing w:val="-2"/>
          <w:szCs w:val="22"/>
        </w:rPr>
        <w:t>treatment control</w:t>
      </w:r>
      <w:r w:rsidR="002A013A" w:rsidRPr="006F7E9C">
        <w:rPr>
          <w:spacing w:val="-2"/>
        </w:rPr>
        <w:t xml:space="preserve"> </w:t>
      </w:r>
      <w:r w:rsidR="004B38AD" w:rsidRPr="006F7E9C">
        <w:rPr>
          <w:spacing w:val="-2"/>
        </w:rPr>
        <w:t>is a</w:t>
      </w:r>
      <w:r w:rsidR="002A013A" w:rsidRPr="006F7E9C">
        <w:rPr>
          <w:spacing w:val="-2"/>
        </w:rPr>
        <w:t xml:space="preserve"> </w:t>
      </w:r>
      <w:r w:rsidR="00836B59" w:rsidRPr="006F7E9C">
        <w:rPr>
          <w:spacing w:val="-2"/>
        </w:rPr>
        <w:t xml:space="preserve">common reagent for cell transfection and </w:t>
      </w:r>
      <w:r w:rsidR="004B38AD" w:rsidRPr="006F7E9C">
        <w:rPr>
          <w:spacing w:val="-2"/>
        </w:rPr>
        <w:t>is</w:t>
      </w:r>
      <w:r w:rsidR="00836B59" w:rsidRPr="006F7E9C">
        <w:rPr>
          <w:spacing w:val="-2"/>
        </w:rPr>
        <w:t xml:space="preserve"> </w:t>
      </w:r>
      <w:r w:rsidR="002A013A" w:rsidRPr="006F7E9C">
        <w:rPr>
          <w:spacing w:val="-2"/>
        </w:rPr>
        <w:t xml:space="preserve">believed to have </w:t>
      </w:r>
      <w:r w:rsidR="00F259CC">
        <w:rPr>
          <w:spacing w:val="-2"/>
        </w:rPr>
        <w:t xml:space="preserve">a </w:t>
      </w:r>
      <w:r w:rsidR="002A013A" w:rsidRPr="006F7E9C">
        <w:rPr>
          <w:spacing w:val="-2"/>
        </w:rPr>
        <w:t>limited and acceptable toxicity to cells</w:t>
      </w:r>
      <w:r w:rsidR="004B38AD" w:rsidRPr="006F7E9C">
        <w:rPr>
          <w:spacing w:val="-2"/>
        </w:rPr>
        <w:t>;</w:t>
      </w:r>
      <w:r w:rsidR="002A013A" w:rsidRPr="006F7E9C">
        <w:rPr>
          <w:spacing w:val="-2"/>
        </w:rPr>
        <w:t xml:space="preserve"> thus</w:t>
      </w:r>
      <w:r w:rsidR="003A6199" w:rsidRPr="006F7E9C">
        <w:rPr>
          <w:spacing w:val="-2"/>
        </w:rPr>
        <w:t>,</w:t>
      </w:r>
      <w:r w:rsidR="002A013A" w:rsidRPr="006F7E9C">
        <w:rPr>
          <w:spacing w:val="-2"/>
        </w:rPr>
        <w:t xml:space="preserve"> </w:t>
      </w:r>
      <w:r w:rsidR="00B32E98" w:rsidRPr="006F7E9C">
        <w:rPr>
          <w:spacing w:val="-2"/>
        </w:rPr>
        <w:t xml:space="preserve">we believe SWCNT only has </w:t>
      </w:r>
      <w:r w:rsidR="00F259CC">
        <w:rPr>
          <w:spacing w:val="-2"/>
        </w:rPr>
        <w:t xml:space="preserve">a </w:t>
      </w:r>
      <w:r w:rsidR="00B32E98" w:rsidRPr="006F7E9C">
        <w:rPr>
          <w:spacing w:val="-2"/>
        </w:rPr>
        <w:t xml:space="preserve">minimum </w:t>
      </w:r>
      <w:r w:rsidR="006E2DAF" w:rsidRPr="006F7E9C">
        <w:rPr>
          <w:spacing w:val="-2"/>
        </w:rPr>
        <w:t>toxicity for normal cells.</w:t>
      </w:r>
    </w:p>
    <w:p w14:paraId="11755594" w14:textId="77777777" w:rsidR="004A57DD" w:rsidRPr="006F7E9C" w:rsidRDefault="004A57DD" w:rsidP="00087087">
      <w:pPr>
        <w:widowControl/>
        <w:snapToGrid w:val="0"/>
        <w:jc w:val="left"/>
        <w:rPr>
          <w:spacing w:val="-2"/>
        </w:rPr>
      </w:pPr>
    </w:p>
    <w:p w14:paraId="46C5DDF4" w14:textId="35F2FDEA" w:rsidR="00506038" w:rsidRPr="006F7E9C" w:rsidRDefault="00B775A7" w:rsidP="00087087">
      <w:pPr>
        <w:widowControl/>
        <w:snapToGrid w:val="0"/>
        <w:jc w:val="left"/>
        <w:rPr>
          <w:spacing w:val="-2"/>
        </w:rPr>
      </w:pPr>
      <w:r w:rsidRPr="006F7E9C">
        <w:rPr>
          <w:spacing w:val="-2"/>
        </w:rPr>
        <w:t>As a shuttle for antisense oligonucleotides, metabolism is another important consideration for</w:t>
      </w:r>
      <w:r w:rsidR="00AA5396" w:rsidRPr="006F7E9C">
        <w:rPr>
          <w:spacing w:val="-2"/>
        </w:rPr>
        <w:t xml:space="preserve"> </w:t>
      </w:r>
      <w:r w:rsidR="004B38AD" w:rsidRPr="006F7E9C">
        <w:rPr>
          <w:spacing w:val="-2"/>
        </w:rPr>
        <w:t xml:space="preserve">the </w:t>
      </w:r>
      <w:r w:rsidR="00AA5396" w:rsidRPr="006F7E9C">
        <w:rPr>
          <w:spacing w:val="-2"/>
        </w:rPr>
        <w:t>safety of SWCNT. It has been demonstrated</w:t>
      </w:r>
      <w:r w:rsidRPr="006F7E9C">
        <w:rPr>
          <w:spacing w:val="-2"/>
        </w:rPr>
        <w:t xml:space="preserve"> that functionalized SWCNT </w:t>
      </w:r>
      <w:r w:rsidR="004B38AD" w:rsidRPr="006F7E9C">
        <w:rPr>
          <w:spacing w:val="-2"/>
        </w:rPr>
        <w:t xml:space="preserve">is </w:t>
      </w:r>
      <w:r w:rsidRPr="006F7E9C">
        <w:rPr>
          <w:spacing w:val="-2"/>
        </w:rPr>
        <w:t xml:space="preserve">mainly </w:t>
      </w:r>
      <w:r w:rsidR="00AA453A" w:rsidRPr="006F7E9C">
        <w:rPr>
          <w:spacing w:val="-2"/>
        </w:rPr>
        <w:t xml:space="preserve">excreted through </w:t>
      </w:r>
      <w:r w:rsidR="003A6199" w:rsidRPr="006F7E9C">
        <w:rPr>
          <w:spacing w:val="-2"/>
        </w:rPr>
        <w:t>kidneys</w:t>
      </w:r>
      <w:r w:rsidR="00F259CC">
        <w:rPr>
          <w:spacing w:val="-2"/>
        </w:rPr>
        <w:t>,</w:t>
      </w:r>
      <w:r w:rsidR="003A6199" w:rsidRPr="006F7E9C">
        <w:rPr>
          <w:spacing w:val="-2"/>
        </w:rPr>
        <w:t xml:space="preserve"> without</w:t>
      </w:r>
      <w:r w:rsidR="00AA453A" w:rsidRPr="006F7E9C">
        <w:rPr>
          <w:spacing w:val="-2"/>
        </w:rPr>
        <w:t xml:space="preserve"> glomerular and tubular toxicity</w:t>
      </w:r>
      <w:r w:rsidR="00AA453A" w:rsidRPr="006F7E9C">
        <w:rPr>
          <w:spacing w:val="-2"/>
        </w:rPr>
        <w:fldChar w:fldCharType="begin">
          <w:fldData xml:space="preserve">PEVuZE5vdGU+PENpdGU+PEF1dGhvcj5SdWdnaWVybzwvQXV0aG9yPjxZZWFyPjIwMTA8L1llYXI+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</w:fldData>
        </w:fldChar>
      </w:r>
      <w:r w:rsidR="00633E7D" w:rsidRPr="006F7E9C">
        <w:rPr>
          <w:spacing w:val="-2"/>
        </w:rPr>
        <w:instrText xml:space="preserve"> ADDIN EN.CITE </w:instrText>
      </w:r>
      <w:r w:rsidR="00633E7D" w:rsidRPr="006F7E9C">
        <w:rPr>
          <w:spacing w:val="-2"/>
        </w:rPr>
        <w:fldChar w:fldCharType="begin">
          <w:fldData xml:space="preserve">PEVuZE5vdGU+PENpdGU+PEF1dGhvcj5SdWdnaWVybzwvQXV0aG9yPjxZZWFyPjIwMTA8L1llYXI+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</w:fldData>
        </w:fldChar>
      </w:r>
      <w:r w:rsidR="00633E7D" w:rsidRPr="006F7E9C">
        <w:rPr>
          <w:spacing w:val="-2"/>
        </w:rPr>
        <w:instrText xml:space="preserve"> ADDIN EN.CITE.DATA </w:instrText>
      </w:r>
      <w:r w:rsidR="00633E7D" w:rsidRPr="006F7E9C">
        <w:rPr>
          <w:spacing w:val="-2"/>
        </w:rPr>
      </w:r>
      <w:r w:rsidR="00633E7D" w:rsidRPr="006F7E9C">
        <w:rPr>
          <w:spacing w:val="-2"/>
        </w:rPr>
        <w:fldChar w:fldCharType="end"/>
      </w:r>
      <w:r w:rsidR="00AA453A" w:rsidRPr="006F7E9C">
        <w:rPr>
          <w:spacing w:val="-2"/>
        </w:rPr>
      </w:r>
      <w:r w:rsidR="00AA453A" w:rsidRPr="006F7E9C">
        <w:rPr>
          <w:spacing w:val="-2"/>
        </w:rPr>
        <w:fldChar w:fldCharType="separate"/>
      </w:r>
      <w:r w:rsidR="00633E7D" w:rsidRPr="006F7E9C">
        <w:rPr>
          <w:spacing w:val="-2"/>
          <w:vertAlign w:val="superscript"/>
        </w:rPr>
        <w:t>40</w:t>
      </w:r>
      <w:r w:rsidR="00AA453A" w:rsidRPr="006F7E9C">
        <w:rPr>
          <w:spacing w:val="-2"/>
        </w:rPr>
        <w:fldChar w:fldCharType="end"/>
      </w:r>
      <w:r w:rsidR="00AA453A" w:rsidRPr="006F7E9C">
        <w:rPr>
          <w:spacing w:val="-2"/>
        </w:rPr>
        <w:t>. We did not find kidney dysfunction</w:t>
      </w:r>
      <w:r w:rsidR="00F259CC">
        <w:rPr>
          <w:spacing w:val="-2"/>
        </w:rPr>
        <w:t>-</w:t>
      </w:r>
      <w:r w:rsidR="00AA453A" w:rsidRPr="006F7E9C">
        <w:rPr>
          <w:spacing w:val="-2"/>
        </w:rPr>
        <w:t xml:space="preserve">related symptoms, such as oliguria, anuria, edema, appearance changes of </w:t>
      </w:r>
      <w:r w:rsidR="00794CBA">
        <w:rPr>
          <w:spacing w:val="-2"/>
        </w:rPr>
        <w:t xml:space="preserve">the </w:t>
      </w:r>
      <w:r w:rsidR="00AA453A" w:rsidRPr="006F7E9C">
        <w:rPr>
          <w:spacing w:val="-2"/>
        </w:rPr>
        <w:t>kidney,</w:t>
      </w:r>
      <w:r w:rsidR="00106D1A" w:rsidRPr="006F7E9C">
        <w:rPr>
          <w:i/>
          <w:spacing w:val="-2"/>
        </w:rPr>
        <w:t xml:space="preserve"> et</w:t>
      </w:r>
      <w:r w:rsidR="00F259CC">
        <w:rPr>
          <w:i/>
          <w:spacing w:val="-2"/>
        </w:rPr>
        <w:t>c</w:t>
      </w:r>
      <w:r w:rsidR="00106D1A" w:rsidRPr="006F7E9C">
        <w:rPr>
          <w:i/>
          <w:spacing w:val="-2"/>
        </w:rPr>
        <w:t>.</w:t>
      </w:r>
      <w:r w:rsidR="00AA453A" w:rsidRPr="006F7E9C">
        <w:rPr>
          <w:spacing w:val="-2"/>
        </w:rPr>
        <w:t xml:space="preserve">, in mice </w:t>
      </w:r>
      <w:r w:rsidR="00F259CC">
        <w:rPr>
          <w:spacing w:val="-2"/>
        </w:rPr>
        <w:t xml:space="preserve">that </w:t>
      </w:r>
      <w:r w:rsidR="00AA453A" w:rsidRPr="006F7E9C">
        <w:rPr>
          <w:spacing w:val="-2"/>
        </w:rPr>
        <w:t xml:space="preserve">accepted </w:t>
      </w:r>
      <w:r w:rsidR="00F259CC">
        <w:rPr>
          <w:spacing w:val="-2"/>
        </w:rPr>
        <w:t xml:space="preserve">the </w:t>
      </w:r>
      <w:r w:rsidR="00AA453A" w:rsidRPr="006F7E9C">
        <w:rPr>
          <w:spacing w:val="-2"/>
        </w:rPr>
        <w:t>SWCNT injection. Thus</w:t>
      </w:r>
      <w:r w:rsidR="004B38AD" w:rsidRPr="006F7E9C">
        <w:rPr>
          <w:spacing w:val="-2"/>
        </w:rPr>
        <w:t>,</w:t>
      </w:r>
      <w:r w:rsidR="00AA453A" w:rsidRPr="006F7E9C">
        <w:rPr>
          <w:spacing w:val="-2"/>
        </w:rPr>
        <w:t xml:space="preserve"> SWCNT</w:t>
      </w:r>
      <w:r w:rsidR="006A4ABB" w:rsidRPr="006F7E9C">
        <w:rPr>
          <w:spacing w:val="-2"/>
        </w:rPr>
        <w:t>s</w:t>
      </w:r>
      <w:r w:rsidR="00AA453A" w:rsidRPr="006F7E9C">
        <w:rPr>
          <w:spacing w:val="-2"/>
        </w:rPr>
        <w:t xml:space="preserve"> </w:t>
      </w:r>
      <w:r w:rsidR="004B38AD" w:rsidRPr="006F7E9C">
        <w:rPr>
          <w:spacing w:val="-2"/>
          <w:lang w:eastAsia="zh-CN"/>
        </w:rPr>
        <w:t>have no</w:t>
      </w:r>
      <w:r w:rsidR="00AA453A" w:rsidRPr="006F7E9C">
        <w:rPr>
          <w:spacing w:val="-2"/>
        </w:rPr>
        <w:t xml:space="preserve"> toxicity effect</w:t>
      </w:r>
      <w:r w:rsidR="00651610" w:rsidRPr="006F7E9C">
        <w:rPr>
          <w:spacing w:val="-2"/>
        </w:rPr>
        <w:t>s</w:t>
      </w:r>
      <w:r w:rsidR="00AA453A" w:rsidRPr="006F7E9C">
        <w:rPr>
          <w:spacing w:val="-2"/>
        </w:rPr>
        <w:t xml:space="preserve"> due to </w:t>
      </w:r>
      <w:r w:rsidR="00F259CC">
        <w:rPr>
          <w:spacing w:val="-2"/>
        </w:rPr>
        <w:t xml:space="preserve">any </w:t>
      </w:r>
      <w:r w:rsidR="00AA453A" w:rsidRPr="006F7E9C">
        <w:rPr>
          <w:spacing w:val="-2"/>
        </w:rPr>
        <w:t xml:space="preserve">abnormal accumulation in </w:t>
      </w:r>
      <w:r w:rsidR="00F259CC">
        <w:rPr>
          <w:spacing w:val="-2"/>
        </w:rPr>
        <w:t xml:space="preserve">a </w:t>
      </w:r>
      <w:r w:rsidR="00AA453A" w:rsidRPr="006F7E9C">
        <w:rPr>
          <w:spacing w:val="-2"/>
        </w:rPr>
        <w:t xml:space="preserve">mouse with </w:t>
      </w:r>
      <w:r w:rsidR="00F259CC">
        <w:rPr>
          <w:spacing w:val="-2"/>
        </w:rPr>
        <w:t xml:space="preserve">a </w:t>
      </w:r>
      <w:r w:rsidR="00AA453A" w:rsidRPr="006F7E9C">
        <w:rPr>
          <w:spacing w:val="-2"/>
        </w:rPr>
        <w:t>normal kidney function.</w:t>
      </w:r>
    </w:p>
    <w:p w14:paraId="0CC55413" w14:textId="77777777" w:rsidR="004A57DD" w:rsidRPr="006F7E9C" w:rsidRDefault="004A57DD" w:rsidP="00087087">
      <w:pPr>
        <w:widowControl/>
        <w:snapToGrid w:val="0"/>
        <w:jc w:val="left"/>
        <w:rPr>
          <w:spacing w:val="-2"/>
        </w:rPr>
      </w:pPr>
    </w:p>
    <w:p w14:paraId="78728D18" w14:textId="1232D502" w:rsidR="00014314" w:rsidRPr="006F7E9C" w:rsidRDefault="0063260F" w:rsidP="00087087">
      <w:pPr>
        <w:widowControl/>
        <w:snapToGrid w:val="0"/>
        <w:jc w:val="left"/>
        <w:rPr>
          <w:spacing w:val="-2"/>
        </w:rPr>
      </w:pPr>
      <w:r w:rsidRPr="006F7E9C">
        <w:rPr>
          <w:spacing w:val="-2"/>
        </w:rPr>
        <w:t xml:space="preserve">We are </w:t>
      </w:r>
      <w:r w:rsidR="002B5D35" w:rsidRPr="006F7E9C">
        <w:rPr>
          <w:spacing w:val="-2"/>
        </w:rPr>
        <w:t xml:space="preserve">the first </w:t>
      </w:r>
      <w:r w:rsidR="003D71A9" w:rsidRPr="006F7E9C">
        <w:rPr>
          <w:spacing w:val="-2"/>
        </w:rPr>
        <w:t>to</w:t>
      </w:r>
      <w:r w:rsidR="003817BB" w:rsidRPr="006F7E9C">
        <w:rPr>
          <w:spacing w:val="-2"/>
        </w:rPr>
        <w:t xml:space="preserve"> conjugate</w:t>
      </w:r>
      <w:r w:rsidR="003D71A9" w:rsidRPr="006F7E9C">
        <w:rPr>
          <w:spacing w:val="-2"/>
        </w:rPr>
        <w:t xml:space="preserve"> </w:t>
      </w:r>
      <w:r w:rsidR="003817BB" w:rsidRPr="006F7E9C">
        <w:rPr>
          <w:spacing w:val="-2"/>
        </w:rPr>
        <w:t>anti-sense oligonucleotides targeting lncRNA with functionalized SWCNT</w:t>
      </w:r>
      <w:r w:rsidR="002B5D35" w:rsidRPr="006F7E9C">
        <w:rPr>
          <w:spacing w:val="-2"/>
        </w:rPr>
        <w:t xml:space="preserve"> </w:t>
      </w:r>
      <w:r w:rsidR="003817BB" w:rsidRPr="006F7E9C">
        <w:rPr>
          <w:spacing w:val="-2"/>
        </w:rPr>
        <w:t xml:space="preserve">and use it </w:t>
      </w:r>
      <w:r w:rsidR="00434F73" w:rsidRPr="006F7E9C">
        <w:rPr>
          <w:spacing w:val="-2"/>
        </w:rPr>
        <w:t>for</w:t>
      </w:r>
      <w:r w:rsidR="002B5D35" w:rsidRPr="006F7E9C">
        <w:rPr>
          <w:spacing w:val="-2"/>
        </w:rPr>
        <w:t xml:space="preserve"> </w:t>
      </w:r>
      <w:r w:rsidR="00434F73" w:rsidRPr="006F7E9C">
        <w:rPr>
          <w:spacing w:val="-2"/>
        </w:rPr>
        <w:t>MM treatment</w:t>
      </w:r>
      <w:r w:rsidR="002B5D35" w:rsidRPr="006F7E9C">
        <w:rPr>
          <w:spacing w:val="-2"/>
        </w:rPr>
        <w:t xml:space="preserve">. </w:t>
      </w:r>
      <w:r w:rsidR="001D7523" w:rsidRPr="006F7E9C">
        <w:rPr>
          <w:spacing w:val="-2"/>
        </w:rPr>
        <w:t xml:space="preserve">SWCNT is a type of novel nanomaterial, which </w:t>
      </w:r>
      <w:r w:rsidR="002F4007" w:rsidRPr="006F7E9C">
        <w:rPr>
          <w:spacing w:val="-2"/>
        </w:rPr>
        <w:t>has</w:t>
      </w:r>
      <w:r w:rsidR="00347648" w:rsidRPr="006F7E9C">
        <w:rPr>
          <w:spacing w:val="-2"/>
        </w:rPr>
        <w:t xml:space="preserve"> consistent </w:t>
      </w:r>
      <w:r w:rsidR="007A507F" w:rsidRPr="006F7E9C">
        <w:rPr>
          <w:spacing w:val="-2"/>
        </w:rPr>
        <w:t xml:space="preserve">chirality, </w:t>
      </w:r>
      <w:r w:rsidR="005978B7" w:rsidRPr="006F7E9C">
        <w:rPr>
          <w:spacing w:val="-2"/>
        </w:rPr>
        <w:t xml:space="preserve">optional </w:t>
      </w:r>
      <w:r w:rsidR="00347648" w:rsidRPr="006F7E9C">
        <w:rPr>
          <w:spacing w:val="-2"/>
        </w:rPr>
        <w:t>diameter</w:t>
      </w:r>
      <w:r w:rsidR="00F259CC">
        <w:rPr>
          <w:spacing w:val="-2"/>
        </w:rPr>
        <w:t>,</w:t>
      </w:r>
      <w:r w:rsidR="005978B7" w:rsidRPr="006F7E9C">
        <w:rPr>
          <w:spacing w:val="-2"/>
        </w:rPr>
        <w:t xml:space="preserve"> and</w:t>
      </w:r>
      <w:r w:rsidR="00347648" w:rsidRPr="006F7E9C">
        <w:rPr>
          <w:spacing w:val="-2"/>
        </w:rPr>
        <w:t xml:space="preserve"> lengt</w:t>
      </w:r>
      <w:r w:rsidR="003C427B" w:rsidRPr="006F7E9C">
        <w:rPr>
          <w:spacing w:val="-2"/>
        </w:rPr>
        <w:t>h</w:t>
      </w:r>
      <w:r w:rsidR="004A7957" w:rsidRPr="006F7E9C">
        <w:rPr>
          <w:spacing w:val="-2"/>
        </w:rPr>
        <w:t xml:space="preserve"> distribution</w:t>
      </w:r>
      <w:r w:rsidR="00261507" w:rsidRPr="006F7E9C">
        <w:rPr>
          <w:spacing w:val="-2"/>
        </w:rPr>
        <w:t xml:space="preserve">. </w:t>
      </w:r>
      <w:r w:rsidR="002251C3" w:rsidRPr="006F7E9C">
        <w:rPr>
          <w:spacing w:val="-2"/>
        </w:rPr>
        <w:t>After functionalization treatment, SWCNT</w:t>
      </w:r>
      <w:r w:rsidR="005F5208" w:rsidRPr="006F7E9C">
        <w:rPr>
          <w:spacing w:val="-2"/>
        </w:rPr>
        <w:t>s</w:t>
      </w:r>
      <w:r w:rsidR="002251C3" w:rsidRPr="006F7E9C">
        <w:rPr>
          <w:spacing w:val="-2"/>
        </w:rPr>
        <w:t xml:space="preserve"> </w:t>
      </w:r>
      <w:r w:rsidR="004B38AD" w:rsidRPr="006F7E9C">
        <w:rPr>
          <w:spacing w:val="-2"/>
        </w:rPr>
        <w:t>develop</w:t>
      </w:r>
      <w:r w:rsidR="005F5208" w:rsidRPr="006F7E9C">
        <w:rPr>
          <w:spacing w:val="-2"/>
        </w:rPr>
        <w:t xml:space="preserve"> water </w:t>
      </w:r>
      <w:r w:rsidR="002251C3" w:rsidRPr="006F7E9C">
        <w:rPr>
          <w:spacing w:val="-2"/>
        </w:rPr>
        <w:t>s</w:t>
      </w:r>
      <w:r w:rsidR="00AC690A" w:rsidRPr="006F7E9C">
        <w:rPr>
          <w:spacing w:val="-2"/>
        </w:rPr>
        <w:t>olubility</w:t>
      </w:r>
      <w:r w:rsidR="002251C3" w:rsidRPr="006F7E9C">
        <w:rPr>
          <w:spacing w:val="-2"/>
        </w:rPr>
        <w:t xml:space="preserve"> and </w:t>
      </w:r>
      <w:r w:rsidR="001F74C0" w:rsidRPr="006F7E9C">
        <w:rPr>
          <w:spacing w:val="-2"/>
        </w:rPr>
        <w:t>biocompatibility and become a</w:t>
      </w:r>
      <w:r w:rsidR="00687787" w:rsidRPr="006F7E9C">
        <w:rPr>
          <w:spacing w:val="-2"/>
        </w:rPr>
        <w:t>n</w:t>
      </w:r>
      <w:r w:rsidR="001F74C0" w:rsidRPr="006F7E9C">
        <w:rPr>
          <w:spacing w:val="-2"/>
        </w:rPr>
        <w:t xml:space="preserve"> ideal biological shuttle to </w:t>
      </w:r>
      <w:r w:rsidR="001F74C0" w:rsidRPr="006F7E9C">
        <w:rPr>
          <w:spacing w:val="-2"/>
        </w:rPr>
        <w:lastRenderedPageBreak/>
        <w:t xml:space="preserve">deliver </w:t>
      </w:r>
      <w:r w:rsidR="00534E4D" w:rsidRPr="006F7E9C">
        <w:rPr>
          <w:spacing w:val="-2"/>
        </w:rPr>
        <w:t>nu</w:t>
      </w:r>
      <w:r w:rsidR="001F74C0" w:rsidRPr="006F7E9C">
        <w:rPr>
          <w:spacing w:val="-2"/>
        </w:rPr>
        <w:t xml:space="preserve">merous </w:t>
      </w:r>
      <w:proofErr w:type="gramStart"/>
      <w:r w:rsidR="001F74C0" w:rsidRPr="006F7E9C">
        <w:rPr>
          <w:spacing w:val="-2"/>
        </w:rPr>
        <w:t>cargo</w:t>
      </w:r>
      <w:proofErr w:type="gramEnd"/>
      <w:r w:rsidR="004B38AD" w:rsidRPr="006F7E9C">
        <w:rPr>
          <w:spacing w:val="-2"/>
        </w:rPr>
        <w:t xml:space="preserve"> </w:t>
      </w:r>
      <w:r w:rsidR="005863B3" w:rsidRPr="006F7E9C">
        <w:rPr>
          <w:spacing w:val="-2"/>
        </w:rPr>
        <w:t>through the cell membrane, there</w:t>
      </w:r>
      <w:r w:rsidR="004B38AD" w:rsidRPr="006F7E9C">
        <w:rPr>
          <w:spacing w:val="-2"/>
        </w:rPr>
        <w:t>by</w:t>
      </w:r>
      <w:r w:rsidR="005863B3" w:rsidRPr="006F7E9C">
        <w:rPr>
          <w:spacing w:val="-2"/>
        </w:rPr>
        <w:t xml:space="preserve"> increas</w:t>
      </w:r>
      <w:r w:rsidR="004B38AD" w:rsidRPr="006F7E9C">
        <w:rPr>
          <w:spacing w:val="-2"/>
        </w:rPr>
        <w:t>ing</w:t>
      </w:r>
      <w:r w:rsidR="005863B3" w:rsidRPr="006F7E9C">
        <w:rPr>
          <w:spacing w:val="-2"/>
        </w:rPr>
        <w:t xml:space="preserve"> drug distribution and enhanc</w:t>
      </w:r>
      <w:r w:rsidR="004B38AD" w:rsidRPr="006F7E9C">
        <w:rPr>
          <w:spacing w:val="-2"/>
        </w:rPr>
        <w:t>ing</w:t>
      </w:r>
      <w:r w:rsidR="00A20E26" w:rsidRPr="006F7E9C">
        <w:rPr>
          <w:spacing w:val="-2"/>
        </w:rPr>
        <w:t xml:space="preserve"> treatment effect</w:t>
      </w:r>
      <w:r w:rsidR="00534E4D" w:rsidRPr="006F7E9C">
        <w:rPr>
          <w:spacing w:val="-2"/>
        </w:rPr>
        <w:t>.</w:t>
      </w:r>
      <w:r w:rsidR="002B5D35" w:rsidRPr="006F7E9C">
        <w:rPr>
          <w:spacing w:val="-2"/>
        </w:rPr>
        <w:t xml:space="preserve"> </w:t>
      </w:r>
      <w:r w:rsidR="00CC3C38" w:rsidRPr="006F7E9C">
        <w:rPr>
          <w:spacing w:val="-2"/>
        </w:rPr>
        <w:t>In addition</w:t>
      </w:r>
      <w:r w:rsidR="00A20E26" w:rsidRPr="006F7E9C">
        <w:rPr>
          <w:spacing w:val="-2"/>
        </w:rPr>
        <w:t xml:space="preserve">, </w:t>
      </w:r>
      <w:r w:rsidR="00CC3C38" w:rsidRPr="006F7E9C">
        <w:rPr>
          <w:spacing w:val="-2"/>
        </w:rPr>
        <w:t xml:space="preserve">SWCNT may </w:t>
      </w:r>
      <w:r w:rsidR="002B5D35" w:rsidRPr="006F7E9C">
        <w:rPr>
          <w:spacing w:val="-2"/>
        </w:rPr>
        <w:t xml:space="preserve">stabilize </w:t>
      </w:r>
      <w:r w:rsidR="00492598" w:rsidRPr="006F7E9C">
        <w:rPr>
          <w:spacing w:val="-2"/>
        </w:rPr>
        <w:t xml:space="preserve">anti-sense oligonucleotide </w:t>
      </w:r>
      <w:r w:rsidR="002B5D35" w:rsidRPr="006F7E9C">
        <w:rPr>
          <w:spacing w:val="-2"/>
        </w:rPr>
        <w:t>molecule</w:t>
      </w:r>
      <w:r w:rsidR="00CC3C38" w:rsidRPr="006F7E9C">
        <w:rPr>
          <w:spacing w:val="-2"/>
        </w:rPr>
        <w:t>s</w:t>
      </w:r>
      <w:r w:rsidR="002B5D35" w:rsidRPr="006F7E9C">
        <w:rPr>
          <w:spacing w:val="-2"/>
        </w:rPr>
        <w:t xml:space="preserve"> from nuclease</w:t>
      </w:r>
      <w:r w:rsidR="004B38AD" w:rsidRPr="006F7E9C">
        <w:rPr>
          <w:spacing w:val="-2"/>
        </w:rPr>
        <w:t xml:space="preserve"> </w:t>
      </w:r>
      <w:r w:rsidR="00CC3C38" w:rsidRPr="006F7E9C">
        <w:rPr>
          <w:spacing w:val="-2"/>
        </w:rPr>
        <w:t>digestion</w:t>
      </w:r>
      <w:r w:rsidR="002B5D35" w:rsidRPr="006F7E9C">
        <w:rPr>
          <w:spacing w:val="-2"/>
        </w:rPr>
        <w:fldChar w:fldCharType="begin">
          <w:fldData xml:space="preserve">PEVuZE5vdGU+PENpdGU+PEF1dGhvcj5KaWFuZzwvQXV0aG9yPjxZZWFyPjIwMTM8L1llYXI+PFJl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</w:fldData>
        </w:fldChar>
      </w:r>
      <w:r w:rsidR="004E364D" w:rsidRPr="006F7E9C">
        <w:rPr>
          <w:spacing w:val="-2"/>
        </w:rPr>
        <w:instrText xml:space="preserve"> ADDIN EN.CITE </w:instrText>
      </w:r>
      <w:r w:rsidR="004E364D" w:rsidRPr="006F7E9C">
        <w:rPr>
          <w:spacing w:val="-2"/>
        </w:rPr>
        <w:fldChar w:fldCharType="begin">
          <w:fldData xml:space="preserve">PEVuZE5vdGU+PENpdGU+PEF1dGhvcj5KaWFuZzwvQXV0aG9yPjxZZWFyPjIwMTM8L1llYXI+PFJl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</w:fldData>
        </w:fldChar>
      </w:r>
      <w:r w:rsidR="004E364D" w:rsidRPr="006F7E9C">
        <w:rPr>
          <w:spacing w:val="-2"/>
        </w:rPr>
        <w:instrText xml:space="preserve"> ADDIN EN.CITE.DATA </w:instrText>
      </w:r>
      <w:r w:rsidR="004E364D" w:rsidRPr="006F7E9C">
        <w:rPr>
          <w:spacing w:val="-2"/>
        </w:rPr>
      </w:r>
      <w:r w:rsidR="004E364D" w:rsidRPr="006F7E9C">
        <w:rPr>
          <w:spacing w:val="-2"/>
        </w:rPr>
        <w:fldChar w:fldCharType="end"/>
      </w:r>
      <w:r w:rsidR="002B5D35" w:rsidRPr="006F7E9C">
        <w:rPr>
          <w:spacing w:val="-2"/>
        </w:rPr>
      </w:r>
      <w:r w:rsidR="002B5D35" w:rsidRPr="006F7E9C">
        <w:rPr>
          <w:spacing w:val="-2"/>
        </w:rPr>
        <w:fldChar w:fldCharType="separate"/>
      </w:r>
      <w:r w:rsidR="004E364D" w:rsidRPr="006F7E9C">
        <w:rPr>
          <w:spacing w:val="-2"/>
          <w:vertAlign w:val="superscript"/>
        </w:rPr>
        <w:t>1</w:t>
      </w:r>
      <w:r w:rsidR="002B5D35" w:rsidRPr="006F7E9C">
        <w:rPr>
          <w:spacing w:val="-2"/>
        </w:rPr>
        <w:fldChar w:fldCharType="end"/>
      </w:r>
      <w:r w:rsidR="002B5D35" w:rsidRPr="006F7E9C">
        <w:rPr>
          <w:spacing w:val="-2"/>
        </w:rPr>
        <w:t xml:space="preserve">. </w:t>
      </w:r>
      <w:r w:rsidR="009F2D4D" w:rsidRPr="006F7E9C">
        <w:rPr>
          <w:spacing w:val="-2"/>
        </w:rPr>
        <w:t xml:space="preserve">As </w:t>
      </w:r>
      <w:r w:rsidR="004B38AD" w:rsidRPr="006F7E9C">
        <w:rPr>
          <w:spacing w:val="-2"/>
        </w:rPr>
        <w:t xml:space="preserve">the </w:t>
      </w:r>
      <w:r w:rsidR="009F2D4D" w:rsidRPr="006F7E9C">
        <w:rPr>
          <w:spacing w:val="-2"/>
        </w:rPr>
        <w:t xml:space="preserve">results </w:t>
      </w:r>
      <w:r w:rsidR="004B38AD" w:rsidRPr="006F7E9C">
        <w:rPr>
          <w:spacing w:val="-2"/>
        </w:rPr>
        <w:t>show</w:t>
      </w:r>
      <w:r w:rsidR="00691CA5" w:rsidRPr="006F7E9C">
        <w:rPr>
          <w:spacing w:val="-2"/>
        </w:rPr>
        <w:t xml:space="preserve">, </w:t>
      </w:r>
      <w:r w:rsidR="00691CA5" w:rsidRPr="006F7E9C">
        <w:rPr>
          <w:spacing w:val="-2"/>
          <w:lang w:eastAsia="zh-CN"/>
        </w:rPr>
        <w:t xml:space="preserve">the </w:t>
      </w:r>
      <w:r w:rsidR="00691CA5" w:rsidRPr="006F7E9C">
        <w:rPr>
          <w:spacing w:val="-2"/>
        </w:rPr>
        <w:t xml:space="preserve">functionalized </w:t>
      </w:r>
      <w:r w:rsidR="002B5D35" w:rsidRPr="006F7E9C">
        <w:rPr>
          <w:spacing w:val="-2"/>
        </w:rPr>
        <w:t>SWCNT</w:t>
      </w:r>
      <w:r w:rsidR="00691CA5" w:rsidRPr="006F7E9C">
        <w:rPr>
          <w:spacing w:val="-2"/>
        </w:rPr>
        <w:t xml:space="preserve">-anti-MALAT1 </w:t>
      </w:r>
      <w:r w:rsidR="003440D4" w:rsidRPr="006F7E9C">
        <w:rPr>
          <w:spacing w:val="-2"/>
        </w:rPr>
        <w:t>delivered MALAT1 into MM cells efficiently</w:t>
      </w:r>
      <w:r w:rsidR="00A077B1" w:rsidRPr="006F7E9C">
        <w:rPr>
          <w:spacing w:val="-2"/>
        </w:rPr>
        <w:t xml:space="preserve"> </w:t>
      </w:r>
      <w:r w:rsidR="003440D4" w:rsidRPr="006F7E9C">
        <w:rPr>
          <w:spacing w:val="-2"/>
        </w:rPr>
        <w:t xml:space="preserve">and </w:t>
      </w:r>
      <w:r w:rsidR="00B14560" w:rsidRPr="006F7E9C">
        <w:rPr>
          <w:spacing w:val="-2"/>
        </w:rPr>
        <w:t>inhibited MM growth</w:t>
      </w:r>
      <w:r w:rsidR="00526311" w:rsidRPr="006F7E9C">
        <w:rPr>
          <w:spacing w:val="-2"/>
        </w:rPr>
        <w:t xml:space="preserve"> dramatically</w:t>
      </w:r>
      <w:r w:rsidR="00B14560" w:rsidRPr="006F7E9C">
        <w:rPr>
          <w:spacing w:val="-2"/>
        </w:rPr>
        <w:t xml:space="preserve"> in </w:t>
      </w:r>
      <w:r w:rsidR="00216301" w:rsidRPr="006F7E9C">
        <w:rPr>
          <w:spacing w:val="-2"/>
        </w:rPr>
        <w:t xml:space="preserve">cell lines </w:t>
      </w:r>
      <w:r w:rsidR="00106D1A" w:rsidRPr="006F7E9C">
        <w:rPr>
          <w:i/>
          <w:spacing w:val="-2"/>
        </w:rPr>
        <w:t>in vitro</w:t>
      </w:r>
      <w:r w:rsidR="00F97905" w:rsidRPr="006F7E9C">
        <w:rPr>
          <w:spacing w:val="-2"/>
        </w:rPr>
        <w:t xml:space="preserve"> </w:t>
      </w:r>
      <w:r w:rsidR="00216301" w:rsidRPr="006F7E9C">
        <w:rPr>
          <w:spacing w:val="-2"/>
        </w:rPr>
        <w:t xml:space="preserve">and </w:t>
      </w:r>
      <w:r w:rsidR="004B38AD" w:rsidRPr="006F7E9C">
        <w:rPr>
          <w:spacing w:val="-2"/>
        </w:rPr>
        <w:t xml:space="preserve">in a </w:t>
      </w:r>
      <w:r w:rsidR="00B14560" w:rsidRPr="006F7E9C">
        <w:rPr>
          <w:bCs/>
          <w:spacing w:val="-3"/>
        </w:rPr>
        <w:t>disseminated mouse model</w:t>
      </w:r>
      <w:r w:rsidR="00F97905" w:rsidRPr="006F7E9C">
        <w:rPr>
          <w:bCs/>
          <w:spacing w:val="-3"/>
        </w:rPr>
        <w:t xml:space="preserve"> </w:t>
      </w:r>
      <w:r w:rsidR="00106D1A" w:rsidRPr="006F7E9C">
        <w:rPr>
          <w:bCs/>
          <w:i/>
          <w:spacing w:val="-3"/>
        </w:rPr>
        <w:t>in vivo</w:t>
      </w:r>
      <w:r w:rsidR="00211F87" w:rsidRPr="006F7E9C">
        <w:rPr>
          <w:bCs/>
          <w:spacing w:val="-3"/>
        </w:rPr>
        <w:t>.</w:t>
      </w:r>
      <w:r w:rsidR="00B14560" w:rsidRPr="006F7E9C">
        <w:rPr>
          <w:spacing w:val="-2"/>
        </w:rPr>
        <w:t xml:space="preserve"> </w:t>
      </w:r>
      <w:r w:rsidR="003440D4" w:rsidRPr="006F7E9C">
        <w:rPr>
          <w:spacing w:val="-2"/>
        </w:rPr>
        <w:t>S</w:t>
      </w:r>
      <w:r w:rsidR="00B112ED" w:rsidRPr="006F7E9C">
        <w:rPr>
          <w:spacing w:val="-2"/>
        </w:rPr>
        <w:t>o far</w:t>
      </w:r>
      <w:r w:rsidR="004B38AD" w:rsidRPr="006F7E9C">
        <w:rPr>
          <w:spacing w:val="-2"/>
        </w:rPr>
        <w:t>,</w:t>
      </w:r>
      <w:r w:rsidR="00B112ED" w:rsidRPr="006F7E9C">
        <w:rPr>
          <w:spacing w:val="-2"/>
        </w:rPr>
        <w:t xml:space="preserve"> </w:t>
      </w:r>
      <w:r w:rsidR="003440D4" w:rsidRPr="006F7E9C">
        <w:rPr>
          <w:spacing w:val="-2"/>
        </w:rPr>
        <w:t xml:space="preserve">we did not </w:t>
      </w:r>
      <w:r w:rsidR="004B38AD" w:rsidRPr="006F7E9C">
        <w:rPr>
          <w:spacing w:val="-2"/>
        </w:rPr>
        <w:t>observe any</w:t>
      </w:r>
      <w:r w:rsidR="00A077B1" w:rsidRPr="006F7E9C">
        <w:rPr>
          <w:spacing w:val="-2"/>
        </w:rPr>
        <w:t xml:space="preserve"> toxicity </w:t>
      </w:r>
      <w:r w:rsidR="003440D4" w:rsidRPr="006F7E9C">
        <w:rPr>
          <w:spacing w:val="-2"/>
        </w:rPr>
        <w:t xml:space="preserve">due </w:t>
      </w:r>
      <w:r w:rsidR="006D666A" w:rsidRPr="006F7E9C">
        <w:rPr>
          <w:spacing w:val="-2"/>
        </w:rPr>
        <w:t xml:space="preserve">to SWCNT treatment in </w:t>
      </w:r>
      <w:r w:rsidR="00C21083" w:rsidRPr="006F7E9C">
        <w:rPr>
          <w:spacing w:val="-2"/>
        </w:rPr>
        <w:t>these experiments</w:t>
      </w:r>
      <w:r w:rsidR="0011419F" w:rsidRPr="006F7E9C">
        <w:rPr>
          <w:spacing w:val="-2"/>
        </w:rPr>
        <w:t xml:space="preserve">. </w:t>
      </w:r>
      <w:r w:rsidR="004843A3" w:rsidRPr="006F7E9C">
        <w:rPr>
          <w:spacing w:val="-2"/>
        </w:rPr>
        <w:t>This</w:t>
      </w:r>
      <w:r w:rsidR="0011419F" w:rsidRPr="006F7E9C">
        <w:rPr>
          <w:spacing w:val="-2"/>
        </w:rPr>
        <w:t xml:space="preserve"> study demonstrate</w:t>
      </w:r>
      <w:r w:rsidR="004B38AD" w:rsidRPr="006F7E9C">
        <w:rPr>
          <w:spacing w:val="-2"/>
        </w:rPr>
        <w:t>s</w:t>
      </w:r>
      <w:r w:rsidR="0011419F" w:rsidRPr="006F7E9C">
        <w:rPr>
          <w:spacing w:val="-2"/>
        </w:rPr>
        <w:t xml:space="preserve"> that SWCNT</w:t>
      </w:r>
      <w:r w:rsidR="00E90C3B" w:rsidRPr="006F7E9C">
        <w:rPr>
          <w:spacing w:val="-2"/>
        </w:rPr>
        <w:t xml:space="preserve"> is </w:t>
      </w:r>
      <w:r w:rsidR="0011419F" w:rsidRPr="006F7E9C">
        <w:rPr>
          <w:spacing w:val="-2"/>
        </w:rPr>
        <w:t xml:space="preserve">a </w:t>
      </w:r>
      <w:r w:rsidR="00E90C3B" w:rsidRPr="006F7E9C">
        <w:rPr>
          <w:spacing w:val="-2"/>
        </w:rPr>
        <w:t xml:space="preserve">safe </w:t>
      </w:r>
      <w:r w:rsidR="0011419F" w:rsidRPr="006F7E9C">
        <w:rPr>
          <w:spacing w:val="-2"/>
        </w:rPr>
        <w:t>and effective</w:t>
      </w:r>
      <w:r w:rsidR="00E90C3B" w:rsidRPr="006F7E9C">
        <w:rPr>
          <w:spacing w:val="-2"/>
        </w:rPr>
        <w:t xml:space="preserve"> delivery vehicle </w:t>
      </w:r>
      <w:r w:rsidR="00BC513E" w:rsidRPr="006F7E9C">
        <w:rPr>
          <w:spacing w:val="-2"/>
        </w:rPr>
        <w:t>for antisense oligonucleotide drugs</w:t>
      </w:r>
      <w:r w:rsidR="00E90C3B" w:rsidRPr="006F7E9C">
        <w:rPr>
          <w:spacing w:val="-2"/>
        </w:rPr>
        <w:t xml:space="preserve"> </w:t>
      </w:r>
      <w:r w:rsidR="00C06370" w:rsidRPr="006F7E9C">
        <w:rPr>
          <w:spacing w:val="-2"/>
        </w:rPr>
        <w:t xml:space="preserve">and </w:t>
      </w:r>
      <w:r w:rsidR="009463EC" w:rsidRPr="006F7E9C">
        <w:rPr>
          <w:spacing w:val="-2"/>
        </w:rPr>
        <w:t xml:space="preserve">has </w:t>
      </w:r>
      <w:r w:rsidR="004B38AD" w:rsidRPr="006F7E9C">
        <w:rPr>
          <w:spacing w:val="-2"/>
        </w:rPr>
        <w:t xml:space="preserve">the </w:t>
      </w:r>
      <w:r w:rsidR="009463EC" w:rsidRPr="006F7E9C">
        <w:rPr>
          <w:spacing w:val="-2"/>
        </w:rPr>
        <w:t>potential to</w:t>
      </w:r>
      <w:r w:rsidR="0011419F" w:rsidRPr="006F7E9C">
        <w:rPr>
          <w:spacing w:val="-2"/>
        </w:rPr>
        <w:t xml:space="preserve"> be</w:t>
      </w:r>
      <w:r w:rsidR="00C06370" w:rsidRPr="006F7E9C">
        <w:rPr>
          <w:spacing w:val="-2"/>
        </w:rPr>
        <w:t xml:space="preserve"> use</w:t>
      </w:r>
      <w:r w:rsidR="0011419F" w:rsidRPr="006F7E9C">
        <w:rPr>
          <w:spacing w:val="-2"/>
        </w:rPr>
        <w:t>d</w:t>
      </w:r>
      <w:r w:rsidR="00C06370" w:rsidRPr="006F7E9C">
        <w:rPr>
          <w:spacing w:val="-2"/>
        </w:rPr>
        <w:t xml:space="preserve"> </w:t>
      </w:r>
      <w:r w:rsidR="0011419F" w:rsidRPr="006F7E9C">
        <w:rPr>
          <w:spacing w:val="-2"/>
        </w:rPr>
        <w:t xml:space="preserve">as </w:t>
      </w:r>
      <w:r w:rsidR="004B38AD" w:rsidRPr="006F7E9C">
        <w:rPr>
          <w:spacing w:val="-2"/>
        </w:rPr>
        <w:t xml:space="preserve">a </w:t>
      </w:r>
      <w:r w:rsidR="003F1D6C" w:rsidRPr="006F7E9C">
        <w:rPr>
          <w:spacing w:val="-2"/>
        </w:rPr>
        <w:t>carrier</w:t>
      </w:r>
      <w:r w:rsidR="00E874D8" w:rsidRPr="006F7E9C">
        <w:rPr>
          <w:spacing w:val="-2"/>
        </w:rPr>
        <w:t xml:space="preserve"> for </w:t>
      </w:r>
      <w:r w:rsidR="00C06370" w:rsidRPr="006F7E9C">
        <w:rPr>
          <w:spacing w:val="-2"/>
        </w:rPr>
        <w:t>therap</w:t>
      </w:r>
      <w:r w:rsidR="00972432" w:rsidRPr="006F7E9C">
        <w:rPr>
          <w:spacing w:val="-2"/>
        </w:rPr>
        <w:t xml:space="preserve">eutic </w:t>
      </w:r>
      <w:r w:rsidR="00E874D8" w:rsidRPr="006F7E9C">
        <w:rPr>
          <w:spacing w:val="-2"/>
        </w:rPr>
        <w:t>molecules</w:t>
      </w:r>
      <w:r w:rsidR="00C06370" w:rsidRPr="006F7E9C">
        <w:rPr>
          <w:spacing w:val="-2"/>
        </w:rPr>
        <w:t xml:space="preserve"> in</w:t>
      </w:r>
      <w:r w:rsidR="002B5D35" w:rsidRPr="006F7E9C">
        <w:rPr>
          <w:spacing w:val="-2"/>
        </w:rPr>
        <w:t xml:space="preserve"> patients. </w:t>
      </w:r>
    </w:p>
    <w:p w14:paraId="12BA664D" w14:textId="77777777" w:rsidR="004A57DD" w:rsidRPr="006F7E9C" w:rsidRDefault="004A57DD" w:rsidP="00087087">
      <w:pPr>
        <w:widowControl/>
        <w:snapToGrid w:val="0"/>
        <w:jc w:val="left"/>
        <w:rPr>
          <w:spacing w:val="-2"/>
        </w:rPr>
      </w:pPr>
    </w:p>
    <w:p w14:paraId="1734505F" w14:textId="40C3AA13" w:rsidR="00AA03DF" w:rsidRPr="006F7E9C" w:rsidRDefault="00AA03DF" w:rsidP="00087087">
      <w:pPr>
        <w:pStyle w:val="NormalWeb"/>
        <w:widowControl/>
        <w:spacing w:before="0" w:beforeAutospacing="0" w:after="0" w:afterAutospacing="0"/>
        <w:jc w:val="left"/>
        <w:rPr>
          <w:color w:val="808080"/>
        </w:rPr>
      </w:pPr>
      <w:r w:rsidRPr="006F7E9C">
        <w:rPr>
          <w:b/>
          <w:bCs/>
        </w:rPr>
        <w:t xml:space="preserve">ACKNOWLEDGMENTS: </w:t>
      </w:r>
    </w:p>
    <w:p w14:paraId="2D96E92E" w14:textId="31ADB771" w:rsidR="00AA03DF" w:rsidRPr="006F7E9C" w:rsidRDefault="00C94145" w:rsidP="00087087">
      <w:pPr>
        <w:widowControl/>
        <w:jc w:val="left"/>
        <w:rPr>
          <w:spacing w:val="-2"/>
        </w:rPr>
      </w:pPr>
      <w:r w:rsidRPr="006F7E9C">
        <w:rPr>
          <w:spacing w:val="-2"/>
        </w:rPr>
        <w:t>The authors thank the Lerner Research Institute proteomic, genomic</w:t>
      </w:r>
      <w:r w:rsidR="00F259CC">
        <w:rPr>
          <w:spacing w:val="-2"/>
        </w:rPr>
        <w:t>,</w:t>
      </w:r>
      <w:r w:rsidRPr="006F7E9C">
        <w:rPr>
          <w:spacing w:val="-2"/>
        </w:rPr>
        <w:t xml:space="preserve"> and imaging cores for</w:t>
      </w:r>
      <w:r w:rsidR="00D424F3" w:rsidRPr="006F7E9C">
        <w:rPr>
          <w:spacing w:val="-2"/>
        </w:rPr>
        <w:t xml:space="preserve"> their assistance and support. </w:t>
      </w:r>
      <w:r w:rsidRPr="006F7E9C">
        <w:rPr>
          <w:spacing w:val="-2"/>
        </w:rPr>
        <w:t xml:space="preserve">Funding: This work was financially supported by NIH/NCI grant </w:t>
      </w:r>
      <w:r w:rsidR="00B27540" w:rsidRPr="006F7E9C">
        <w:rPr>
          <w:rFonts w:eastAsia="Times New Roman"/>
        </w:rPr>
        <w:t>R00 CA172292</w:t>
      </w:r>
      <w:r w:rsidR="00B27540" w:rsidRPr="006F7E9C">
        <w:rPr>
          <w:spacing w:val="-2"/>
        </w:rPr>
        <w:t xml:space="preserve"> </w:t>
      </w:r>
      <w:r w:rsidRPr="006F7E9C">
        <w:rPr>
          <w:spacing w:val="-2"/>
        </w:rPr>
        <w:t>(to J.J.Z</w:t>
      </w:r>
      <w:r w:rsidR="00F259CC">
        <w:rPr>
          <w:spacing w:val="-2"/>
        </w:rPr>
        <w:t>.</w:t>
      </w:r>
      <w:r w:rsidRPr="006F7E9C">
        <w:rPr>
          <w:spacing w:val="-2"/>
        </w:rPr>
        <w:t>) and start-up funds</w:t>
      </w:r>
      <w:r w:rsidR="00E01F7F" w:rsidRPr="006F7E9C">
        <w:rPr>
          <w:spacing w:val="-2"/>
        </w:rPr>
        <w:t xml:space="preserve"> </w:t>
      </w:r>
      <w:r w:rsidRPr="006F7E9C">
        <w:rPr>
          <w:spacing w:val="-2"/>
        </w:rPr>
        <w:t>(to J.J.Z</w:t>
      </w:r>
      <w:r w:rsidR="00F259CC">
        <w:rPr>
          <w:spacing w:val="-2"/>
        </w:rPr>
        <w:t>.</w:t>
      </w:r>
      <w:r w:rsidRPr="006F7E9C">
        <w:rPr>
          <w:spacing w:val="-2"/>
        </w:rPr>
        <w:t>) and the Clinical and Translational Science Collaborative</w:t>
      </w:r>
      <w:r w:rsidR="00E01F7F" w:rsidRPr="006F7E9C">
        <w:rPr>
          <w:spacing w:val="-2"/>
        </w:rPr>
        <w:t xml:space="preserve"> </w:t>
      </w:r>
      <w:r w:rsidRPr="006F7E9C">
        <w:rPr>
          <w:spacing w:val="-2"/>
        </w:rPr>
        <w:t>(CTSC) of Case Western Reserve University Core Utilization Pilot Grant</w:t>
      </w:r>
      <w:r w:rsidR="00EC2D22" w:rsidRPr="006F7E9C">
        <w:rPr>
          <w:spacing w:val="-2"/>
        </w:rPr>
        <w:t xml:space="preserve"> </w:t>
      </w:r>
      <w:r w:rsidRPr="006F7E9C">
        <w:rPr>
          <w:spacing w:val="-2"/>
        </w:rPr>
        <w:t>(to J.J.Z</w:t>
      </w:r>
      <w:r w:rsidR="00F259CC">
        <w:rPr>
          <w:spacing w:val="-2"/>
        </w:rPr>
        <w:t>.</w:t>
      </w:r>
      <w:r w:rsidRPr="006F7E9C">
        <w:rPr>
          <w:spacing w:val="-2"/>
        </w:rPr>
        <w:t>). This work utilized the Leica SP8 confocal microscope that was purchased with funding from National Institutes of Health SIG grant 1S10OD019972-01.</w:t>
      </w:r>
    </w:p>
    <w:p w14:paraId="5A61979E" w14:textId="77777777" w:rsidR="004A57DD" w:rsidRPr="006F7E9C" w:rsidRDefault="004A57DD" w:rsidP="00087087">
      <w:pPr>
        <w:widowControl/>
        <w:jc w:val="left"/>
        <w:rPr>
          <w:spacing w:val="-2"/>
        </w:rPr>
      </w:pPr>
    </w:p>
    <w:p w14:paraId="5D52ED8B" w14:textId="0AC2E0D9" w:rsidR="00AA03DF" w:rsidRPr="006F7E9C" w:rsidRDefault="00AA03DF" w:rsidP="00087087">
      <w:pPr>
        <w:pStyle w:val="NormalWeb"/>
        <w:widowControl/>
        <w:spacing w:before="0" w:beforeAutospacing="0" w:after="0" w:afterAutospacing="0"/>
        <w:jc w:val="left"/>
        <w:rPr>
          <w:color w:val="808080"/>
        </w:rPr>
      </w:pPr>
      <w:r w:rsidRPr="006F7E9C">
        <w:rPr>
          <w:b/>
        </w:rPr>
        <w:t>DISCLOSURES</w:t>
      </w:r>
      <w:r w:rsidRPr="006F7E9C">
        <w:rPr>
          <w:b/>
          <w:bCs/>
        </w:rPr>
        <w:t xml:space="preserve">: </w:t>
      </w:r>
    </w:p>
    <w:p w14:paraId="25815795" w14:textId="6660F962" w:rsidR="00492598" w:rsidRPr="006F7E9C" w:rsidRDefault="00492598" w:rsidP="00087087">
      <w:pPr>
        <w:widowControl/>
        <w:jc w:val="left"/>
        <w:rPr>
          <w:spacing w:val="-2"/>
        </w:rPr>
      </w:pPr>
      <w:r w:rsidRPr="006F7E9C">
        <w:rPr>
          <w:spacing w:val="-2"/>
        </w:rPr>
        <w:t>The authors have nothing to disclose.</w:t>
      </w:r>
    </w:p>
    <w:p w14:paraId="314C033D" w14:textId="77777777" w:rsidR="004A57DD" w:rsidRPr="006F7E9C" w:rsidRDefault="004A57DD" w:rsidP="00087087">
      <w:pPr>
        <w:widowControl/>
        <w:jc w:val="left"/>
        <w:rPr>
          <w:spacing w:val="-2"/>
        </w:rPr>
      </w:pPr>
    </w:p>
    <w:p w14:paraId="6D7945E9" w14:textId="43360152" w:rsidR="00C94145" w:rsidRPr="006F7E9C" w:rsidRDefault="009726EE" w:rsidP="00087087">
      <w:pPr>
        <w:widowControl/>
        <w:jc w:val="left"/>
        <w:rPr>
          <w:b/>
          <w:color w:val="000000" w:themeColor="text1"/>
        </w:rPr>
      </w:pPr>
      <w:r w:rsidRPr="006F7E9C">
        <w:rPr>
          <w:b/>
          <w:bCs/>
        </w:rPr>
        <w:t>REFERENCES</w:t>
      </w:r>
      <w:r w:rsidR="00D04760" w:rsidRPr="006F7E9C">
        <w:rPr>
          <w:b/>
          <w:bCs/>
        </w:rPr>
        <w:t>:</w:t>
      </w:r>
    </w:p>
    <w:p w14:paraId="7EC423CA" w14:textId="43227489" w:rsidR="00A31CB6" w:rsidRPr="006F7E9C" w:rsidRDefault="00A31CB6" w:rsidP="00087087">
      <w:pPr>
        <w:pStyle w:val="EndNoteBibliography"/>
        <w:widowControl/>
        <w:jc w:val="left"/>
      </w:pPr>
      <w:r w:rsidRPr="006F7E9C">
        <w:rPr>
          <w:color w:val="808080" w:themeColor="background1" w:themeShade="80"/>
        </w:rPr>
        <w:fldChar w:fldCharType="begin"/>
      </w:r>
      <w:r w:rsidRPr="006F7E9C">
        <w:rPr>
          <w:color w:val="808080" w:themeColor="background1" w:themeShade="80"/>
        </w:rPr>
        <w:instrText xml:space="preserve"> ADDIN EN.REFLIST </w:instrText>
      </w:r>
      <w:r w:rsidRPr="006F7E9C">
        <w:rPr>
          <w:color w:val="808080" w:themeColor="background1" w:themeShade="80"/>
        </w:rPr>
        <w:fldChar w:fldCharType="separate"/>
      </w:r>
      <w:r w:rsidRPr="006F7E9C">
        <w:t>1</w:t>
      </w:r>
      <w:r w:rsidR="003E27CA">
        <w:t xml:space="preserve">. </w:t>
      </w:r>
      <w:r w:rsidRPr="006F7E9C">
        <w:t>Jiang, X.</w:t>
      </w:r>
      <w:r w:rsidR="00106D1A" w:rsidRPr="006F7E9C">
        <w:rPr>
          <w:i/>
        </w:rPr>
        <w:t xml:space="preserve"> et al.</w:t>
      </w:r>
      <w:r w:rsidRPr="006F7E9C">
        <w:t xml:space="preserve"> RNase non-sensitive and endocytosis independent siRNA delivery system: delivery of siRNA into tumor cells and high efficiency induction of apoptosis. </w:t>
      </w:r>
      <w:r w:rsidRPr="006F7E9C">
        <w:rPr>
          <w:i/>
        </w:rPr>
        <w:t>Nanoscale.</w:t>
      </w:r>
      <w:r w:rsidRPr="006F7E9C">
        <w:t xml:space="preserve"> </w:t>
      </w:r>
      <w:r w:rsidRPr="006F7E9C">
        <w:rPr>
          <w:b/>
        </w:rPr>
        <w:t>5</w:t>
      </w:r>
      <w:r w:rsidRPr="006F7E9C">
        <w:t xml:space="preserve"> (16), 7256-7264</w:t>
      </w:r>
      <w:r w:rsidR="004B38AD" w:rsidRPr="006F7E9C">
        <w:t xml:space="preserve"> </w:t>
      </w:r>
      <w:r w:rsidRPr="006F7E9C">
        <w:t>(2013).</w:t>
      </w:r>
    </w:p>
    <w:p w14:paraId="5895E202" w14:textId="77777777" w:rsidR="003E27CA" w:rsidRDefault="003E27CA" w:rsidP="00087087">
      <w:pPr>
        <w:pStyle w:val="EndNoteBibliography"/>
        <w:widowControl/>
        <w:jc w:val="left"/>
      </w:pPr>
    </w:p>
    <w:p w14:paraId="459DF611" w14:textId="1BDD7833" w:rsidR="00A31CB6" w:rsidRPr="006F7E9C" w:rsidRDefault="00A31CB6" w:rsidP="00087087">
      <w:pPr>
        <w:pStyle w:val="EndNoteBibliography"/>
        <w:widowControl/>
        <w:jc w:val="left"/>
      </w:pPr>
      <w:r w:rsidRPr="006F7E9C">
        <w:t>2</w:t>
      </w:r>
      <w:r w:rsidR="003E27CA">
        <w:t xml:space="preserve">. </w:t>
      </w:r>
      <w:r w:rsidRPr="006F7E9C">
        <w:t>Murakami, T.</w:t>
      </w:r>
      <w:r w:rsidR="00106D1A" w:rsidRPr="006F7E9C">
        <w:rPr>
          <w:i/>
        </w:rPr>
        <w:t xml:space="preserve"> et al.</w:t>
      </w:r>
      <w:r w:rsidRPr="006F7E9C">
        <w:t xml:space="preserve"> Water-dispersed single-wall carbon nanohorns as drug carriers for local cancer chemotherapy. </w:t>
      </w:r>
      <w:r w:rsidRPr="006F7E9C">
        <w:rPr>
          <w:i/>
        </w:rPr>
        <w:t>Nanomedicine (Lond).</w:t>
      </w:r>
      <w:r w:rsidRPr="006F7E9C">
        <w:t xml:space="preserve"> </w:t>
      </w:r>
      <w:r w:rsidRPr="006F7E9C">
        <w:rPr>
          <w:b/>
        </w:rPr>
        <w:t>3</w:t>
      </w:r>
      <w:r w:rsidRPr="006F7E9C">
        <w:t xml:space="preserve"> (4), 453-463</w:t>
      </w:r>
      <w:r w:rsidR="004B38AD" w:rsidRPr="006F7E9C">
        <w:t xml:space="preserve"> </w:t>
      </w:r>
      <w:r w:rsidRPr="006F7E9C">
        <w:t>(2008).</w:t>
      </w:r>
    </w:p>
    <w:p w14:paraId="22E739DC" w14:textId="77777777" w:rsidR="003E27CA" w:rsidRDefault="003E27CA" w:rsidP="00087087">
      <w:pPr>
        <w:pStyle w:val="EndNoteBibliography"/>
        <w:widowControl/>
        <w:jc w:val="left"/>
      </w:pPr>
    </w:p>
    <w:p w14:paraId="57F5C36A" w14:textId="628E95ED" w:rsidR="00A31CB6" w:rsidRPr="006F7E9C" w:rsidRDefault="00A31CB6" w:rsidP="00087087">
      <w:pPr>
        <w:pStyle w:val="EndNoteBibliography"/>
        <w:widowControl/>
        <w:jc w:val="left"/>
      </w:pPr>
      <w:r w:rsidRPr="006F7E9C">
        <w:t>3</w:t>
      </w:r>
      <w:r w:rsidR="003E27CA">
        <w:t xml:space="preserve">. </w:t>
      </w:r>
      <w:r w:rsidRPr="006F7E9C">
        <w:t>Kam, N. W.</w:t>
      </w:r>
      <w:r w:rsidR="00BA3CA1">
        <w:t>,</w:t>
      </w:r>
      <w:r w:rsidRPr="006F7E9C">
        <w:t xml:space="preserve"> Dai, H. Carbon nanotubes as intracellular protein transporters: generality and biological functionality. </w:t>
      </w:r>
      <w:r w:rsidRPr="006F7E9C">
        <w:rPr>
          <w:i/>
        </w:rPr>
        <w:t>Journal of the American Chemical Society.</w:t>
      </w:r>
      <w:r w:rsidRPr="006F7E9C">
        <w:t xml:space="preserve"> </w:t>
      </w:r>
      <w:r w:rsidRPr="006F7E9C">
        <w:rPr>
          <w:b/>
        </w:rPr>
        <w:t>127</w:t>
      </w:r>
      <w:r w:rsidRPr="006F7E9C">
        <w:t xml:space="preserve"> (16), 6021-6026</w:t>
      </w:r>
      <w:r w:rsidR="004B38AD" w:rsidRPr="006F7E9C">
        <w:t xml:space="preserve"> </w:t>
      </w:r>
      <w:r w:rsidRPr="006F7E9C">
        <w:t>(2005).</w:t>
      </w:r>
    </w:p>
    <w:p w14:paraId="3234BD59" w14:textId="77777777" w:rsidR="003E27CA" w:rsidRDefault="003E27CA" w:rsidP="00087087">
      <w:pPr>
        <w:pStyle w:val="EndNoteBibliography"/>
        <w:widowControl/>
        <w:jc w:val="left"/>
      </w:pPr>
    </w:p>
    <w:p w14:paraId="0A56A02A" w14:textId="7FF99001" w:rsidR="00A31CB6" w:rsidRPr="006F7E9C" w:rsidRDefault="00A31CB6" w:rsidP="00087087">
      <w:pPr>
        <w:pStyle w:val="EndNoteBibliography"/>
        <w:widowControl/>
        <w:jc w:val="left"/>
      </w:pPr>
      <w:r w:rsidRPr="006F7E9C">
        <w:t>4</w:t>
      </w:r>
      <w:r w:rsidR="003E27CA">
        <w:t xml:space="preserve">. </w:t>
      </w:r>
      <w:r w:rsidRPr="006F7E9C">
        <w:t>Kam, N. W., Liu, Z.</w:t>
      </w:r>
      <w:r w:rsidR="00BA3CA1">
        <w:t>,</w:t>
      </w:r>
      <w:r w:rsidRPr="006F7E9C">
        <w:t xml:space="preserve"> Dai, H. Functionalization of carbon nanotubes </w:t>
      </w:r>
      <w:r w:rsidR="00106D1A" w:rsidRPr="006F7E9C">
        <w:rPr>
          <w:i/>
        </w:rPr>
        <w:t>via</w:t>
      </w:r>
      <w:r w:rsidRPr="006F7E9C">
        <w:t xml:space="preserve"> cleavable disulfide bonds for efficient intracellular delivery of siRNA and potent gene silencing. </w:t>
      </w:r>
      <w:r w:rsidRPr="006F7E9C">
        <w:rPr>
          <w:i/>
        </w:rPr>
        <w:t>Journal of the American Chemical Society.</w:t>
      </w:r>
      <w:r w:rsidRPr="006F7E9C">
        <w:t xml:space="preserve"> </w:t>
      </w:r>
      <w:r w:rsidRPr="006F7E9C">
        <w:rPr>
          <w:b/>
        </w:rPr>
        <w:t>127</w:t>
      </w:r>
      <w:r w:rsidRPr="006F7E9C">
        <w:t xml:space="preserve"> (36), 12492-12493</w:t>
      </w:r>
      <w:r w:rsidR="004B38AD" w:rsidRPr="006F7E9C">
        <w:t xml:space="preserve"> </w:t>
      </w:r>
      <w:r w:rsidRPr="006F7E9C">
        <w:t>(2005).</w:t>
      </w:r>
    </w:p>
    <w:p w14:paraId="6974AFB6" w14:textId="77777777" w:rsidR="003E27CA" w:rsidRDefault="003E27CA" w:rsidP="00087087">
      <w:pPr>
        <w:pStyle w:val="EndNoteBibliography"/>
        <w:widowControl/>
        <w:jc w:val="left"/>
      </w:pPr>
    </w:p>
    <w:p w14:paraId="384B18E4" w14:textId="0B8D78E9" w:rsidR="00A31CB6" w:rsidRPr="006F7E9C" w:rsidRDefault="00A31CB6" w:rsidP="00087087">
      <w:pPr>
        <w:pStyle w:val="EndNoteBibliography"/>
        <w:widowControl/>
        <w:jc w:val="left"/>
      </w:pPr>
      <w:r w:rsidRPr="006F7E9C">
        <w:t>5</w:t>
      </w:r>
      <w:r w:rsidR="003E27CA">
        <w:t xml:space="preserve">. </w:t>
      </w:r>
      <w:r w:rsidRPr="006F7E9C">
        <w:t>Kam, N. W., Liu, Z.</w:t>
      </w:r>
      <w:r w:rsidR="00BA3CA1">
        <w:t>,</w:t>
      </w:r>
      <w:r w:rsidRPr="006F7E9C">
        <w:t xml:space="preserve"> Dai, H. Carbon nanotubes as intracellular transporters for proteins and DNA: an investigation of the uptake mechanism and pathway. </w:t>
      </w:r>
      <w:r w:rsidRPr="006F7E9C">
        <w:rPr>
          <w:i/>
        </w:rPr>
        <w:t>Angewandte Chemie International Edition in English.</w:t>
      </w:r>
      <w:r w:rsidRPr="006F7E9C">
        <w:t xml:space="preserve"> </w:t>
      </w:r>
      <w:r w:rsidRPr="006F7E9C">
        <w:rPr>
          <w:b/>
        </w:rPr>
        <w:t>45</w:t>
      </w:r>
      <w:r w:rsidRPr="006F7E9C">
        <w:t xml:space="preserve"> (4), 577-581</w:t>
      </w:r>
      <w:r w:rsidR="004B38AD" w:rsidRPr="006F7E9C">
        <w:t xml:space="preserve"> </w:t>
      </w:r>
      <w:r w:rsidRPr="006F7E9C">
        <w:t>(2006).</w:t>
      </w:r>
    </w:p>
    <w:p w14:paraId="18497AD7" w14:textId="77777777" w:rsidR="003E27CA" w:rsidRDefault="003E27CA" w:rsidP="00087087">
      <w:pPr>
        <w:pStyle w:val="EndNoteBibliography"/>
        <w:widowControl/>
        <w:jc w:val="left"/>
      </w:pPr>
    </w:p>
    <w:p w14:paraId="3406AE0F" w14:textId="19A5279E" w:rsidR="00A31CB6" w:rsidRPr="006F7E9C" w:rsidRDefault="00A31CB6" w:rsidP="00087087">
      <w:pPr>
        <w:pStyle w:val="EndNoteBibliography"/>
        <w:widowControl/>
        <w:jc w:val="left"/>
      </w:pPr>
      <w:r w:rsidRPr="006F7E9C">
        <w:t>6</w:t>
      </w:r>
      <w:r w:rsidR="003E27CA">
        <w:t xml:space="preserve">. </w:t>
      </w:r>
      <w:r w:rsidRPr="006F7E9C">
        <w:t>Ntziachristos, P., Abdel-Wahab, O.</w:t>
      </w:r>
      <w:r w:rsidR="00BA3CA1">
        <w:t>,</w:t>
      </w:r>
      <w:r w:rsidRPr="006F7E9C">
        <w:t xml:space="preserve"> Aifantis, I. Emerging concepts of epigenetic dysregulation in hematological malignancies. </w:t>
      </w:r>
      <w:r w:rsidRPr="006F7E9C">
        <w:rPr>
          <w:i/>
        </w:rPr>
        <w:t>Nature Immunology.</w:t>
      </w:r>
      <w:r w:rsidRPr="006F7E9C">
        <w:t xml:space="preserve"> </w:t>
      </w:r>
      <w:r w:rsidRPr="006F7E9C">
        <w:rPr>
          <w:b/>
        </w:rPr>
        <w:t>17</w:t>
      </w:r>
      <w:r w:rsidRPr="006F7E9C">
        <w:t xml:space="preserve"> (9), 1016-1024</w:t>
      </w:r>
      <w:r w:rsidR="004B38AD" w:rsidRPr="006F7E9C">
        <w:t xml:space="preserve"> </w:t>
      </w:r>
      <w:r w:rsidRPr="006F7E9C">
        <w:t>(2016).</w:t>
      </w:r>
    </w:p>
    <w:p w14:paraId="32C54CFB" w14:textId="77777777" w:rsidR="003E27CA" w:rsidRDefault="003E27CA" w:rsidP="00087087">
      <w:pPr>
        <w:pStyle w:val="EndNoteBibliography"/>
        <w:widowControl/>
        <w:jc w:val="left"/>
      </w:pPr>
    </w:p>
    <w:p w14:paraId="7F503702" w14:textId="07019E17" w:rsidR="00A31CB6" w:rsidRPr="006F7E9C" w:rsidRDefault="00A31CB6" w:rsidP="00087087">
      <w:pPr>
        <w:pStyle w:val="EndNoteBibliography"/>
        <w:widowControl/>
        <w:jc w:val="left"/>
      </w:pPr>
      <w:r w:rsidRPr="006F7E9C">
        <w:t>7</w:t>
      </w:r>
      <w:r w:rsidR="003E27CA">
        <w:t xml:space="preserve">. </w:t>
      </w:r>
      <w:r w:rsidRPr="006F7E9C">
        <w:t>Evans, J. R., Feng, F. Y.</w:t>
      </w:r>
      <w:r w:rsidR="00BA3CA1">
        <w:t>,</w:t>
      </w:r>
      <w:r w:rsidRPr="006F7E9C">
        <w:t xml:space="preserve"> Chinnaiyan, A. M. The bright side of dark matter: lncRNAs in cancer. </w:t>
      </w:r>
      <w:r w:rsidRPr="006F7E9C">
        <w:rPr>
          <w:i/>
        </w:rPr>
        <w:t>Journal of Clinical Investigation.</w:t>
      </w:r>
      <w:r w:rsidRPr="006F7E9C">
        <w:t xml:space="preserve"> </w:t>
      </w:r>
      <w:r w:rsidRPr="006F7E9C">
        <w:rPr>
          <w:b/>
        </w:rPr>
        <w:t>126</w:t>
      </w:r>
      <w:r w:rsidRPr="006F7E9C">
        <w:t xml:space="preserve"> (8), 2775-2782</w:t>
      </w:r>
      <w:r w:rsidR="004B38AD" w:rsidRPr="006F7E9C">
        <w:t xml:space="preserve"> </w:t>
      </w:r>
      <w:r w:rsidRPr="006F7E9C">
        <w:t>(2016).</w:t>
      </w:r>
    </w:p>
    <w:p w14:paraId="74A159C8" w14:textId="77777777" w:rsidR="003E27CA" w:rsidRDefault="003E27CA" w:rsidP="00087087">
      <w:pPr>
        <w:pStyle w:val="EndNoteBibliography"/>
        <w:widowControl/>
        <w:jc w:val="left"/>
      </w:pPr>
    </w:p>
    <w:p w14:paraId="435B4575" w14:textId="641A9EF0" w:rsidR="00A31CB6" w:rsidRPr="006F7E9C" w:rsidRDefault="00A31CB6" w:rsidP="00087087">
      <w:pPr>
        <w:pStyle w:val="EndNoteBibliography"/>
        <w:widowControl/>
        <w:jc w:val="left"/>
      </w:pPr>
      <w:r w:rsidRPr="006F7E9C">
        <w:t>8</w:t>
      </w:r>
      <w:r w:rsidR="003E27CA">
        <w:t xml:space="preserve">. </w:t>
      </w:r>
      <w:r w:rsidRPr="006F7E9C">
        <w:t>Ronchetti, D.</w:t>
      </w:r>
      <w:r w:rsidR="00106D1A" w:rsidRPr="006F7E9C">
        <w:rPr>
          <w:i/>
        </w:rPr>
        <w:t xml:space="preserve"> et al.</w:t>
      </w:r>
      <w:r w:rsidRPr="006F7E9C">
        <w:t xml:space="preserve"> Distinct lncRNA transcriptional fingerprints characterize progressive stages of multiple myeloma. </w:t>
      </w:r>
      <w:r w:rsidRPr="006F7E9C">
        <w:rPr>
          <w:i/>
        </w:rPr>
        <w:t>Oncotarget.</w:t>
      </w:r>
      <w:r w:rsidRPr="006F7E9C">
        <w:t xml:space="preserve"> </w:t>
      </w:r>
      <w:r w:rsidRPr="006F7E9C">
        <w:rPr>
          <w:b/>
        </w:rPr>
        <w:t>7</w:t>
      </w:r>
      <w:r w:rsidRPr="006F7E9C">
        <w:t xml:space="preserve"> (12), 14814-14830</w:t>
      </w:r>
      <w:r w:rsidR="004B38AD" w:rsidRPr="006F7E9C">
        <w:t xml:space="preserve"> </w:t>
      </w:r>
      <w:r w:rsidRPr="006F7E9C">
        <w:t>(2016).</w:t>
      </w:r>
    </w:p>
    <w:p w14:paraId="2D85E8AC" w14:textId="77777777" w:rsidR="003E27CA" w:rsidRDefault="003E27CA" w:rsidP="00087087">
      <w:pPr>
        <w:pStyle w:val="EndNoteBibliography"/>
        <w:widowControl/>
        <w:jc w:val="left"/>
      </w:pPr>
    </w:p>
    <w:p w14:paraId="1F846B8D" w14:textId="6C503B12" w:rsidR="00A31CB6" w:rsidRPr="006F7E9C" w:rsidRDefault="00A31CB6" w:rsidP="00087087">
      <w:pPr>
        <w:pStyle w:val="EndNoteBibliography"/>
        <w:widowControl/>
        <w:jc w:val="left"/>
      </w:pPr>
      <w:r w:rsidRPr="006F7E9C">
        <w:t>9</w:t>
      </w:r>
      <w:r w:rsidR="003E27CA">
        <w:t xml:space="preserve">. </w:t>
      </w:r>
      <w:r w:rsidRPr="006F7E9C">
        <w:t>Wong, K. Y.</w:t>
      </w:r>
      <w:r w:rsidR="00106D1A" w:rsidRPr="006F7E9C">
        <w:rPr>
          <w:i/>
        </w:rPr>
        <w:t xml:space="preserve"> et al.</w:t>
      </w:r>
      <w:r w:rsidRPr="006F7E9C">
        <w:t xml:space="preserve"> Epigenetic silencing of a long non-coding RNA KIAA0495 in multiple myeloma. </w:t>
      </w:r>
      <w:r w:rsidRPr="006F7E9C">
        <w:rPr>
          <w:i/>
        </w:rPr>
        <w:t>Molecular Cancer.</w:t>
      </w:r>
      <w:r w:rsidRPr="006F7E9C">
        <w:t xml:space="preserve"> </w:t>
      </w:r>
      <w:r w:rsidRPr="006F7E9C">
        <w:rPr>
          <w:b/>
        </w:rPr>
        <w:t>14</w:t>
      </w:r>
      <w:r w:rsidR="004B38AD" w:rsidRPr="006F7E9C">
        <w:rPr>
          <w:b/>
        </w:rPr>
        <w:t>,</w:t>
      </w:r>
      <w:r w:rsidRPr="006F7E9C">
        <w:t xml:space="preserve"> 175</w:t>
      </w:r>
      <w:r w:rsidR="004B38AD" w:rsidRPr="006F7E9C">
        <w:t xml:space="preserve"> </w:t>
      </w:r>
      <w:r w:rsidRPr="006F7E9C">
        <w:t>(2015).</w:t>
      </w:r>
    </w:p>
    <w:p w14:paraId="18C2C39A" w14:textId="77777777" w:rsidR="003E27CA" w:rsidRDefault="003E27CA" w:rsidP="00087087">
      <w:pPr>
        <w:pStyle w:val="EndNoteBibliography"/>
        <w:widowControl/>
        <w:jc w:val="left"/>
      </w:pPr>
    </w:p>
    <w:p w14:paraId="361ED617" w14:textId="5CF7123B" w:rsidR="00A31CB6" w:rsidRPr="006F7E9C" w:rsidRDefault="00A31CB6" w:rsidP="00087087">
      <w:pPr>
        <w:pStyle w:val="EndNoteBibliography"/>
        <w:widowControl/>
        <w:jc w:val="left"/>
      </w:pPr>
      <w:r w:rsidRPr="006F7E9C">
        <w:t>10</w:t>
      </w:r>
      <w:r w:rsidR="003E27CA">
        <w:t xml:space="preserve">. </w:t>
      </w:r>
      <w:r w:rsidRPr="006F7E9C">
        <w:t>Schmidt, L. H.</w:t>
      </w:r>
      <w:r w:rsidR="00106D1A" w:rsidRPr="006F7E9C">
        <w:rPr>
          <w:i/>
        </w:rPr>
        <w:t xml:space="preserve"> et al.</w:t>
      </w:r>
      <w:r w:rsidRPr="006F7E9C">
        <w:t xml:space="preserve"> The long noncoding MALAT-1 RNA indicates a poor prognosis in non-small cell lung cancer and induces migration and tumor growth. </w:t>
      </w:r>
      <w:r w:rsidRPr="006F7E9C">
        <w:rPr>
          <w:i/>
        </w:rPr>
        <w:t>Journal of Thoracic Oncology.</w:t>
      </w:r>
      <w:r w:rsidRPr="006F7E9C">
        <w:t xml:space="preserve"> </w:t>
      </w:r>
      <w:r w:rsidRPr="006F7E9C">
        <w:rPr>
          <w:b/>
        </w:rPr>
        <w:t>6</w:t>
      </w:r>
      <w:r w:rsidRPr="006F7E9C">
        <w:t xml:space="preserve"> (12), 1984-1992</w:t>
      </w:r>
      <w:r w:rsidR="004B38AD" w:rsidRPr="006F7E9C">
        <w:t xml:space="preserve"> </w:t>
      </w:r>
      <w:r w:rsidRPr="006F7E9C">
        <w:t>(2011).</w:t>
      </w:r>
    </w:p>
    <w:p w14:paraId="41D93433" w14:textId="77777777" w:rsidR="003E27CA" w:rsidRDefault="003E27CA" w:rsidP="00087087">
      <w:pPr>
        <w:pStyle w:val="EndNoteBibliography"/>
        <w:widowControl/>
        <w:jc w:val="left"/>
      </w:pPr>
    </w:p>
    <w:p w14:paraId="58081056" w14:textId="0D834278" w:rsidR="00A31CB6" w:rsidRPr="006F7E9C" w:rsidRDefault="00A31CB6" w:rsidP="00087087">
      <w:pPr>
        <w:pStyle w:val="EndNoteBibliography"/>
        <w:widowControl/>
        <w:jc w:val="left"/>
      </w:pPr>
      <w:r w:rsidRPr="006F7E9C">
        <w:t>11</w:t>
      </w:r>
      <w:r w:rsidR="003E27CA">
        <w:t xml:space="preserve">. </w:t>
      </w:r>
      <w:r w:rsidRPr="006F7E9C">
        <w:t>Ji, P.</w:t>
      </w:r>
      <w:r w:rsidR="00106D1A" w:rsidRPr="006F7E9C">
        <w:rPr>
          <w:i/>
        </w:rPr>
        <w:t xml:space="preserve"> et al.</w:t>
      </w:r>
      <w:r w:rsidRPr="006F7E9C">
        <w:t xml:space="preserve"> MALAT-1, a novel noncoding RNA, and thymosin beta4 predict metastasis and survival in early-stage non-small cell lung cancer. </w:t>
      </w:r>
      <w:r w:rsidRPr="006F7E9C">
        <w:rPr>
          <w:i/>
        </w:rPr>
        <w:t>Oncogene.</w:t>
      </w:r>
      <w:r w:rsidRPr="006F7E9C">
        <w:t xml:space="preserve"> </w:t>
      </w:r>
      <w:r w:rsidRPr="006F7E9C">
        <w:rPr>
          <w:b/>
        </w:rPr>
        <w:t>22</w:t>
      </w:r>
      <w:r w:rsidRPr="006F7E9C">
        <w:t xml:space="preserve"> (39), 8031-8041</w:t>
      </w:r>
      <w:r w:rsidR="004B38AD" w:rsidRPr="006F7E9C">
        <w:t xml:space="preserve"> </w:t>
      </w:r>
      <w:r w:rsidRPr="006F7E9C">
        <w:t>(2003).</w:t>
      </w:r>
    </w:p>
    <w:p w14:paraId="345488AC" w14:textId="77777777" w:rsidR="003E27CA" w:rsidRDefault="003E27CA" w:rsidP="00087087">
      <w:pPr>
        <w:pStyle w:val="EndNoteBibliography"/>
        <w:widowControl/>
        <w:jc w:val="left"/>
      </w:pPr>
    </w:p>
    <w:p w14:paraId="4867A73B" w14:textId="7F99B1AF" w:rsidR="00A31CB6" w:rsidRPr="006F7E9C" w:rsidRDefault="00A31CB6" w:rsidP="00087087">
      <w:pPr>
        <w:pStyle w:val="EndNoteBibliography"/>
        <w:widowControl/>
        <w:jc w:val="left"/>
      </w:pPr>
      <w:r w:rsidRPr="006F7E9C">
        <w:t>12</w:t>
      </w:r>
      <w:r w:rsidR="003E27CA">
        <w:t xml:space="preserve">. </w:t>
      </w:r>
      <w:r w:rsidRPr="006F7E9C">
        <w:t>Luo, J. H.</w:t>
      </w:r>
      <w:r w:rsidR="00106D1A" w:rsidRPr="006F7E9C">
        <w:rPr>
          <w:i/>
        </w:rPr>
        <w:t xml:space="preserve"> et al.</w:t>
      </w:r>
      <w:r w:rsidRPr="006F7E9C">
        <w:t xml:space="preserve"> Transcriptomic and genomic analysis of human hepatocellular carcinomas and hepatoblastomas. </w:t>
      </w:r>
      <w:r w:rsidRPr="006F7E9C">
        <w:rPr>
          <w:i/>
        </w:rPr>
        <w:t>Hepatology.</w:t>
      </w:r>
      <w:r w:rsidRPr="006F7E9C">
        <w:t xml:space="preserve"> </w:t>
      </w:r>
      <w:r w:rsidRPr="006F7E9C">
        <w:rPr>
          <w:b/>
        </w:rPr>
        <w:t>44</w:t>
      </w:r>
      <w:r w:rsidRPr="006F7E9C">
        <w:t xml:space="preserve"> (4), 1012-1024</w:t>
      </w:r>
      <w:r w:rsidR="004B38AD" w:rsidRPr="006F7E9C">
        <w:t xml:space="preserve"> </w:t>
      </w:r>
      <w:r w:rsidRPr="006F7E9C">
        <w:t>(2006).</w:t>
      </w:r>
    </w:p>
    <w:p w14:paraId="679DD917" w14:textId="77777777" w:rsidR="003E27CA" w:rsidRDefault="003E27CA" w:rsidP="00087087">
      <w:pPr>
        <w:pStyle w:val="EndNoteBibliography"/>
        <w:widowControl/>
        <w:jc w:val="left"/>
      </w:pPr>
    </w:p>
    <w:p w14:paraId="4B87632A" w14:textId="46427A57" w:rsidR="00A31CB6" w:rsidRPr="006F7E9C" w:rsidRDefault="00A31CB6" w:rsidP="00087087">
      <w:pPr>
        <w:pStyle w:val="EndNoteBibliography"/>
        <w:widowControl/>
        <w:jc w:val="left"/>
      </w:pPr>
      <w:r w:rsidRPr="006F7E9C">
        <w:t>13</w:t>
      </w:r>
      <w:r w:rsidR="003E27CA">
        <w:t xml:space="preserve">. </w:t>
      </w:r>
      <w:r w:rsidRPr="006F7E9C">
        <w:t>Guffanti, A.</w:t>
      </w:r>
      <w:r w:rsidR="00106D1A" w:rsidRPr="006F7E9C">
        <w:rPr>
          <w:i/>
        </w:rPr>
        <w:t xml:space="preserve"> et al.</w:t>
      </w:r>
      <w:r w:rsidRPr="006F7E9C">
        <w:t xml:space="preserve"> A transcriptional sketch of a primary human breast cancer by 454 deep sequencing. </w:t>
      </w:r>
      <w:r w:rsidRPr="006F7E9C">
        <w:rPr>
          <w:i/>
        </w:rPr>
        <w:t>BMC Genomics.</w:t>
      </w:r>
      <w:r w:rsidRPr="006F7E9C">
        <w:t xml:space="preserve"> </w:t>
      </w:r>
      <w:r w:rsidRPr="006F7E9C">
        <w:rPr>
          <w:b/>
        </w:rPr>
        <w:t>10</w:t>
      </w:r>
      <w:r w:rsidR="004B38AD" w:rsidRPr="006F7E9C">
        <w:rPr>
          <w:b/>
        </w:rPr>
        <w:t>,</w:t>
      </w:r>
      <w:r w:rsidRPr="006F7E9C">
        <w:t xml:space="preserve"> 163</w:t>
      </w:r>
      <w:r w:rsidR="004B38AD" w:rsidRPr="006F7E9C">
        <w:t xml:space="preserve"> </w:t>
      </w:r>
      <w:r w:rsidRPr="006F7E9C">
        <w:t>(2009).</w:t>
      </w:r>
    </w:p>
    <w:p w14:paraId="4C135842" w14:textId="77777777" w:rsidR="003E27CA" w:rsidRDefault="003E27CA" w:rsidP="00087087">
      <w:pPr>
        <w:pStyle w:val="EndNoteBibliography"/>
        <w:widowControl/>
        <w:jc w:val="left"/>
      </w:pPr>
    </w:p>
    <w:p w14:paraId="23F42F35" w14:textId="7F5C2781" w:rsidR="00A31CB6" w:rsidRPr="006F7E9C" w:rsidRDefault="00A31CB6" w:rsidP="00087087">
      <w:pPr>
        <w:pStyle w:val="EndNoteBibliography"/>
        <w:widowControl/>
        <w:jc w:val="left"/>
      </w:pPr>
      <w:r w:rsidRPr="006F7E9C">
        <w:t>14</w:t>
      </w:r>
      <w:r w:rsidR="003E27CA">
        <w:t xml:space="preserve">. </w:t>
      </w:r>
      <w:r w:rsidRPr="006F7E9C">
        <w:t>Cho, S. F.</w:t>
      </w:r>
      <w:r w:rsidR="00106D1A" w:rsidRPr="006F7E9C">
        <w:rPr>
          <w:i/>
        </w:rPr>
        <w:t xml:space="preserve"> et al.</w:t>
      </w:r>
      <w:r w:rsidRPr="006F7E9C">
        <w:t xml:space="preserve"> MALAT1 long non-coding RNA is overexpressed in multiple myeloma and may serve as a marker to predict disease progression. </w:t>
      </w:r>
      <w:r w:rsidRPr="006F7E9C">
        <w:rPr>
          <w:i/>
        </w:rPr>
        <w:t>BMC Cancer.</w:t>
      </w:r>
      <w:r w:rsidRPr="006F7E9C">
        <w:t xml:space="preserve"> </w:t>
      </w:r>
      <w:r w:rsidRPr="006F7E9C">
        <w:rPr>
          <w:b/>
        </w:rPr>
        <w:t>14</w:t>
      </w:r>
      <w:r w:rsidRPr="006F7E9C">
        <w:t xml:space="preserve"> 809</w:t>
      </w:r>
      <w:r w:rsidR="004B38AD" w:rsidRPr="006F7E9C">
        <w:t xml:space="preserve"> </w:t>
      </w:r>
      <w:r w:rsidRPr="006F7E9C">
        <w:t>(2014).</w:t>
      </w:r>
    </w:p>
    <w:p w14:paraId="2836864C" w14:textId="77777777" w:rsidR="003E27CA" w:rsidRDefault="003E27CA" w:rsidP="00087087">
      <w:pPr>
        <w:pStyle w:val="EndNoteBibliography"/>
        <w:widowControl/>
        <w:jc w:val="left"/>
      </w:pPr>
    </w:p>
    <w:p w14:paraId="69C3BBC6" w14:textId="0D648025" w:rsidR="00A31CB6" w:rsidRPr="006F7E9C" w:rsidRDefault="00A31CB6" w:rsidP="00087087">
      <w:pPr>
        <w:pStyle w:val="EndNoteBibliography"/>
        <w:widowControl/>
        <w:jc w:val="left"/>
      </w:pPr>
      <w:r w:rsidRPr="006F7E9C">
        <w:t>15</w:t>
      </w:r>
      <w:r w:rsidR="003E27CA">
        <w:t xml:space="preserve">. </w:t>
      </w:r>
      <w:r w:rsidRPr="006F7E9C">
        <w:t>Handa, H.</w:t>
      </w:r>
      <w:r w:rsidR="00106D1A" w:rsidRPr="006F7E9C">
        <w:rPr>
          <w:i/>
        </w:rPr>
        <w:t xml:space="preserve"> et al.</w:t>
      </w:r>
      <w:r w:rsidRPr="006F7E9C">
        <w:t xml:space="preserve"> Long non-coding RNA MALAT1 is an inducible stress response gene associated with extramedullary spread and poor prognosis of multiple myeloma. </w:t>
      </w:r>
      <w:r w:rsidRPr="006F7E9C">
        <w:rPr>
          <w:i/>
        </w:rPr>
        <w:t>British Journal of Haematology.</w:t>
      </w:r>
      <w:r w:rsidRPr="006F7E9C">
        <w:t xml:space="preserve"> </w:t>
      </w:r>
      <w:r w:rsidRPr="006F7E9C">
        <w:rPr>
          <w:b/>
        </w:rPr>
        <w:t>179</w:t>
      </w:r>
      <w:r w:rsidRPr="006F7E9C">
        <w:t xml:space="preserve"> (3), 449-460 (2017).</w:t>
      </w:r>
    </w:p>
    <w:p w14:paraId="0815CBF5" w14:textId="77777777" w:rsidR="003E27CA" w:rsidRDefault="003E27CA" w:rsidP="00087087">
      <w:pPr>
        <w:pStyle w:val="EndNoteBibliography"/>
        <w:widowControl/>
        <w:jc w:val="left"/>
      </w:pPr>
    </w:p>
    <w:p w14:paraId="15078BA0" w14:textId="6394BDB7" w:rsidR="00A31CB6" w:rsidRPr="006F7E9C" w:rsidRDefault="00A31CB6" w:rsidP="00087087">
      <w:pPr>
        <w:pStyle w:val="EndNoteBibliography"/>
        <w:widowControl/>
        <w:jc w:val="left"/>
      </w:pPr>
      <w:r w:rsidRPr="006F7E9C">
        <w:t>16</w:t>
      </w:r>
      <w:r w:rsidR="003E27CA">
        <w:t xml:space="preserve">. </w:t>
      </w:r>
      <w:r w:rsidRPr="006F7E9C">
        <w:t>Hu, Y.</w:t>
      </w:r>
      <w:r w:rsidR="00106D1A" w:rsidRPr="006F7E9C">
        <w:rPr>
          <w:i/>
        </w:rPr>
        <w:t xml:space="preserve"> et al.</w:t>
      </w:r>
      <w:r w:rsidRPr="006F7E9C">
        <w:t xml:space="preserve"> Targeting the MALAT1/PARP1/LIG3 complex induces DNA damage and apoptosis in multiple myeloma. </w:t>
      </w:r>
      <w:r w:rsidRPr="006F7E9C">
        <w:rPr>
          <w:i/>
        </w:rPr>
        <w:t>Leukemia.</w:t>
      </w:r>
      <w:r w:rsidRPr="006F7E9C">
        <w:t xml:space="preserve"> 10.1038/s41375-018-0104-2</w:t>
      </w:r>
      <w:r w:rsidR="004B38AD" w:rsidRPr="006F7E9C">
        <w:t xml:space="preserve"> </w:t>
      </w:r>
      <w:r w:rsidRPr="006F7E9C">
        <w:t>(2018).</w:t>
      </w:r>
    </w:p>
    <w:p w14:paraId="45A596B0" w14:textId="77777777" w:rsidR="003E27CA" w:rsidRDefault="003E27CA" w:rsidP="00087087">
      <w:pPr>
        <w:pStyle w:val="EndNoteBibliography"/>
        <w:widowControl/>
        <w:jc w:val="left"/>
      </w:pPr>
    </w:p>
    <w:p w14:paraId="5D8433CB" w14:textId="7A805422" w:rsidR="00A31CB6" w:rsidRPr="006F7E9C" w:rsidRDefault="00A31CB6" w:rsidP="00087087">
      <w:pPr>
        <w:pStyle w:val="EndNoteBibliography"/>
        <w:widowControl/>
        <w:jc w:val="left"/>
      </w:pPr>
      <w:r w:rsidRPr="006F7E9C">
        <w:t>17</w:t>
      </w:r>
      <w:r w:rsidR="003E27CA">
        <w:t xml:space="preserve">. </w:t>
      </w:r>
      <w:r w:rsidRPr="006F7E9C">
        <w:t>Lennox, K. A.</w:t>
      </w:r>
      <w:r w:rsidR="00130467">
        <w:t>,</w:t>
      </w:r>
      <w:r w:rsidRPr="006F7E9C">
        <w:t xml:space="preserve"> Behlke, M. A. Cellular localization of long non-coding RNAs affects silencing by RNAi more than by antisense oligonucleotides. </w:t>
      </w:r>
      <w:r w:rsidRPr="006F7E9C">
        <w:rPr>
          <w:i/>
        </w:rPr>
        <w:t>Nucleic Acids Research.</w:t>
      </w:r>
      <w:r w:rsidRPr="006F7E9C">
        <w:t xml:space="preserve"> </w:t>
      </w:r>
      <w:r w:rsidRPr="006F7E9C">
        <w:rPr>
          <w:b/>
        </w:rPr>
        <w:t>44</w:t>
      </w:r>
      <w:r w:rsidRPr="006F7E9C">
        <w:t xml:space="preserve"> (2), 863-877</w:t>
      </w:r>
      <w:r w:rsidR="004B38AD" w:rsidRPr="006F7E9C">
        <w:t xml:space="preserve"> </w:t>
      </w:r>
      <w:r w:rsidRPr="006F7E9C">
        <w:t>(2016).</w:t>
      </w:r>
    </w:p>
    <w:p w14:paraId="121402D5" w14:textId="77777777" w:rsidR="003E27CA" w:rsidRDefault="003E27CA" w:rsidP="00087087">
      <w:pPr>
        <w:pStyle w:val="EndNoteBibliography"/>
        <w:widowControl/>
        <w:jc w:val="left"/>
      </w:pPr>
    </w:p>
    <w:p w14:paraId="33C3D534" w14:textId="366743A6" w:rsidR="00A31CB6" w:rsidRPr="006F7E9C" w:rsidRDefault="00A31CB6" w:rsidP="00087087">
      <w:pPr>
        <w:pStyle w:val="EndNoteBibliography"/>
        <w:widowControl/>
        <w:jc w:val="left"/>
      </w:pPr>
      <w:r w:rsidRPr="006F7E9C">
        <w:t>18</w:t>
      </w:r>
      <w:r w:rsidR="003E27CA">
        <w:t xml:space="preserve">. </w:t>
      </w:r>
      <w:r w:rsidRPr="006F7E9C">
        <w:t>Kam, N. W., O'Connell, M., Wisdom, J. A.</w:t>
      </w:r>
      <w:r w:rsidR="00130467">
        <w:t>,</w:t>
      </w:r>
      <w:r w:rsidRPr="006F7E9C">
        <w:t xml:space="preserve"> Dai, H. Carbon nanotubes as multifunctional biological transporters and near-infrared agents for selective cancer cell destruction. </w:t>
      </w:r>
      <w:r w:rsidRPr="006F7E9C">
        <w:rPr>
          <w:i/>
        </w:rPr>
        <w:t>Proceedings of the National Academy of Sciences of the United States of America.</w:t>
      </w:r>
      <w:r w:rsidRPr="006F7E9C">
        <w:t xml:space="preserve"> </w:t>
      </w:r>
      <w:r w:rsidRPr="006F7E9C">
        <w:rPr>
          <w:b/>
        </w:rPr>
        <w:t>102</w:t>
      </w:r>
      <w:r w:rsidRPr="006F7E9C">
        <w:t xml:space="preserve"> (33), 11600-11605</w:t>
      </w:r>
      <w:r w:rsidR="004B38AD" w:rsidRPr="006F7E9C">
        <w:t xml:space="preserve"> </w:t>
      </w:r>
      <w:r w:rsidRPr="006F7E9C">
        <w:t>(2005).</w:t>
      </w:r>
    </w:p>
    <w:p w14:paraId="469E8BFE" w14:textId="77777777" w:rsidR="003E27CA" w:rsidRDefault="003E27CA" w:rsidP="00087087">
      <w:pPr>
        <w:pStyle w:val="EndNoteBibliography"/>
        <w:widowControl/>
        <w:jc w:val="left"/>
      </w:pPr>
    </w:p>
    <w:p w14:paraId="7AD6F94A" w14:textId="03439ABA" w:rsidR="00A31CB6" w:rsidRPr="006F7E9C" w:rsidRDefault="00A31CB6" w:rsidP="00087087">
      <w:pPr>
        <w:pStyle w:val="EndNoteBibliography"/>
        <w:widowControl/>
        <w:jc w:val="left"/>
      </w:pPr>
      <w:r w:rsidRPr="006F7E9C">
        <w:t>19</w:t>
      </w:r>
      <w:r w:rsidR="003E27CA">
        <w:t xml:space="preserve">. </w:t>
      </w:r>
      <w:r w:rsidRPr="006F7E9C">
        <w:t>Zeineldin, R., Al-Haik, M.</w:t>
      </w:r>
      <w:r w:rsidR="00130467">
        <w:t>,</w:t>
      </w:r>
      <w:r w:rsidRPr="006F7E9C">
        <w:t xml:space="preserve"> Hudson, L. G. Role of polyethylene glycol integrity in specific receptor targeting of carbon nanotubes to cancer cells. </w:t>
      </w:r>
      <w:r w:rsidRPr="006F7E9C">
        <w:rPr>
          <w:i/>
        </w:rPr>
        <w:t>Nano Letters.</w:t>
      </w:r>
      <w:r w:rsidRPr="006F7E9C">
        <w:t xml:space="preserve"> </w:t>
      </w:r>
      <w:r w:rsidRPr="006F7E9C">
        <w:rPr>
          <w:b/>
        </w:rPr>
        <w:t>9</w:t>
      </w:r>
      <w:r w:rsidRPr="006F7E9C">
        <w:t xml:space="preserve"> (2), 751-757</w:t>
      </w:r>
      <w:r w:rsidR="004B38AD" w:rsidRPr="006F7E9C">
        <w:t xml:space="preserve"> </w:t>
      </w:r>
      <w:r w:rsidRPr="006F7E9C">
        <w:t>(2009).</w:t>
      </w:r>
    </w:p>
    <w:p w14:paraId="16878450" w14:textId="77777777" w:rsidR="003E27CA" w:rsidRDefault="003E27CA" w:rsidP="00087087">
      <w:pPr>
        <w:pStyle w:val="EndNoteBibliography"/>
        <w:widowControl/>
        <w:jc w:val="left"/>
      </w:pPr>
    </w:p>
    <w:p w14:paraId="24267E13" w14:textId="5E91C174" w:rsidR="00A31CB6" w:rsidRPr="006F7E9C" w:rsidRDefault="00A31CB6" w:rsidP="00087087">
      <w:pPr>
        <w:pStyle w:val="EndNoteBibliography"/>
        <w:widowControl/>
        <w:jc w:val="left"/>
      </w:pPr>
      <w:r w:rsidRPr="006F7E9C">
        <w:t>20</w:t>
      </w:r>
      <w:r w:rsidR="003E27CA">
        <w:t xml:space="preserve">. </w:t>
      </w:r>
      <w:r w:rsidRPr="006F7E9C">
        <w:t xml:space="preserve">Amodio, N., D'Aquila, P., Passarino, G., </w:t>
      </w:r>
      <w:proofErr w:type="spellStart"/>
      <w:r w:rsidRPr="006F7E9C">
        <w:t>Tassone</w:t>
      </w:r>
      <w:proofErr w:type="spellEnd"/>
      <w:r w:rsidRPr="006F7E9C">
        <w:t>, P.</w:t>
      </w:r>
      <w:r w:rsidR="00130467">
        <w:t>,</w:t>
      </w:r>
      <w:r w:rsidRPr="006F7E9C">
        <w:t xml:space="preserve"> Bellizzi, D. Epigenetic modifications in multiple myeloma: recent advances on the role of DNA and histone methylation. </w:t>
      </w:r>
      <w:r w:rsidRPr="006F7E9C">
        <w:rPr>
          <w:i/>
        </w:rPr>
        <w:t>Expert Opinion on Therapeutic Targets.</w:t>
      </w:r>
      <w:r w:rsidRPr="006F7E9C">
        <w:t xml:space="preserve"> </w:t>
      </w:r>
      <w:r w:rsidRPr="006F7E9C">
        <w:rPr>
          <w:b/>
        </w:rPr>
        <w:t>21</w:t>
      </w:r>
      <w:r w:rsidRPr="006F7E9C">
        <w:t xml:space="preserve"> (1), 91-101</w:t>
      </w:r>
      <w:r w:rsidR="004B38AD" w:rsidRPr="006F7E9C">
        <w:t xml:space="preserve"> </w:t>
      </w:r>
      <w:r w:rsidRPr="006F7E9C">
        <w:t>(2017).</w:t>
      </w:r>
    </w:p>
    <w:p w14:paraId="67BBF8DA" w14:textId="77777777" w:rsidR="003E27CA" w:rsidRDefault="003E27CA" w:rsidP="00087087">
      <w:pPr>
        <w:pStyle w:val="EndNoteBibliography"/>
        <w:widowControl/>
        <w:jc w:val="left"/>
      </w:pPr>
    </w:p>
    <w:p w14:paraId="73BF71D8" w14:textId="4EA3926C" w:rsidR="00A31CB6" w:rsidRPr="006F7E9C" w:rsidRDefault="00A31CB6" w:rsidP="00087087">
      <w:pPr>
        <w:pStyle w:val="EndNoteBibliography"/>
        <w:widowControl/>
        <w:jc w:val="left"/>
      </w:pPr>
      <w:r w:rsidRPr="006F7E9C">
        <w:t>21</w:t>
      </w:r>
      <w:r w:rsidR="003E27CA">
        <w:t xml:space="preserve">. </w:t>
      </w:r>
      <w:r w:rsidRPr="006F7E9C">
        <w:t xml:space="preserve">Ahmad, N., Haider, S., Jagannathan, S., </w:t>
      </w:r>
      <w:proofErr w:type="spellStart"/>
      <w:r w:rsidRPr="006F7E9C">
        <w:t>Anaissie</w:t>
      </w:r>
      <w:proofErr w:type="spellEnd"/>
      <w:r w:rsidRPr="006F7E9C">
        <w:t>, E.</w:t>
      </w:r>
      <w:r w:rsidR="00130467">
        <w:t>,</w:t>
      </w:r>
      <w:r w:rsidRPr="006F7E9C">
        <w:t xml:space="preserve"> Driscoll, J. J. MicroRNA theragnostics for the clinical management of multiple myeloma. </w:t>
      </w:r>
      <w:r w:rsidRPr="006F7E9C">
        <w:rPr>
          <w:i/>
        </w:rPr>
        <w:t>Leukemia.</w:t>
      </w:r>
      <w:r w:rsidRPr="006F7E9C">
        <w:t xml:space="preserve"> </w:t>
      </w:r>
      <w:r w:rsidRPr="006F7E9C">
        <w:rPr>
          <w:b/>
        </w:rPr>
        <w:t>28</w:t>
      </w:r>
      <w:r w:rsidRPr="006F7E9C">
        <w:t xml:space="preserve"> (4), 732-738</w:t>
      </w:r>
      <w:r w:rsidR="004B38AD" w:rsidRPr="006F7E9C">
        <w:t xml:space="preserve"> </w:t>
      </w:r>
      <w:r w:rsidRPr="006F7E9C">
        <w:t>(2014).</w:t>
      </w:r>
    </w:p>
    <w:p w14:paraId="140F766E" w14:textId="77777777" w:rsidR="003E27CA" w:rsidRDefault="003E27CA" w:rsidP="00087087">
      <w:pPr>
        <w:pStyle w:val="EndNoteBibliography"/>
        <w:widowControl/>
        <w:jc w:val="left"/>
      </w:pPr>
    </w:p>
    <w:p w14:paraId="127F6E99" w14:textId="743513AC" w:rsidR="00A31CB6" w:rsidRPr="006F7E9C" w:rsidRDefault="00A31CB6" w:rsidP="00087087">
      <w:pPr>
        <w:pStyle w:val="EndNoteBibliography"/>
        <w:widowControl/>
        <w:jc w:val="left"/>
      </w:pPr>
      <w:r w:rsidRPr="006F7E9C">
        <w:t>22</w:t>
      </w:r>
      <w:r w:rsidR="003E27CA">
        <w:t xml:space="preserve">. </w:t>
      </w:r>
      <w:r w:rsidRPr="006F7E9C">
        <w:t>Amodio, N.</w:t>
      </w:r>
      <w:r w:rsidR="00106D1A" w:rsidRPr="006F7E9C">
        <w:rPr>
          <w:i/>
        </w:rPr>
        <w:t xml:space="preserve"> et al.</w:t>
      </w:r>
      <w:r w:rsidRPr="006F7E9C">
        <w:t xml:space="preserve"> Drugging the lncRNA MALAT1 </w:t>
      </w:r>
      <w:r w:rsidR="00106D1A" w:rsidRPr="006F7E9C">
        <w:rPr>
          <w:i/>
        </w:rPr>
        <w:t>via</w:t>
      </w:r>
      <w:r w:rsidRPr="006F7E9C">
        <w:t xml:space="preserve"> LNA gapmeR ASO inhibits gene expression of proteasome subunits and triggers anti-multiple myeloma activity. </w:t>
      </w:r>
      <w:r w:rsidRPr="006F7E9C">
        <w:rPr>
          <w:i/>
        </w:rPr>
        <w:t>Leukemia.</w:t>
      </w:r>
      <w:r w:rsidRPr="006F7E9C">
        <w:t xml:space="preserve"> 10.1038/s41375-018-0067-3</w:t>
      </w:r>
      <w:r w:rsidR="004B38AD" w:rsidRPr="006F7E9C">
        <w:t xml:space="preserve"> </w:t>
      </w:r>
      <w:r w:rsidRPr="006F7E9C">
        <w:t>(2018).</w:t>
      </w:r>
    </w:p>
    <w:p w14:paraId="6D81C0C1" w14:textId="77777777" w:rsidR="003E27CA" w:rsidRDefault="003E27CA" w:rsidP="00087087">
      <w:pPr>
        <w:pStyle w:val="EndNoteBibliography"/>
        <w:widowControl/>
        <w:jc w:val="left"/>
      </w:pPr>
    </w:p>
    <w:p w14:paraId="3DC29243" w14:textId="3340908A" w:rsidR="00A31CB6" w:rsidRPr="006F7E9C" w:rsidRDefault="00A31CB6" w:rsidP="00087087">
      <w:pPr>
        <w:pStyle w:val="EndNoteBibliography"/>
        <w:widowControl/>
        <w:jc w:val="left"/>
      </w:pPr>
      <w:r w:rsidRPr="006F7E9C">
        <w:t>23</w:t>
      </w:r>
      <w:r w:rsidR="003E27CA">
        <w:t xml:space="preserve">. </w:t>
      </w:r>
      <w:r w:rsidRPr="006F7E9C">
        <w:t xml:space="preserve">Highleyman, L. FDA approves fomivirsen, famciclovir, and Thalidomide. Food and Drug Administration. </w:t>
      </w:r>
      <w:r w:rsidRPr="006F7E9C">
        <w:rPr>
          <w:i/>
        </w:rPr>
        <w:t>BETA.</w:t>
      </w:r>
      <w:r w:rsidRPr="006F7E9C">
        <w:t xml:space="preserve"> </w:t>
      </w:r>
      <w:r w:rsidRPr="006F7E9C">
        <w:rPr>
          <w:b/>
        </w:rPr>
        <w:t>5</w:t>
      </w:r>
      <w:r w:rsidR="004B38AD" w:rsidRPr="006F7E9C">
        <w:t xml:space="preserve"> </w:t>
      </w:r>
      <w:r w:rsidRPr="006F7E9C">
        <w:t>(1998).</w:t>
      </w:r>
    </w:p>
    <w:p w14:paraId="659FE825" w14:textId="77777777" w:rsidR="003E27CA" w:rsidRDefault="003E27CA" w:rsidP="00087087">
      <w:pPr>
        <w:pStyle w:val="EndNoteBibliography"/>
        <w:widowControl/>
        <w:jc w:val="left"/>
      </w:pPr>
    </w:p>
    <w:p w14:paraId="6C71F465" w14:textId="492EB456" w:rsidR="00A31CB6" w:rsidRPr="006F7E9C" w:rsidRDefault="00A31CB6" w:rsidP="00087087">
      <w:pPr>
        <w:pStyle w:val="EndNoteBibliography"/>
        <w:widowControl/>
        <w:jc w:val="left"/>
      </w:pPr>
      <w:r w:rsidRPr="006F7E9C">
        <w:t>24</w:t>
      </w:r>
      <w:r w:rsidR="003E27CA">
        <w:t xml:space="preserve">. </w:t>
      </w:r>
      <w:r w:rsidRPr="006F7E9C">
        <w:t>Smith, R. J.</w:t>
      </w:r>
      <w:r w:rsidR="00130467">
        <w:t>,</w:t>
      </w:r>
      <w:r w:rsidRPr="006F7E9C">
        <w:t xml:space="preserve"> Hiatt, W. R. Two new drugs for homozygous familial hypercholesterolemia: managing benefits and risks in a rare disorder. </w:t>
      </w:r>
      <w:r w:rsidRPr="006F7E9C">
        <w:rPr>
          <w:i/>
        </w:rPr>
        <w:t>JAMA Internal Medicine.</w:t>
      </w:r>
      <w:r w:rsidRPr="006F7E9C">
        <w:t xml:space="preserve"> </w:t>
      </w:r>
      <w:r w:rsidRPr="006F7E9C">
        <w:rPr>
          <w:b/>
        </w:rPr>
        <w:t>173</w:t>
      </w:r>
      <w:r w:rsidRPr="006F7E9C">
        <w:t xml:space="preserve"> (16), 1491-1492</w:t>
      </w:r>
      <w:r w:rsidR="004B38AD" w:rsidRPr="006F7E9C">
        <w:t xml:space="preserve"> </w:t>
      </w:r>
      <w:r w:rsidRPr="006F7E9C">
        <w:t>(2013).</w:t>
      </w:r>
    </w:p>
    <w:p w14:paraId="6E6D6010" w14:textId="77777777" w:rsidR="003E27CA" w:rsidRDefault="003E27CA" w:rsidP="00087087">
      <w:pPr>
        <w:pStyle w:val="EndNoteBibliography"/>
        <w:widowControl/>
        <w:jc w:val="left"/>
      </w:pPr>
    </w:p>
    <w:p w14:paraId="6AB9C1A5" w14:textId="1FC914F2" w:rsidR="00A31CB6" w:rsidRPr="006F7E9C" w:rsidRDefault="00A31CB6" w:rsidP="00087087">
      <w:pPr>
        <w:pStyle w:val="EndNoteBibliography"/>
        <w:widowControl/>
        <w:jc w:val="left"/>
      </w:pPr>
      <w:r w:rsidRPr="006F7E9C">
        <w:t>25</w:t>
      </w:r>
      <w:r w:rsidR="003E27CA">
        <w:t xml:space="preserve">. </w:t>
      </w:r>
      <w:r w:rsidRPr="006F7E9C">
        <w:t xml:space="preserve">Aartsma-Rus, A. FDA Approval of Nusinersen for Spinal Muscular Atrophy Makes 2016 the Year of Splice Modulating Oligonucleotides. </w:t>
      </w:r>
      <w:r w:rsidRPr="006F7E9C">
        <w:rPr>
          <w:i/>
        </w:rPr>
        <w:t>Nucleic Acid Therapeutics.</w:t>
      </w:r>
      <w:r w:rsidRPr="006F7E9C">
        <w:t xml:space="preserve"> </w:t>
      </w:r>
      <w:r w:rsidRPr="006F7E9C">
        <w:rPr>
          <w:b/>
        </w:rPr>
        <w:t>27</w:t>
      </w:r>
      <w:r w:rsidRPr="006F7E9C">
        <w:t xml:space="preserve"> (2), 67-69</w:t>
      </w:r>
      <w:r w:rsidR="004B38AD" w:rsidRPr="006F7E9C">
        <w:t xml:space="preserve"> </w:t>
      </w:r>
      <w:r w:rsidRPr="006F7E9C">
        <w:t>(2017).</w:t>
      </w:r>
    </w:p>
    <w:p w14:paraId="0A651390" w14:textId="77777777" w:rsidR="003E27CA" w:rsidRDefault="003E27CA" w:rsidP="00087087">
      <w:pPr>
        <w:pStyle w:val="EndNoteBibliography"/>
        <w:widowControl/>
        <w:jc w:val="left"/>
      </w:pPr>
    </w:p>
    <w:p w14:paraId="7346D9FD" w14:textId="17480514" w:rsidR="00A31CB6" w:rsidRPr="006F7E9C" w:rsidRDefault="00A31CB6" w:rsidP="00087087">
      <w:pPr>
        <w:pStyle w:val="EndNoteBibliography"/>
        <w:widowControl/>
        <w:jc w:val="left"/>
      </w:pPr>
      <w:r w:rsidRPr="006F7E9C">
        <w:t>26</w:t>
      </w:r>
      <w:r w:rsidR="003E27CA">
        <w:t xml:space="preserve">. </w:t>
      </w:r>
      <w:r w:rsidRPr="006F7E9C">
        <w:t>Nelson, S. F.</w:t>
      </w:r>
      <w:r w:rsidR="00130467">
        <w:t>,</w:t>
      </w:r>
      <w:r w:rsidRPr="006F7E9C">
        <w:t xml:space="preserve"> Miceli, M. C. FDA Approval of Eteplirsen for Muscular Dystrophy. </w:t>
      </w:r>
      <w:r w:rsidRPr="006F7E9C">
        <w:rPr>
          <w:i/>
        </w:rPr>
        <w:t>The Journal of the American Medical Association.</w:t>
      </w:r>
      <w:r w:rsidRPr="006F7E9C">
        <w:t xml:space="preserve"> </w:t>
      </w:r>
      <w:r w:rsidRPr="006F7E9C">
        <w:rPr>
          <w:b/>
        </w:rPr>
        <w:t>317</w:t>
      </w:r>
      <w:r w:rsidRPr="006F7E9C">
        <w:t xml:space="preserve"> (14), 1480</w:t>
      </w:r>
      <w:r w:rsidR="004B38AD" w:rsidRPr="006F7E9C">
        <w:t xml:space="preserve"> </w:t>
      </w:r>
      <w:r w:rsidRPr="006F7E9C">
        <w:t>(2017).</w:t>
      </w:r>
    </w:p>
    <w:p w14:paraId="01C7527B" w14:textId="77777777" w:rsidR="003E27CA" w:rsidRDefault="003E27CA" w:rsidP="00087087">
      <w:pPr>
        <w:pStyle w:val="EndNoteBibliography"/>
        <w:widowControl/>
        <w:jc w:val="left"/>
      </w:pPr>
    </w:p>
    <w:p w14:paraId="0025B334" w14:textId="732F886E" w:rsidR="00A31CB6" w:rsidRPr="006F7E9C" w:rsidRDefault="00A31CB6" w:rsidP="00087087">
      <w:pPr>
        <w:pStyle w:val="EndNoteBibliography"/>
        <w:widowControl/>
        <w:jc w:val="left"/>
      </w:pPr>
      <w:r w:rsidRPr="006F7E9C">
        <w:t>27</w:t>
      </w:r>
      <w:r w:rsidR="003E27CA">
        <w:t xml:space="preserve">. </w:t>
      </w:r>
      <w:r w:rsidRPr="006F7E9C">
        <w:t>Liu, Z., Sun, X., Nakayama-</w:t>
      </w:r>
      <w:proofErr w:type="spellStart"/>
      <w:r w:rsidRPr="006F7E9C">
        <w:t>Ratchford</w:t>
      </w:r>
      <w:proofErr w:type="spellEnd"/>
      <w:r w:rsidRPr="006F7E9C">
        <w:t>, N.</w:t>
      </w:r>
      <w:r w:rsidR="00130467">
        <w:t>,</w:t>
      </w:r>
      <w:r w:rsidRPr="006F7E9C">
        <w:t xml:space="preserve"> Dai, H. Supramolecular chemistry on water-soluble carbon nanotubes for drug loading and delivery. </w:t>
      </w:r>
      <w:r w:rsidRPr="006F7E9C">
        <w:rPr>
          <w:i/>
        </w:rPr>
        <w:t>American Chemical Society Nano.</w:t>
      </w:r>
      <w:r w:rsidRPr="006F7E9C">
        <w:t xml:space="preserve"> </w:t>
      </w:r>
      <w:r w:rsidRPr="006F7E9C">
        <w:rPr>
          <w:b/>
        </w:rPr>
        <w:t>1</w:t>
      </w:r>
      <w:r w:rsidRPr="006F7E9C">
        <w:t xml:space="preserve"> (1), 50-56</w:t>
      </w:r>
      <w:r w:rsidR="004B38AD" w:rsidRPr="006F7E9C">
        <w:t xml:space="preserve"> </w:t>
      </w:r>
      <w:r w:rsidRPr="006F7E9C">
        <w:t>(2007).</w:t>
      </w:r>
    </w:p>
    <w:p w14:paraId="790AAA44" w14:textId="77777777" w:rsidR="003E27CA" w:rsidRDefault="003E27CA" w:rsidP="00087087">
      <w:pPr>
        <w:pStyle w:val="EndNoteBibliography"/>
        <w:widowControl/>
        <w:jc w:val="left"/>
      </w:pPr>
    </w:p>
    <w:p w14:paraId="415881C5" w14:textId="0191D9D4" w:rsidR="00A31CB6" w:rsidRPr="006F7E9C" w:rsidRDefault="00A31CB6" w:rsidP="00087087">
      <w:pPr>
        <w:pStyle w:val="EndNoteBibliography"/>
        <w:widowControl/>
        <w:jc w:val="left"/>
      </w:pPr>
      <w:r w:rsidRPr="006F7E9C">
        <w:t>28</w:t>
      </w:r>
      <w:r w:rsidR="003E27CA">
        <w:t xml:space="preserve">. </w:t>
      </w:r>
      <w:r w:rsidRPr="006F7E9C">
        <w:t>Ali-Boucetta, H.</w:t>
      </w:r>
      <w:r w:rsidR="00106D1A" w:rsidRPr="006F7E9C">
        <w:rPr>
          <w:i/>
        </w:rPr>
        <w:t xml:space="preserve"> et al.</w:t>
      </w:r>
      <w:r w:rsidRPr="006F7E9C">
        <w:t xml:space="preserve"> Multiwalled carbon nanotube-doxorubicin supramolecular complexes for cancer therapeutics. </w:t>
      </w:r>
      <w:r w:rsidRPr="006F7E9C">
        <w:rPr>
          <w:i/>
        </w:rPr>
        <w:t>Chemical communications (Cambridge).</w:t>
      </w:r>
      <w:r w:rsidRPr="006F7E9C">
        <w:t xml:space="preserve"> (4), 459-461</w:t>
      </w:r>
      <w:r w:rsidR="004B38AD" w:rsidRPr="006F7E9C">
        <w:t xml:space="preserve"> </w:t>
      </w:r>
      <w:r w:rsidRPr="006F7E9C">
        <w:t>(2008).</w:t>
      </w:r>
    </w:p>
    <w:p w14:paraId="278B30E3" w14:textId="77777777" w:rsidR="003E27CA" w:rsidRDefault="003E27CA" w:rsidP="00087087">
      <w:pPr>
        <w:pStyle w:val="EndNoteBibliography"/>
        <w:widowControl/>
        <w:jc w:val="left"/>
      </w:pPr>
    </w:p>
    <w:p w14:paraId="7B773F07" w14:textId="62377ECF" w:rsidR="00A31CB6" w:rsidRPr="006F7E9C" w:rsidRDefault="00A31CB6" w:rsidP="00087087">
      <w:pPr>
        <w:pStyle w:val="EndNoteBibliography"/>
        <w:widowControl/>
        <w:jc w:val="left"/>
      </w:pPr>
      <w:r w:rsidRPr="006F7E9C">
        <w:t>29</w:t>
      </w:r>
      <w:r w:rsidR="003E27CA">
        <w:t xml:space="preserve">. </w:t>
      </w:r>
      <w:r w:rsidRPr="006F7E9C">
        <w:t>Bianco, A., Kostarelos, K., Partidos, C. D.</w:t>
      </w:r>
      <w:r w:rsidR="00130467">
        <w:t>,</w:t>
      </w:r>
      <w:r w:rsidRPr="006F7E9C">
        <w:t xml:space="preserve"> Prato, M. Biomedical applications of functionalised carbon nanotubes. </w:t>
      </w:r>
      <w:r w:rsidRPr="006F7E9C">
        <w:rPr>
          <w:i/>
        </w:rPr>
        <w:t>Chemical communications (Cambridge).</w:t>
      </w:r>
      <w:r w:rsidRPr="006F7E9C">
        <w:t xml:space="preserve"> (5), 571-577</w:t>
      </w:r>
      <w:r w:rsidR="004B38AD" w:rsidRPr="006F7E9C">
        <w:t xml:space="preserve"> </w:t>
      </w:r>
      <w:r w:rsidRPr="006F7E9C">
        <w:t>(2005).</w:t>
      </w:r>
    </w:p>
    <w:p w14:paraId="6C92B3A6" w14:textId="77777777" w:rsidR="003E27CA" w:rsidRDefault="003E27CA" w:rsidP="00087087">
      <w:pPr>
        <w:pStyle w:val="EndNoteBibliography"/>
        <w:widowControl/>
        <w:jc w:val="left"/>
      </w:pPr>
    </w:p>
    <w:p w14:paraId="28B9DD51" w14:textId="17CC7E7C" w:rsidR="00A31CB6" w:rsidRPr="006F7E9C" w:rsidRDefault="00A31CB6" w:rsidP="00087087">
      <w:pPr>
        <w:pStyle w:val="EndNoteBibliography"/>
        <w:widowControl/>
        <w:jc w:val="left"/>
      </w:pPr>
      <w:r w:rsidRPr="006F7E9C">
        <w:t>30</w:t>
      </w:r>
      <w:r w:rsidR="003E27CA">
        <w:t xml:space="preserve">. </w:t>
      </w:r>
      <w:r w:rsidRPr="006F7E9C">
        <w:t xml:space="preserve">Hadidi, N., Kobarfard, F., </w:t>
      </w:r>
      <w:proofErr w:type="spellStart"/>
      <w:r w:rsidRPr="006F7E9C">
        <w:t>Nafissi-Varcheh</w:t>
      </w:r>
      <w:proofErr w:type="spellEnd"/>
      <w:r w:rsidRPr="006F7E9C">
        <w:t>, N.</w:t>
      </w:r>
      <w:r w:rsidR="00130467">
        <w:t>,</w:t>
      </w:r>
      <w:r w:rsidRPr="006F7E9C">
        <w:t xml:space="preserve"> Aboofazeli, R. Optimization of single-walled carbon nanotube solubility by noncovalent PEGylation using experimental design methods. </w:t>
      </w:r>
      <w:r w:rsidRPr="006F7E9C">
        <w:rPr>
          <w:i/>
        </w:rPr>
        <w:t>International Journal of Nanomedicine.</w:t>
      </w:r>
      <w:r w:rsidRPr="006F7E9C">
        <w:t xml:space="preserve"> </w:t>
      </w:r>
      <w:r w:rsidRPr="006F7E9C">
        <w:rPr>
          <w:b/>
        </w:rPr>
        <w:t>6</w:t>
      </w:r>
      <w:r w:rsidRPr="006F7E9C">
        <w:t xml:space="preserve"> 737-746</w:t>
      </w:r>
      <w:r w:rsidR="004B38AD" w:rsidRPr="006F7E9C">
        <w:t xml:space="preserve"> </w:t>
      </w:r>
      <w:r w:rsidRPr="006F7E9C">
        <w:t>(2011).</w:t>
      </w:r>
    </w:p>
    <w:p w14:paraId="6459E854" w14:textId="77777777" w:rsidR="003E27CA" w:rsidRDefault="003E27CA" w:rsidP="00087087">
      <w:pPr>
        <w:pStyle w:val="EndNoteBibliography"/>
        <w:widowControl/>
        <w:jc w:val="left"/>
      </w:pPr>
    </w:p>
    <w:p w14:paraId="7D6C23F2" w14:textId="1B1D1771" w:rsidR="00A31CB6" w:rsidRPr="006F7E9C" w:rsidRDefault="00A31CB6" w:rsidP="00087087">
      <w:pPr>
        <w:pStyle w:val="EndNoteBibliography"/>
        <w:widowControl/>
        <w:jc w:val="left"/>
      </w:pPr>
      <w:r w:rsidRPr="006F7E9C">
        <w:t>31</w:t>
      </w:r>
      <w:r w:rsidR="003E27CA">
        <w:t xml:space="preserve">. </w:t>
      </w:r>
      <w:r w:rsidRPr="006F7E9C">
        <w:t>Padilla-Parra, S.</w:t>
      </w:r>
      <w:r w:rsidR="00106D1A" w:rsidRPr="006F7E9C">
        <w:rPr>
          <w:i/>
        </w:rPr>
        <w:t xml:space="preserve"> et al.</w:t>
      </w:r>
      <w:r w:rsidRPr="006F7E9C">
        <w:t xml:space="preserve"> Quantitative imaging of endosome acidification and single retrovirus fusion with distinct pools of early endosomes. </w:t>
      </w:r>
      <w:r w:rsidRPr="006F7E9C">
        <w:rPr>
          <w:i/>
        </w:rPr>
        <w:t>Proceedings of the National Academy of Sciences of the United States of America.</w:t>
      </w:r>
      <w:r w:rsidR="00106D1A" w:rsidRPr="006F7E9C">
        <w:t xml:space="preserve"> </w:t>
      </w:r>
      <w:r w:rsidRPr="006F7E9C">
        <w:rPr>
          <w:b/>
        </w:rPr>
        <w:t>109</w:t>
      </w:r>
      <w:r w:rsidRPr="006F7E9C">
        <w:t xml:space="preserve"> (43), 17627-17632</w:t>
      </w:r>
      <w:r w:rsidR="004B38AD" w:rsidRPr="006F7E9C">
        <w:t xml:space="preserve"> </w:t>
      </w:r>
      <w:r w:rsidRPr="006F7E9C">
        <w:t>(2012).</w:t>
      </w:r>
    </w:p>
    <w:p w14:paraId="6198F317" w14:textId="77777777" w:rsidR="003E27CA" w:rsidRDefault="003E27CA" w:rsidP="00087087">
      <w:pPr>
        <w:pStyle w:val="EndNoteBibliography"/>
        <w:widowControl/>
        <w:jc w:val="left"/>
      </w:pPr>
    </w:p>
    <w:p w14:paraId="38ABEB9B" w14:textId="4A131B13" w:rsidR="00A31CB6" w:rsidRPr="006F7E9C" w:rsidRDefault="00A31CB6" w:rsidP="00087087">
      <w:pPr>
        <w:pStyle w:val="EndNoteBibliography"/>
        <w:widowControl/>
        <w:jc w:val="left"/>
      </w:pPr>
      <w:r w:rsidRPr="006F7E9C">
        <w:t>32</w:t>
      </w:r>
      <w:r w:rsidR="003E27CA">
        <w:t xml:space="preserve">. </w:t>
      </w:r>
      <w:r w:rsidRPr="006F7E9C">
        <w:t>Wu, H., Zhu, L.</w:t>
      </w:r>
      <w:r w:rsidR="00130467">
        <w:t>,</w:t>
      </w:r>
      <w:r w:rsidRPr="006F7E9C">
        <w:t xml:space="preserve"> Torchilin, V. P. pH-sensitive poly(histidine)-PEG/DSPE-PEG co-polymer micelles for cytosolic drug delivery. </w:t>
      </w:r>
      <w:r w:rsidRPr="006F7E9C">
        <w:rPr>
          <w:i/>
        </w:rPr>
        <w:t>Biomaterials.</w:t>
      </w:r>
      <w:r w:rsidRPr="006F7E9C">
        <w:t xml:space="preserve"> </w:t>
      </w:r>
      <w:r w:rsidRPr="006F7E9C">
        <w:rPr>
          <w:b/>
        </w:rPr>
        <w:t>34</w:t>
      </w:r>
      <w:r w:rsidRPr="006F7E9C">
        <w:t xml:space="preserve"> (4), 1213-1222</w:t>
      </w:r>
      <w:r w:rsidR="004B38AD" w:rsidRPr="006F7E9C">
        <w:t xml:space="preserve"> </w:t>
      </w:r>
      <w:r w:rsidRPr="006F7E9C">
        <w:t>(2013).</w:t>
      </w:r>
    </w:p>
    <w:p w14:paraId="607B77A7" w14:textId="77777777" w:rsidR="003E27CA" w:rsidRDefault="003E27CA" w:rsidP="00087087">
      <w:pPr>
        <w:pStyle w:val="EndNoteBibliography"/>
        <w:widowControl/>
        <w:jc w:val="left"/>
      </w:pPr>
    </w:p>
    <w:p w14:paraId="367A7A57" w14:textId="2C693102" w:rsidR="00A31CB6" w:rsidRPr="006F7E9C" w:rsidRDefault="00A31CB6" w:rsidP="00087087">
      <w:pPr>
        <w:pStyle w:val="EndNoteBibliography"/>
        <w:widowControl/>
        <w:jc w:val="left"/>
      </w:pPr>
      <w:r w:rsidRPr="006F7E9C">
        <w:lastRenderedPageBreak/>
        <w:t>33</w:t>
      </w:r>
      <w:r w:rsidR="003E27CA">
        <w:t xml:space="preserve">. </w:t>
      </w:r>
      <w:r w:rsidRPr="006F7E9C">
        <w:t>Oishi, M., Nagatsugi, F., Sasaki, S., Nagasaki, Y.</w:t>
      </w:r>
      <w:r w:rsidR="00130467">
        <w:t>,</w:t>
      </w:r>
      <w:r w:rsidRPr="006F7E9C">
        <w:t xml:space="preserve"> Kataoka, K. Smart polyion complex micelles for targeted intracellular delivery of PEGylated antisense oligonucleotides containing acid-labile linkages. </w:t>
      </w:r>
      <w:r w:rsidRPr="006F7E9C">
        <w:rPr>
          <w:i/>
        </w:rPr>
        <w:t>Chembiochem.</w:t>
      </w:r>
      <w:r w:rsidRPr="006F7E9C">
        <w:t xml:space="preserve"> </w:t>
      </w:r>
      <w:r w:rsidRPr="006F7E9C">
        <w:rPr>
          <w:b/>
        </w:rPr>
        <w:t>6</w:t>
      </w:r>
      <w:r w:rsidRPr="006F7E9C">
        <w:t xml:space="preserve"> (4), 718-725, (2005).</w:t>
      </w:r>
    </w:p>
    <w:p w14:paraId="7001F662" w14:textId="77777777" w:rsidR="003E27CA" w:rsidRDefault="003E27CA" w:rsidP="00087087">
      <w:pPr>
        <w:pStyle w:val="EndNoteBibliography"/>
        <w:widowControl/>
        <w:jc w:val="left"/>
      </w:pPr>
    </w:p>
    <w:p w14:paraId="13B43E10" w14:textId="77B9A5B5" w:rsidR="00A31CB6" w:rsidRPr="006F7E9C" w:rsidRDefault="00A31CB6" w:rsidP="00087087">
      <w:pPr>
        <w:pStyle w:val="EndNoteBibliography"/>
        <w:widowControl/>
        <w:jc w:val="left"/>
      </w:pPr>
      <w:r w:rsidRPr="006F7E9C">
        <w:t>34</w:t>
      </w:r>
      <w:r w:rsidR="003E27CA">
        <w:t xml:space="preserve">. </w:t>
      </w:r>
      <w:r w:rsidRPr="006F7E9C">
        <w:t>Dong, H., Ding, L., Yan, F., Ji, H.</w:t>
      </w:r>
      <w:r w:rsidR="00130467">
        <w:t>,</w:t>
      </w:r>
      <w:r w:rsidRPr="006F7E9C">
        <w:t xml:space="preserve"> Ju, H. The use of polyethylenimine-grafted graphene nanoribbon for cellular delivery of locked nucleic acid modified molecular beacon for recognition of microRNA. </w:t>
      </w:r>
      <w:r w:rsidRPr="006F7E9C">
        <w:rPr>
          <w:i/>
        </w:rPr>
        <w:t>Biomaterials.</w:t>
      </w:r>
      <w:r w:rsidRPr="006F7E9C">
        <w:t xml:space="preserve"> </w:t>
      </w:r>
      <w:r w:rsidRPr="006F7E9C">
        <w:rPr>
          <w:b/>
        </w:rPr>
        <w:t>32</w:t>
      </w:r>
      <w:r w:rsidRPr="006F7E9C">
        <w:t xml:space="preserve"> (15), 3875-3882</w:t>
      </w:r>
      <w:r w:rsidR="004B38AD" w:rsidRPr="006F7E9C">
        <w:t xml:space="preserve"> </w:t>
      </w:r>
      <w:r w:rsidRPr="006F7E9C">
        <w:t>(2011).</w:t>
      </w:r>
    </w:p>
    <w:p w14:paraId="07C8BEA4" w14:textId="77777777" w:rsidR="003E27CA" w:rsidRDefault="003E27CA" w:rsidP="00087087">
      <w:pPr>
        <w:pStyle w:val="EndNoteBibliography"/>
        <w:widowControl/>
        <w:jc w:val="left"/>
      </w:pPr>
    </w:p>
    <w:p w14:paraId="04BDB938" w14:textId="1956C8B8" w:rsidR="00A31CB6" w:rsidRPr="006F7E9C" w:rsidRDefault="00A31CB6" w:rsidP="00087087">
      <w:pPr>
        <w:pStyle w:val="EndNoteBibliography"/>
        <w:widowControl/>
        <w:jc w:val="left"/>
      </w:pPr>
      <w:r w:rsidRPr="006F7E9C">
        <w:t>35</w:t>
      </w:r>
      <w:r w:rsidR="003E27CA">
        <w:t xml:space="preserve">. </w:t>
      </w:r>
      <w:r w:rsidRPr="006F7E9C">
        <w:t>Arunachalam, B., Phan, U. T., Geuze, H. J.</w:t>
      </w:r>
      <w:r w:rsidR="00130467">
        <w:t>,</w:t>
      </w:r>
      <w:r w:rsidRPr="006F7E9C">
        <w:t xml:space="preserve"> Cresswell, P. Enzymatic reduction of disulfide bonds in lysosomes: characterization of a gamma-interferon-inducible lysosomal thiol reductase (GILT). </w:t>
      </w:r>
      <w:r w:rsidRPr="006F7E9C">
        <w:rPr>
          <w:i/>
        </w:rPr>
        <w:t>Proceedings of the National Academy of Sciences of the United States of America.</w:t>
      </w:r>
      <w:r w:rsidR="00106D1A" w:rsidRPr="006F7E9C">
        <w:t xml:space="preserve"> </w:t>
      </w:r>
      <w:r w:rsidRPr="006F7E9C">
        <w:rPr>
          <w:b/>
        </w:rPr>
        <w:t>97</w:t>
      </w:r>
      <w:r w:rsidRPr="006F7E9C">
        <w:t xml:space="preserve"> (2), 745-750</w:t>
      </w:r>
      <w:r w:rsidR="004B38AD" w:rsidRPr="006F7E9C">
        <w:t xml:space="preserve"> </w:t>
      </w:r>
      <w:r w:rsidRPr="006F7E9C">
        <w:t>(2000).</w:t>
      </w:r>
    </w:p>
    <w:p w14:paraId="58A8CE69" w14:textId="77777777" w:rsidR="00BA3CA1" w:rsidRDefault="00BA3CA1" w:rsidP="00087087">
      <w:pPr>
        <w:pStyle w:val="EndNoteBibliography"/>
        <w:widowControl/>
        <w:jc w:val="left"/>
      </w:pPr>
    </w:p>
    <w:p w14:paraId="7D773ECE" w14:textId="210C3B6C" w:rsidR="00A31CB6" w:rsidRPr="006F7E9C" w:rsidRDefault="00A31CB6" w:rsidP="00087087">
      <w:pPr>
        <w:pStyle w:val="EndNoteBibliography"/>
        <w:widowControl/>
        <w:jc w:val="left"/>
      </w:pPr>
      <w:r w:rsidRPr="006F7E9C">
        <w:t>36</w:t>
      </w:r>
      <w:r w:rsidR="003E27CA">
        <w:t xml:space="preserve">. </w:t>
      </w:r>
      <w:proofErr w:type="spellStart"/>
      <w:r w:rsidRPr="006F7E9C">
        <w:t>Lelimousin</w:t>
      </w:r>
      <w:proofErr w:type="spellEnd"/>
      <w:r w:rsidRPr="006F7E9C">
        <w:t>, M.</w:t>
      </w:r>
      <w:r w:rsidR="00130467">
        <w:t>,</w:t>
      </w:r>
      <w:r w:rsidRPr="006F7E9C">
        <w:t xml:space="preserve"> Sansom, M. S. Membrane perturbation by carbon nanotube insertion: pathways to internalization. </w:t>
      </w:r>
      <w:r w:rsidRPr="006F7E9C">
        <w:rPr>
          <w:i/>
        </w:rPr>
        <w:t>Small.</w:t>
      </w:r>
      <w:r w:rsidRPr="006F7E9C">
        <w:t xml:space="preserve"> </w:t>
      </w:r>
      <w:r w:rsidRPr="006F7E9C">
        <w:rPr>
          <w:b/>
        </w:rPr>
        <w:t>9</w:t>
      </w:r>
      <w:r w:rsidRPr="006F7E9C">
        <w:t xml:space="preserve"> (21), 3639-3646</w:t>
      </w:r>
      <w:r w:rsidR="004B38AD" w:rsidRPr="006F7E9C">
        <w:t xml:space="preserve"> </w:t>
      </w:r>
      <w:r w:rsidRPr="006F7E9C">
        <w:t>(2013).</w:t>
      </w:r>
    </w:p>
    <w:p w14:paraId="586D783A" w14:textId="77777777" w:rsidR="00BA3CA1" w:rsidRDefault="00BA3CA1" w:rsidP="00087087">
      <w:pPr>
        <w:pStyle w:val="EndNoteBibliography"/>
        <w:widowControl/>
        <w:jc w:val="left"/>
      </w:pPr>
    </w:p>
    <w:p w14:paraId="62B15E25" w14:textId="3ED9D397" w:rsidR="00A31CB6" w:rsidRPr="006F7E9C" w:rsidRDefault="00A31CB6" w:rsidP="00087087">
      <w:pPr>
        <w:pStyle w:val="EndNoteBibliography"/>
        <w:widowControl/>
        <w:jc w:val="left"/>
      </w:pPr>
      <w:r w:rsidRPr="006F7E9C">
        <w:t>37</w:t>
      </w:r>
      <w:r w:rsidR="003E27CA">
        <w:t xml:space="preserve">. </w:t>
      </w:r>
      <w:r w:rsidRPr="006F7E9C">
        <w:t xml:space="preserve">Thomas, M., </w:t>
      </w:r>
      <w:proofErr w:type="spellStart"/>
      <w:r w:rsidRPr="006F7E9C">
        <w:t>Enciso</w:t>
      </w:r>
      <w:proofErr w:type="spellEnd"/>
      <w:r w:rsidRPr="006F7E9C">
        <w:t>, M.</w:t>
      </w:r>
      <w:r w:rsidR="00130467">
        <w:t>,</w:t>
      </w:r>
      <w:r w:rsidRPr="006F7E9C">
        <w:t xml:space="preserve"> Hilder, T. A. Insertion mechanism and stability of boron nitride nanotubes in lipid bilayers. </w:t>
      </w:r>
      <w:r w:rsidRPr="006F7E9C">
        <w:rPr>
          <w:i/>
        </w:rPr>
        <w:t>J Phys Chem B.</w:t>
      </w:r>
      <w:r w:rsidRPr="006F7E9C">
        <w:t xml:space="preserve"> </w:t>
      </w:r>
      <w:r w:rsidRPr="006F7E9C">
        <w:rPr>
          <w:b/>
        </w:rPr>
        <w:t>119</w:t>
      </w:r>
      <w:r w:rsidRPr="006F7E9C">
        <w:t xml:space="preserve"> (15), 4929-4936</w:t>
      </w:r>
      <w:r w:rsidR="004B38AD" w:rsidRPr="006F7E9C">
        <w:t xml:space="preserve"> </w:t>
      </w:r>
      <w:r w:rsidRPr="006F7E9C">
        <w:t>(2015).</w:t>
      </w:r>
    </w:p>
    <w:p w14:paraId="2B3D3876" w14:textId="77777777" w:rsidR="00BA3CA1" w:rsidRDefault="00BA3CA1" w:rsidP="00087087">
      <w:pPr>
        <w:pStyle w:val="EndNoteBibliography"/>
        <w:widowControl/>
        <w:jc w:val="left"/>
      </w:pPr>
    </w:p>
    <w:p w14:paraId="49758E47" w14:textId="503F8EFE" w:rsidR="00A31CB6" w:rsidRPr="006F7E9C" w:rsidRDefault="00A31CB6" w:rsidP="00087087">
      <w:pPr>
        <w:pStyle w:val="EndNoteBibliography"/>
        <w:widowControl/>
        <w:jc w:val="left"/>
      </w:pPr>
      <w:r w:rsidRPr="006F7E9C">
        <w:t>38</w:t>
      </w:r>
      <w:r w:rsidR="003E27CA">
        <w:t xml:space="preserve">. </w:t>
      </w:r>
      <w:r w:rsidRPr="006F7E9C">
        <w:t>Jin, H., Heller, D. A.</w:t>
      </w:r>
      <w:r w:rsidR="00130467">
        <w:t>,</w:t>
      </w:r>
      <w:r w:rsidRPr="006F7E9C">
        <w:t xml:space="preserve"> Strano, M. S. Single-particle tracking of endocytosis and exocytosis of single-walled carbon nanotubes in NIH-3T3 cells. </w:t>
      </w:r>
      <w:r w:rsidRPr="006F7E9C">
        <w:rPr>
          <w:i/>
        </w:rPr>
        <w:t>Nano Letters.</w:t>
      </w:r>
      <w:r w:rsidRPr="006F7E9C">
        <w:t xml:space="preserve"> </w:t>
      </w:r>
      <w:r w:rsidRPr="006F7E9C">
        <w:rPr>
          <w:b/>
        </w:rPr>
        <w:t>8</w:t>
      </w:r>
      <w:r w:rsidRPr="006F7E9C">
        <w:t xml:space="preserve"> (6), 1577-1585</w:t>
      </w:r>
      <w:r w:rsidR="004B38AD" w:rsidRPr="006F7E9C">
        <w:t xml:space="preserve"> </w:t>
      </w:r>
      <w:r w:rsidRPr="006F7E9C">
        <w:t>(2008).</w:t>
      </w:r>
    </w:p>
    <w:p w14:paraId="563BC153" w14:textId="77777777" w:rsidR="00BA3CA1" w:rsidRDefault="00BA3CA1" w:rsidP="00087087">
      <w:pPr>
        <w:pStyle w:val="EndNoteBibliography"/>
        <w:widowControl/>
        <w:jc w:val="left"/>
      </w:pPr>
    </w:p>
    <w:p w14:paraId="3DE015A8" w14:textId="6CDA5541" w:rsidR="00A31CB6" w:rsidRPr="006F7E9C" w:rsidRDefault="00A31CB6" w:rsidP="00087087">
      <w:pPr>
        <w:pStyle w:val="EndNoteBibliography"/>
        <w:widowControl/>
        <w:jc w:val="left"/>
      </w:pPr>
      <w:r w:rsidRPr="006F7E9C">
        <w:t>39</w:t>
      </w:r>
      <w:r w:rsidR="003E27CA">
        <w:t xml:space="preserve">. </w:t>
      </w:r>
      <w:r w:rsidRPr="006F7E9C">
        <w:t>Jin, H., Heller, D. A., Sharma, R.</w:t>
      </w:r>
      <w:r w:rsidR="00130467">
        <w:t>,</w:t>
      </w:r>
      <w:r w:rsidRPr="006F7E9C">
        <w:t xml:space="preserve"> Strano, M. S. Size-dependent cellular uptake and expulsion of single-walled carbon nanotubes: single particle tracking and a generic uptake model for nanoparticles. </w:t>
      </w:r>
      <w:r w:rsidRPr="006F7E9C">
        <w:rPr>
          <w:i/>
        </w:rPr>
        <w:t>American Chemical Society Nano.</w:t>
      </w:r>
      <w:r w:rsidRPr="006F7E9C">
        <w:t xml:space="preserve"> </w:t>
      </w:r>
      <w:r w:rsidRPr="006F7E9C">
        <w:rPr>
          <w:b/>
        </w:rPr>
        <w:t>3</w:t>
      </w:r>
      <w:r w:rsidRPr="006F7E9C">
        <w:t xml:space="preserve"> (1), 149-158</w:t>
      </w:r>
      <w:r w:rsidR="004B38AD" w:rsidRPr="006F7E9C">
        <w:t xml:space="preserve"> </w:t>
      </w:r>
      <w:r w:rsidRPr="006F7E9C">
        <w:t>(2009).</w:t>
      </w:r>
    </w:p>
    <w:p w14:paraId="400AB5B0" w14:textId="77777777" w:rsidR="00BA3CA1" w:rsidRDefault="00BA3CA1" w:rsidP="00087087">
      <w:pPr>
        <w:pStyle w:val="EndNoteBibliography"/>
        <w:widowControl/>
        <w:jc w:val="left"/>
      </w:pPr>
    </w:p>
    <w:p w14:paraId="58AB9C08" w14:textId="0F058EEF" w:rsidR="00A31CB6" w:rsidRPr="006F7E9C" w:rsidRDefault="00A31CB6" w:rsidP="00087087">
      <w:pPr>
        <w:pStyle w:val="EndNoteBibliography"/>
        <w:widowControl/>
        <w:jc w:val="left"/>
      </w:pPr>
      <w:r w:rsidRPr="006F7E9C">
        <w:t>40</w:t>
      </w:r>
      <w:r w:rsidR="003E27CA">
        <w:t xml:space="preserve">. </w:t>
      </w:r>
      <w:r w:rsidRPr="006F7E9C">
        <w:t>Ruggiero, A.</w:t>
      </w:r>
      <w:r w:rsidR="00106D1A" w:rsidRPr="006F7E9C">
        <w:rPr>
          <w:i/>
        </w:rPr>
        <w:t xml:space="preserve"> et al.</w:t>
      </w:r>
      <w:r w:rsidRPr="006F7E9C">
        <w:t xml:space="preserve"> Paradoxical glomerular filtration of carbon nanotubes. </w:t>
      </w:r>
      <w:r w:rsidRPr="006F7E9C">
        <w:rPr>
          <w:i/>
        </w:rPr>
        <w:t>Proceedings of the National Academy of Sciences of the United States of America.</w:t>
      </w:r>
      <w:r w:rsidR="00106D1A" w:rsidRPr="006F7E9C">
        <w:t xml:space="preserve"> </w:t>
      </w:r>
      <w:r w:rsidRPr="006F7E9C">
        <w:rPr>
          <w:b/>
        </w:rPr>
        <w:t>107</w:t>
      </w:r>
      <w:r w:rsidRPr="006F7E9C">
        <w:t xml:space="preserve"> (27), 12369-12374</w:t>
      </w:r>
      <w:r w:rsidR="004B38AD" w:rsidRPr="006F7E9C">
        <w:t xml:space="preserve"> </w:t>
      </w:r>
      <w:r w:rsidRPr="006F7E9C">
        <w:t>(2010).</w:t>
      </w:r>
    </w:p>
    <w:p w14:paraId="020A8F28" w14:textId="3A04044A" w:rsidR="009726EE" w:rsidRPr="006F7E9C" w:rsidRDefault="00A31CB6" w:rsidP="004B38AD">
      <w:pPr>
        <w:widowControl/>
        <w:jc w:val="left"/>
      </w:pPr>
      <w:r w:rsidRPr="006F7E9C">
        <w:rPr>
          <w:color w:val="808080" w:themeColor="background1" w:themeShade="80"/>
        </w:rPr>
        <w:fldChar w:fldCharType="end"/>
      </w:r>
    </w:p>
    <w:sectPr w:rsidR="009726EE" w:rsidRPr="006F7E9C" w:rsidSect="00106D1A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F8A48C" w14:textId="77777777" w:rsidR="0091066C" w:rsidRDefault="0091066C" w:rsidP="00621C4E">
      <w:r>
        <w:separator/>
      </w:r>
    </w:p>
  </w:endnote>
  <w:endnote w:type="continuationSeparator" w:id="0">
    <w:p w14:paraId="015CA492" w14:textId="77777777" w:rsidR="0091066C" w:rsidRDefault="0091066C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DD2F06" w:rsidRDefault="00DD2F06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32BFDDE" w14:textId="77777777" w:rsidR="0091066C" w:rsidRDefault="0091066C" w:rsidP="00621C4E">
      <w:r>
        <w:separator/>
      </w:r>
    </w:p>
  </w:footnote>
  <w:footnote w:type="continuationSeparator" w:id="0">
    <w:p w14:paraId="1BA1AF5D" w14:textId="77777777" w:rsidR="0091066C" w:rsidRDefault="0091066C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41A010C3" w:rsidR="00DD2F06" w:rsidRPr="006F06E4" w:rsidRDefault="00DD2F06" w:rsidP="00106D1A">
    <w:pPr>
      <w:pStyle w:val="Header"/>
      <w:tabs>
        <w:tab w:val="left" w:pos="2655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0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1" w15:restartNumberingAfterBreak="0">
    <w:nsid w:val="49D36000"/>
    <w:multiLevelType w:val="multilevel"/>
    <w:tmpl w:val="DD6E8372"/>
    <w:lvl w:ilvl="0">
      <w:start w:val="1"/>
      <w:numFmt w:val="decimal"/>
      <w:suff w:val="space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suff w:val="space"/>
      <w:lvlText w:val="%1.%2."/>
      <w:lvlJc w:val="left"/>
      <w:pPr>
        <w:ind w:left="780" w:hanging="420"/>
      </w:pPr>
      <w:rPr>
        <w:rFonts w:hint="default"/>
        <w:b w:val="0"/>
      </w:rPr>
    </w:lvl>
    <w:lvl w:ilvl="2">
      <w:start w:val="1"/>
      <w:numFmt w:val="decimal"/>
      <w:isLgl/>
      <w:suff w:val="space"/>
      <w:lvlText w:val="%1.%2.%3."/>
      <w:lvlJc w:val="left"/>
      <w:pPr>
        <w:ind w:left="1080" w:hanging="720"/>
      </w:pPr>
      <w:rPr>
        <w:rFonts w:hint="default"/>
        <w:b w:val="0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  <w:b/>
      </w:rPr>
    </w:lvl>
  </w:abstractNum>
  <w:abstractNum w:abstractNumId="1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B4F0924"/>
    <w:multiLevelType w:val="multilevel"/>
    <w:tmpl w:val="6DEC6826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4"/>
      <w:numFmt w:val="decimal"/>
      <w:suff w:val="space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750E6778"/>
    <w:multiLevelType w:val="hybridMultilevel"/>
    <w:tmpl w:val="D618F116"/>
    <w:lvl w:ilvl="0" w:tplc="61FED23C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5"/>
  </w:num>
  <w:num w:numId="3">
    <w:abstractNumId w:val="3"/>
  </w:num>
  <w:num w:numId="4">
    <w:abstractNumId w:val="13"/>
  </w:num>
  <w:num w:numId="5">
    <w:abstractNumId w:val="6"/>
  </w:num>
  <w:num w:numId="6">
    <w:abstractNumId w:val="12"/>
  </w:num>
  <w:num w:numId="7">
    <w:abstractNumId w:val="0"/>
  </w:num>
  <w:num w:numId="8">
    <w:abstractNumId w:val="7"/>
  </w:num>
  <w:num w:numId="9">
    <w:abstractNumId w:val="8"/>
  </w:num>
  <w:num w:numId="10">
    <w:abstractNumId w:val="14"/>
  </w:num>
  <w:num w:numId="11">
    <w:abstractNumId w:val="18"/>
  </w:num>
  <w:num w:numId="12">
    <w:abstractNumId w:val="1"/>
  </w:num>
  <w:num w:numId="13">
    <w:abstractNumId w:val="16"/>
  </w:num>
  <w:num w:numId="14">
    <w:abstractNumId w:val="23"/>
  </w:num>
  <w:num w:numId="15">
    <w:abstractNumId w:val="9"/>
  </w:num>
  <w:num w:numId="16">
    <w:abstractNumId w:val="5"/>
  </w:num>
  <w:num w:numId="17">
    <w:abstractNumId w:val="17"/>
  </w:num>
  <w:num w:numId="18">
    <w:abstractNumId w:val="10"/>
  </w:num>
  <w:num w:numId="19">
    <w:abstractNumId w:val="19"/>
  </w:num>
  <w:num w:numId="20">
    <w:abstractNumId w:val="2"/>
  </w:num>
  <w:num w:numId="21">
    <w:abstractNumId w:val="21"/>
  </w:num>
  <w:num w:numId="22">
    <w:abstractNumId w:val="11"/>
  </w:num>
  <w:num w:numId="23">
    <w:abstractNumId w:val="20"/>
  </w:num>
  <w:num w:numId="24">
    <w:abstractNumId w:val="22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0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2sxs0v1v5awfezsf5xaasdf90a9f0xxdte&quot;&gt;My EndNote Library&lt;record-ids&gt;&lt;item&gt;3&lt;/item&gt;&lt;item&gt;4&lt;/item&gt;&lt;item&gt;28&lt;/item&gt;&lt;item&gt;29&lt;/item&gt;&lt;item&gt;30&lt;/item&gt;&lt;item&gt;31&lt;/item&gt;&lt;item&gt;89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72&lt;/item&gt;&lt;item&gt;173&lt;/item&gt;&lt;item&gt;176&lt;/item&gt;&lt;item&gt;178&lt;/item&gt;&lt;item&gt;180&lt;/item&gt;&lt;item&gt;184&lt;/item&gt;&lt;item&gt;186&lt;/item&gt;&lt;/record-ids&gt;&lt;/item&gt;&lt;/Libraries&gt;"/>
  </w:docVars>
  <w:rsids>
    <w:rsidRoot w:val="00EE705F"/>
    <w:rsid w:val="0000096F"/>
    <w:rsid w:val="00000B54"/>
    <w:rsid w:val="00001169"/>
    <w:rsid w:val="00001806"/>
    <w:rsid w:val="00002949"/>
    <w:rsid w:val="00005815"/>
    <w:rsid w:val="000078FE"/>
    <w:rsid w:val="00007DBC"/>
    <w:rsid w:val="00007EA1"/>
    <w:rsid w:val="000100F0"/>
    <w:rsid w:val="00012FF9"/>
    <w:rsid w:val="00014314"/>
    <w:rsid w:val="00017E9F"/>
    <w:rsid w:val="00021434"/>
    <w:rsid w:val="00021774"/>
    <w:rsid w:val="00021B2B"/>
    <w:rsid w:val="00021DF3"/>
    <w:rsid w:val="00023869"/>
    <w:rsid w:val="00024598"/>
    <w:rsid w:val="000252EC"/>
    <w:rsid w:val="00027BC9"/>
    <w:rsid w:val="00027CB7"/>
    <w:rsid w:val="00032769"/>
    <w:rsid w:val="00033412"/>
    <w:rsid w:val="0003382F"/>
    <w:rsid w:val="00034B82"/>
    <w:rsid w:val="00035D5B"/>
    <w:rsid w:val="00036BC8"/>
    <w:rsid w:val="00037270"/>
    <w:rsid w:val="00037B58"/>
    <w:rsid w:val="00041369"/>
    <w:rsid w:val="0004198D"/>
    <w:rsid w:val="00043E52"/>
    <w:rsid w:val="000468B5"/>
    <w:rsid w:val="000476E2"/>
    <w:rsid w:val="00050179"/>
    <w:rsid w:val="00050B72"/>
    <w:rsid w:val="00051B73"/>
    <w:rsid w:val="000531F0"/>
    <w:rsid w:val="000540D5"/>
    <w:rsid w:val="000545AA"/>
    <w:rsid w:val="00056376"/>
    <w:rsid w:val="000566AB"/>
    <w:rsid w:val="00056E7F"/>
    <w:rsid w:val="00060ABE"/>
    <w:rsid w:val="00061A50"/>
    <w:rsid w:val="00064104"/>
    <w:rsid w:val="0006533A"/>
    <w:rsid w:val="00065711"/>
    <w:rsid w:val="00065B0E"/>
    <w:rsid w:val="00066025"/>
    <w:rsid w:val="00067CAA"/>
    <w:rsid w:val="00070192"/>
    <w:rsid w:val="000701D1"/>
    <w:rsid w:val="000719C9"/>
    <w:rsid w:val="00072889"/>
    <w:rsid w:val="00073216"/>
    <w:rsid w:val="0007350B"/>
    <w:rsid w:val="00073ED0"/>
    <w:rsid w:val="000773A9"/>
    <w:rsid w:val="00080A20"/>
    <w:rsid w:val="0008220C"/>
    <w:rsid w:val="00082796"/>
    <w:rsid w:val="000831D5"/>
    <w:rsid w:val="00087087"/>
    <w:rsid w:val="00087972"/>
    <w:rsid w:val="00087C0A"/>
    <w:rsid w:val="00091DA3"/>
    <w:rsid w:val="0009221F"/>
    <w:rsid w:val="00093BC4"/>
    <w:rsid w:val="000944AB"/>
    <w:rsid w:val="000969D5"/>
    <w:rsid w:val="00097929"/>
    <w:rsid w:val="00097E08"/>
    <w:rsid w:val="000A02BA"/>
    <w:rsid w:val="000A1100"/>
    <w:rsid w:val="000A1E80"/>
    <w:rsid w:val="000A22B9"/>
    <w:rsid w:val="000A2BC0"/>
    <w:rsid w:val="000A3B70"/>
    <w:rsid w:val="000A40DE"/>
    <w:rsid w:val="000A4253"/>
    <w:rsid w:val="000A491B"/>
    <w:rsid w:val="000A5153"/>
    <w:rsid w:val="000A5D1A"/>
    <w:rsid w:val="000B10AE"/>
    <w:rsid w:val="000B2716"/>
    <w:rsid w:val="000B30BF"/>
    <w:rsid w:val="000B3858"/>
    <w:rsid w:val="000B566B"/>
    <w:rsid w:val="000B662E"/>
    <w:rsid w:val="000B725A"/>
    <w:rsid w:val="000B7294"/>
    <w:rsid w:val="000B75D0"/>
    <w:rsid w:val="000C06A4"/>
    <w:rsid w:val="000C0F96"/>
    <w:rsid w:val="000C1CF8"/>
    <w:rsid w:val="000C49CF"/>
    <w:rsid w:val="000C52E9"/>
    <w:rsid w:val="000C5388"/>
    <w:rsid w:val="000C5CDC"/>
    <w:rsid w:val="000C65DC"/>
    <w:rsid w:val="000C66F3"/>
    <w:rsid w:val="000C6900"/>
    <w:rsid w:val="000D2904"/>
    <w:rsid w:val="000D2AD1"/>
    <w:rsid w:val="000D31E8"/>
    <w:rsid w:val="000D5A50"/>
    <w:rsid w:val="000D6843"/>
    <w:rsid w:val="000D76E4"/>
    <w:rsid w:val="000E1CE0"/>
    <w:rsid w:val="000E3010"/>
    <w:rsid w:val="000E3727"/>
    <w:rsid w:val="000E3816"/>
    <w:rsid w:val="000E4F77"/>
    <w:rsid w:val="000E5320"/>
    <w:rsid w:val="000E6FA2"/>
    <w:rsid w:val="000F074D"/>
    <w:rsid w:val="000F265C"/>
    <w:rsid w:val="000F27AD"/>
    <w:rsid w:val="000F2913"/>
    <w:rsid w:val="000F2DF4"/>
    <w:rsid w:val="000F3AFA"/>
    <w:rsid w:val="000F3F13"/>
    <w:rsid w:val="000F5712"/>
    <w:rsid w:val="000F6611"/>
    <w:rsid w:val="000F7E22"/>
    <w:rsid w:val="00102573"/>
    <w:rsid w:val="001025A5"/>
    <w:rsid w:val="0010291D"/>
    <w:rsid w:val="00104237"/>
    <w:rsid w:val="00104711"/>
    <w:rsid w:val="001057E1"/>
    <w:rsid w:val="00106148"/>
    <w:rsid w:val="00106D1A"/>
    <w:rsid w:val="00107BF2"/>
    <w:rsid w:val="001104F3"/>
    <w:rsid w:val="00111C26"/>
    <w:rsid w:val="00111D10"/>
    <w:rsid w:val="00112EEB"/>
    <w:rsid w:val="00112FDB"/>
    <w:rsid w:val="00113463"/>
    <w:rsid w:val="0011419F"/>
    <w:rsid w:val="00114274"/>
    <w:rsid w:val="00122A44"/>
    <w:rsid w:val="00123B9F"/>
    <w:rsid w:val="00124191"/>
    <w:rsid w:val="001252A5"/>
    <w:rsid w:val="0012563A"/>
    <w:rsid w:val="001265F5"/>
    <w:rsid w:val="00130467"/>
    <w:rsid w:val="00130700"/>
    <w:rsid w:val="001313A7"/>
    <w:rsid w:val="0013276F"/>
    <w:rsid w:val="001334E3"/>
    <w:rsid w:val="00133889"/>
    <w:rsid w:val="0013443D"/>
    <w:rsid w:val="00134AEF"/>
    <w:rsid w:val="001359E8"/>
    <w:rsid w:val="0013621E"/>
    <w:rsid w:val="0013642E"/>
    <w:rsid w:val="0013758D"/>
    <w:rsid w:val="00140669"/>
    <w:rsid w:val="001451B1"/>
    <w:rsid w:val="001452A7"/>
    <w:rsid w:val="00150F7D"/>
    <w:rsid w:val="00151897"/>
    <w:rsid w:val="00152A23"/>
    <w:rsid w:val="0015716C"/>
    <w:rsid w:val="001575E5"/>
    <w:rsid w:val="00160943"/>
    <w:rsid w:val="00162CB7"/>
    <w:rsid w:val="00164A58"/>
    <w:rsid w:val="0016525F"/>
    <w:rsid w:val="00165C70"/>
    <w:rsid w:val="001669E0"/>
    <w:rsid w:val="00171E5B"/>
    <w:rsid w:val="00171F94"/>
    <w:rsid w:val="00174BBE"/>
    <w:rsid w:val="00175D4E"/>
    <w:rsid w:val="00176200"/>
    <w:rsid w:val="0017668A"/>
    <w:rsid w:val="001766FE"/>
    <w:rsid w:val="001771E7"/>
    <w:rsid w:val="00177A69"/>
    <w:rsid w:val="00182605"/>
    <w:rsid w:val="00182F6F"/>
    <w:rsid w:val="001838A1"/>
    <w:rsid w:val="001845D9"/>
    <w:rsid w:val="001865D1"/>
    <w:rsid w:val="001874AD"/>
    <w:rsid w:val="001877CE"/>
    <w:rsid w:val="00187BF1"/>
    <w:rsid w:val="001911FF"/>
    <w:rsid w:val="00192006"/>
    <w:rsid w:val="00193180"/>
    <w:rsid w:val="0019394F"/>
    <w:rsid w:val="00194450"/>
    <w:rsid w:val="00194A37"/>
    <w:rsid w:val="00195E55"/>
    <w:rsid w:val="00196CBF"/>
    <w:rsid w:val="00197BFE"/>
    <w:rsid w:val="001A1704"/>
    <w:rsid w:val="001A45C0"/>
    <w:rsid w:val="001A6BE5"/>
    <w:rsid w:val="001A707F"/>
    <w:rsid w:val="001A72CB"/>
    <w:rsid w:val="001A73F6"/>
    <w:rsid w:val="001A7F2B"/>
    <w:rsid w:val="001B1519"/>
    <w:rsid w:val="001B1FD0"/>
    <w:rsid w:val="001B2E2D"/>
    <w:rsid w:val="001B5A23"/>
    <w:rsid w:val="001B5CD2"/>
    <w:rsid w:val="001B6CB0"/>
    <w:rsid w:val="001C0BEE"/>
    <w:rsid w:val="001C1E49"/>
    <w:rsid w:val="001C2A98"/>
    <w:rsid w:val="001C3316"/>
    <w:rsid w:val="001C61F1"/>
    <w:rsid w:val="001D0FAC"/>
    <w:rsid w:val="001D1FDC"/>
    <w:rsid w:val="001D30DD"/>
    <w:rsid w:val="001D3266"/>
    <w:rsid w:val="001D3BB2"/>
    <w:rsid w:val="001D3D7D"/>
    <w:rsid w:val="001D3E83"/>
    <w:rsid w:val="001D3FFF"/>
    <w:rsid w:val="001D55B6"/>
    <w:rsid w:val="001D5ACC"/>
    <w:rsid w:val="001D625F"/>
    <w:rsid w:val="001D68BD"/>
    <w:rsid w:val="001D7478"/>
    <w:rsid w:val="001D7523"/>
    <w:rsid w:val="001D7576"/>
    <w:rsid w:val="001E0644"/>
    <w:rsid w:val="001E0FDC"/>
    <w:rsid w:val="001E1011"/>
    <w:rsid w:val="001E14A0"/>
    <w:rsid w:val="001E1E05"/>
    <w:rsid w:val="001E3C64"/>
    <w:rsid w:val="001E5BC9"/>
    <w:rsid w:val="001E6CC7"/>
    <w:rsid w:val="001E7376"/>
    <w:rsid w:val="001F09C6"/>
    <w:rsid w:val="001F225C"/>
    <w:rsid w:val="001F3B61"/>
    <w:rsid w:val="001F4CA2"/>
    <w:rsid w:val="001F74C0"/>
    <w:rsid w:val="00201CFA"/>
    <w:rsid w:val="0020220D"/>
    <w:rsid w:val="00202448"/>
    <w:rsid w:val="00202D15"/>
    <w:rsid w:val="00203388"/>
    <w:rsid w:val="0020366C"/>
    <w:rsid w:val="002040F5"/>
    <w:rsid w:val="002050C6"/>
    <w:rsid w:val="002065AB"/>
    <w:rsid w:val="00210863"/>
    <w:rsid w:val="00211BBF"/>
    <w:rsid w:val="00211F87"/>
    <w:rsid w:val="00212045"/>
    <w:rsid w:val="00212EAE"/>
    <w:rsid w:val="0021350D"/>
    <w:rsid w:val="00214257"/>
    <w:rsid w:val="00214BEE"/>
    <w:rsid w:val="00216301"/>
    <w:rsid w:val="00216EAF"/>
    <w:rsid w:val="00217911"/>
    <w:rsid w:val="002205B8"/>
    <w:rsid w:val="002251C3"/>
    <w:rsid w:val="00225720"/>
    <w:rsid w:val="002259E5"/>
    <w:rsid w:val="00226140"/>
    <w:rsid w:val="00226B0A"/>
    <w:rsid w:val="002274F3"/>
    <w:rsid w:val="00227E40"/>
    <w:rsid w:val="0023094C"/>
    <w:rsid w:val="00234BE3"/>
    <w:rsid w:val="00235A90"/>
    <w:rsid w:val="00236F8E"/>
    <w:rsid w:val="002406A5"/>
    <w:rsid w:val="00241E06"/>
    <w:rsid w:val="00241E48"/>
    <w:rsid w:val="0024214E"/>
    <w:rsid w:val="00242623"/>
    <w:rsid w:val="0024688A"/>
    <w:rsid w:val="00247A5C"/>
    <w:rsid w:val="00250558"/>
    <w:rsid w:val="002511CC"/>
    <w:rsid w:val="00252524"/>
    <w:rsid w:val="002536F3"/>
    <w:rsid w:val="00253F6F"/>
    <w:rsid w:val="00260055"/>
    <w:rsid w:val="00260652"/>
    <w:rsid w:val="00260AEE"/>
    <w:rsid w:val="00261507"/>
    <w:rsid w:val="00261F25"/>
    <w:rsid w:val="0026377B"/>
    <w:rsid w:val="002648A9"/>
    <w:rsid w:val="0026536F"/>
    <w:rsid w:val="0026553C"/>
    <w:rsid w:val="00267891"/>
    <w:rsid w:val="0026789C"/>
    <w:rsid w:val="00267939"/>
    <w:rsid w:val="00267DD5"/>
    <w:rsid w:val="00267F2B"/>
    <w:rsid w:val="00272D43"/>
    <w:rsid w:val="00273B76"/>
    <w:rsid w:val="00273E07"/>
    <w:rsid w:val="00274A0A"/>
    <w:rsid w:val="00274CF3"/>
    <w:rsid w:val="00274F30"/>
    <w:rsid w:val="00277593"/>
    <w:rsid w:val="00280918"/>
    <w:rsid w:val="002811F4"/>
    <w:rsid w:val="00281474"/>
    <w:rsid w:val="00282AF6"/>
    <w:rsid w:val="002846BE"/>
    <w:rsid w:val="00286997"/>
    <w:rsid w:val="00287085"/>
    <w:rsid w:val="00287DFF"/>
    <w:rsid w:val="00287F2E"/>
    <w:rsid w:val="00290AF9"/>
    <w:rsid w:val="00293B5A"/>
    <w:rsid w:val="002967CF"/>
    <w:rsid w:val="00296FFA"/>
    <w:rsid w:val="00297788"/>
    <w:rsid w:val="002A013A"/>
    <w:rsid w:val="002A3BAF"/>
    <w:rsid w:val="002A484B"/>
    <w:rsid w:val="002A63F8"/>
    <w:rsid w:val="002A64A6"/>
    <w:rsid w:val="002A6C53"/>
    <w:rsid w:val="002B4588"/>
    <w:rsid w:val="002B5D35"/>
    <w:rsid w:val="002B7D44"/>
    <w:rsid w:val="002C2901"/>
    <w:rsid w:val="002C2BB5"/>
    <w:rsid w:val="002C3110"/>
    <w:rsid w:val="002C43E6"/>
    <w:rsid w:val="002C47D4"/>
    <w:rsid w:val="002C6407"/>
    <w:rsid w:val="002C6842"/>
    <w:rsid w:val="002C727E"/>
    <w:rsid w:val="002D0D1D"/>
    <w:rsid w:val="002D0F38"/>
    <w:rsid w:val="002D23F4"/>
    <w:rsid w:val="002D408B"/>
    <w:rsid w:val="002D6AC4"/>
    <w:rsid w:val="002D77E3"/>
    <w:rsid w:val="002E23C4"/>
    <w:rsid w:val="002F04B4"/>
    <w:rsid w:val="002F2859"/>
    <w:rsid w:val="002F2CD6"/>
    <w:rsid w:val="002F3F1B"/>
    <w:rsid w:val="002F4007"/>
    <w:rsid w:val="002F4029"/>
    <w:rsid w:val="002F494C"/>
    <w:rsid w:val="002F4BE4"/>
    <w:rsid w:val="002F507A"/>
    <w:rsid w:val="002F50EE"/>
    <w:rsid w:val="002F50F3"/>
    <w:rsid w:val="002F6E3C"/>
    <w:rsid w:val="002F7AAB"/>
    <w:rsid w:val="002F7D6A"/>
    <w:rsid w:val="00300D5F"/>
    <w:rsid w:val="0030117D"/>
    <w:rsid w:val="00301F30"/>
    <w:rsid w:val="00302A52"/>
    <w:rsid w:val="00303C87"/>
    <w:rsid w:val="0030528B"/>
    <w:rsid w:val="003067CB"/>
    <w:rsid w:val="003106AA"/>
    <w:rsid w:val="003108E5"/>
    <w:rsid w:val="00310FB3"/>
    <w:rsid w:val="00311616"/>
    <w:rsid w:val="003120CB"/>
    <w:rsid w:val="0031306B"/>
    <w:rsid w:val="0031324D"/>
    <w:rsid w:val="00313707"/>
    <w:rsid w:val="0031619E"/>
    <w:rsid w:val="003165C8"/>
    <w:rsid w:val="00316922"/>
    <w:rsid w:val="0031722B"/>
    <w:rsid w:val="00320119"/>
    <w:rsid w:val="00320153"/>
    <w:rsid w:val="00320367"/>
    <w:rsid w:val="00320458"/>
    <w:rsid w:val="00320743"/>
    <w:rsid w:val="00320A93"/>
    <w:rsid w:val="0032206C"/>
    <w:rsid w:val="00322871"/>
    <w:rsid w:val="003228B2"/>
    <w:rsid w:val="00322E2E"/>
    <w:rsid w:val="00323D2E"/>
    <w:rsid w:val="003254DC"/>
    <w:rsid w:val="00325B51"/>
    <w:rsid w:val="003268CE"/>
    <w:rsid w:val="00326FB3"/>
    <w:rsid w:val="003316D4"/>
    <w:rsid w:val="00331B8B"/>
    <w:rsid w:val="00331DDF"/>
    <w:rsid w:val="00333822"/>
    <w:rsid w:val="00336715"/>
    <w:rsid w:val="00336C69"/>
    <w:rsid w:val="0034011C"/>
    <w:rsid w:val="00340DFD"/>
    <w:rsid w:val="00342474"/>
    <w:rsid w:val="0034274A"/>
    <w:rsid w:val="00342D82"/>
    <w:rsid w:val="00343A6E"/>
    <w:rsid w:val="003440D4"/>
    <w:rsid w:val="00344954"/>
    <w:rsid w:val="00346414"/>
    <w:rsid w:val="003465CE"/>
    <w:rsid w:val="00347648"/>
    <w:rsid w:val="00350CD7"/>
    <w:rsid w:val="00352D34"/>
    <w:rsid w:val="00355095"/>
    <w:rsid w:val="003550C3"/>
    <w:rsid w:val="00357E4B"/>
    <w:rsid w:val="00360C17"/>
    <w:rsid w:val="00360F30"/>
    <w:rsid w:val="003621C6"/>
    <w:rsid w:val="003622B8"/>
    <w:rsid w:val="0036328F"/>
    <w:rsid w:val="00363F34"/>
    <w:rsid w:val="0036450D"/>
    <w:rsid w:val="00365875"/>
    <w:rsid w:val="00365D51"/>
    <w:rsid w:val="003665A7"/>
    <w:rsid w:val="003669E3"/>
    <w:rsid w:val="00366B76"/>
    <w:rsid w:val="00367FF6"/>
    <w:rsid w:val="0037010C"/>
    <w:rsid w:val="00370840"/>
    <w:rsid w:val="003716DC"/>
    <w:rsid w:val="00371BC3"/>
    <w:rsid w:val="00373051"/>
    <w:rsid w:val="00373B8F"/>
    <w:rsid w:val="00374020"/>
    <w:rsid w:val="00374483"/>
    <w:rsid w:val="00374579"/>
    <w:rsid w:val="00374C44"/>
    <w:rsid w:val="00374F21"/>
    <w:rsid w:val="00376D95"/>
    <w:rsid w:val="00377258"/>
    <w:rsid w:val="00377B52"/>
    <w:rsid w:val="00377FBB"/>
    <w:rsid w:val="003817BB"/>
    <w:rsid w:val="00381F25"/>
    <w:rsid w:val="00385140"/>
    <w:rsid w:val="00390204"/>
    <w:rsid w:val="00390C25"/>
    <w:rsid w:val="00391159"/>
    <w:rsid w:val="003912A5"/>
    <w:rsid w:val="00393953"/>
    <w:rsid w:val="003965B3"/>
    <w:rsid w:val="003A1265"/>
    <w:rsid w:val="003A16FC"/>
    <w:rsid w:val="003A265D"/>
    <w:rsid w:val="003A2F30"/>
    <w:rsid w:val="003A4FCD"/>
    <w:rsid w:val="003A6199"/>
    <w:rsid w:val="003A63C4"/>
    <w:rsid w:val="003B0944"/>
    <w:rsid w:val="003B1593"/>
    <w:rsid w:val="003B3599"/>
    <w:rsid w:val="003B401E"/>
    <w:rsid w:val="003B4381"/>
    <w:rsid w:val="003B4A23"/>
    <w:rsid w:val="003B5087"/>
    <w:rsid w:val="003B6E5A"/>
    <w:rsid w:val="003B72CA"/>
    <w:rsid w:val="003B7784"/>
    <w:rsid w:val="003C1043"/>
    <w:rsid w:val="003C1A30"/>
    <w:rsid w:val="003C427B"/>
    <w:rsid w:val="003C5140"/>
    <w:rsid w:val="003C5524"/>
    <w:rsid w:val="003C63FB"/>
    <w:rsid w:val="003C6779"/>
    <w:rsid w:val="003C70C0"/>
    <w:rsid w:val="003C7643"/>
    <w:rsid w:val="003C7A9D"/>
    <w:rsid w:val="003D1F91"/>
    <w:rsid w:val="003D2998"/>
    <w:rsid w:val="003D2F0A"/>
    <w:rsid w:val="003D3891"/>
    <w:rsid w:val="003D4580"/>
    <w:rsid w:val="003D5D84"/>
    <w:rsid w:val="003D71A9"/>
    <w:rsid w:val="003D74B4"/>
    <w:rsid w:val="003E0F22"/>
    <w:rsid w:val="003E0F4F"/>
    <w:rsid w:val="003E18AC"/>
    <w:rsid w:val="003E210B"/>
    <w:rsid w:val="003E27CA"/>
    <w:rsid w:val="003E2A12"/>
    <w:rsid w:val="003E3384"/>
    <w:rsid w:val="003E548E"/>
    <w:rsid w:val="003E57F1"/>
    <w:rsid w:val="003E682D"/>
    <w:rsid w:val="003F0266"/>
    <w:rsid w:val="003F1017"/>
    <w:rsid w:val="003F1511"/>
    <w:rsid w:val="003F1D6C"/>
    <w:rsid w:val="003F46F6"/>
    <w:rsid w:val="003F61CE"/>
    <w:rsid w:val="003F69DA"/>
    <w:rsid w:val="003F7431"/>
    <w:rsid w:val="00404673"/>
    <w:rsid w:val="0040602C"/>
    <w:rsid w:val="004064D4"/>
    <w:rsid w:val="00410BD2"/>
    <w:rsid w:val="00410F75"/>
    <w:rsid w:val="00411EEB"/>
    <w:rsid w:val="004122E2"/>
    <w:rsid w:val="0041407A"/>
    <w:rsid w:val="004146BF"/>
    <w:rsid w:val="0041481B"/>
    <w:rsid w:val="004148E1"/>
    <w:rsid w:val="00414CFA"/>
    <w:rsid w:val="00420BE9"/>
    <w:rsid w:val="004210D2"/>
    <w:rsid w:val="00422B8F"/>
    <w:rsid w:val="00423AD8"/>
    <w:rsid w:val="00423F26"/>
    <w:rsid w:val="00424C85"/>
    <w:rsid w:val="004260BD"/>
    <w:rsid w:val="00427732"/>
    <w:rsid w:val="0043012F"/>
    <w:rsid w:val="004303C4"/>
    <w:rsid w:val="00430F1F"/>
    <w:rsid w:val="004326EA"/>
    <w:rsid w:val="00433206"/>
    <w:rsid w:val="00434F73"/>
    <w:rsid w:val="004350F3"/>
    <w:rsid w:val="004403CA"/>
    <w:rsid w:val="0044434C"/>
    <w:rsid w:val="0044456B"/>
    <w:rsid w:val="00444797"/>
    <w:rsid w:val="00444D2E"/>
    <w:rsid w:val="00445DAD"/>
    <w:rsid w:val="00447BD1"/>
    <w:rsid w:val="004507F3"/>
    <w:rsid w:val="00450AF4"/>
    <w:rsid w:val="00451C55"/>
    <w:rsid w:val="004535EB"/>
    <w:rsid w:val="004539E8"/>
    <w:rsid w:val="0045496F"/>
    <w:rsid w:val="00455237"/>
    <w:rsid w:val="0045566A"/>
    <w:rsid w:val="00456023"/>
    <w:rsid w:val="004571E8"/>
    <w:rsid w:val="004623EC"/>
    <w:rsid w:val="00462505"/>
    <w:rsid w:val="00466122"/>
    <w:rsid w:val="004671C7"/>
    <w:rsid w:val="00471105"/>
    <w:rsid w:val="00471E1F"/>
    <w:rsid w:val="00472F4D"/>
    <w:rsid w:val="00472FA4"/>
    <w:rsid w:val="004730BF"/>
    <w:rsid w:val="00474DCB"/>
    <w:rsid w:val="00474FC4"/>
    <w:rsid w:val="0047535C"/>
    <w:rsid w:val="00475B57"/>
    <w:rsid w:val="004777AA"/>
    <w:rsid w:val="0047799B"/>
    <w:rsid w:val="004836F5"/>
    <w:rsid w:val="004843A3"/>
    <w:rsid w:val="00485870"/>
    <w:rsid w:val="00485A4C"/>
    <w:rsid w:val="00485FE8"/>
    <w:rsid w:val="00487182"/>
    <w:rsid w:val="00490D67"/>
    <w:rsid w:val="00492598"/>
    <w:rsid w:val="00492EB5"/>
    <w:rsid w:val="00493FCF"/>
    <w:rsid w:val="00494F77"/>
    <w:rsid w:val="00495F05"/>
    <w:rsid w:val="00497721"/>
    <w:rsid w:val="004A0229"/>
    <w:rsid w:val="004A0F43"/>
    <w:rsid w:val="004A35D2"/>
    <w:rsid w:val="004A57DD"/>
    <w:rsid w:val="004A6B4E"/>
    <w:rsid w:val="004A6FAA"/>
    <w:rsid w:val="004A71E4"/>
    <w:rsid w:val="004A74FC"/>
    <w:rsid w:val="004A7957"/>
    <w:rsid w:val="004A7A35"/>
    <w:rsid w:val="004B10CA"/>
    <w:rsid w:val="004B2F00"/>
    <w:rsid w:val="004B38AD"/>
    <w:rsid w:val="004B6E31"/>
    <w:rsid w:val="004B715E"/>
    <w:rsid w:val="004B7CA0"/>
    <w:rsid w:val="004C03A3"/>
    <w:rsid w:val="004C1D66"/>
    <w:rsid w:val="004C31D7"/>
    <w:rsid w:val="004C4AD2"/>
    <w:rsid w:val="004C6D31"/>
    <w:rsid w:val="004D027E"/>
    <w:rsid w:val="004D16A8"/>
    <w:rsid w:val="004D176D"/>
    <w:rsid w:val="004D1F21"/>
    <w:rsid w:val="004D24E9"/>
    <w:rsid w:val="004D25C4"/>
    <w:rsid w:val="004D3D29"/>
    <w:rsid w:val="004D410A"/>
    <w:rsid w:val="004D59D8"/>
    <w:rsid w:val="004D5DA1"/>
    <w:rsid w:val="004D60C7"/>
    <w:rsid w:val="004D6551"/>
    <w:rsid w:val="004D748D"/>
    <w:rsid w:val="004E0C44"/>
    <w:rsid w:val="004E1056"/>
    <w:rsid w:val="004E150F"/>
    <w:rsid w:val="004E1DCA"/>
    <w:rsid w:val="004E23A1"/>
    <w:rsid w:val="004E3489"/>
    <w:rsid w:val="004E358A"/>
    <w:rsid w:val="004E364D"/>
    <w:rsid w:val="004E3AFA"/>
    <w:rsid w:val="004E4383"/>
    <w:rsid w:val="004E449B"/>
    <w:rsid w:val="004E6588"/>
    <w:rsid w:val="004E6A22"/>
    <w:rsid w:val="004E79AE"/>
    <w:rsid w:val="004F015D"/>
    <w:rsid w:val="004F5E65"/>
    <w:rsid w:val="004F6FB1"/>
    <w:rsid w:val="004F796B"/>
    <w:rsid w:val="00501711"/>
    <w:rsid w:val="00501FC5"/>
    <w:rsid w:val="0050232F"/>
    <w:rsid w:val="00502A0A"/>
    <w:rsid w:val="00503249"/>
    <w:rsid w:val="00504765"/>
    <w:rsid w:val="00504A80"/>
    <w:rsid w:val="00505F9C"/>
    <w:rsid w:val="00506038"/>
    <w:rsid w:val="0050657B"/>
    <w:rsid w:val="00506B92"/>
    <w:rsid w:val="00506FD3"/>
    <w:rsid w:val="0050708E"/>
    <w:rsid w:val="00507587"/>
    <w:rsid w:val="00507C50"/>
    <w:rsid w:val="00512850"/>
    <w:rsid w:val="00517BE5"/>
    <w:rsid w:val="00517C3A"/>
    <w:rsid w:val="00524F11"/>
    <w:rsid w:val="005257A1"/>
    <w:rsid w:val="00526311"/>
    <w:rsid w:val="00526DBC"/>
    <w:rsid w:val="00527130"/>
    <w:rsid w:val="00527B6F"/>
    <w:rsid w:val="00527BF4"/>
    <w:rsid w:val="00527DA4"/>
    <w:rsid w:val="00530940"/>
    <w:rsid w:val="00531B3B"/>
    <w:rsid w:val="005324BE"/>
    <w:rsid w:val="00533F89"/>
    <w:rsid w:val="00534381"/>
    <w:rsid w:val="00534E4D"/>
    <w:rsid w:val="00534F6C"/>
    <w:rsid w:val="00535994"/>
    <w:rsid w:val="0053646D"/>
    <w:rsid w:val="0053659B"/>
    <w:rsid w:val="00537424"/>
    <w:rsid w:val="005405E0"/>
    <w:rsid w:val="00540AAD"/>
    <w:rsid w:val="00542C61"/>
    <w:rsid w:val="00543EC1"/>
    <w:rsid w:val="0054409B"/>
    <w:rsid w:val="005446E1"/>
    <w:rsid w:val="00546458"/>
    <w:rsid w:val="00547233"/>
    <w:rsid w:val="0055087C"/>
    <w:rsid w:val="00550C37"/>
    <w:rsid w:val="00552AC3"/>
    <w:rsid w:val="00553413"/>
    <w:rsid w:val="0055475C"/>
    <w:rsid w:val="0055528D"/>
    <w:rsid w:val="00555C0D"/>
    <w:rsid w:val="00557A74"/>
    <w:rsid w:val="0056010D"/>
    <w:rsid w:val="00560E31"/>
    <w:rsid w:val="00560F1F"/>
    <w:rsid w:val="00561385"/>
    <w:rsid w:val="005659A2"/>
    <w:rsid w:val="00565C19"/>
    <w:rsid w:val="00566E74"/>
    <w:rsid w:val="00575C18"/>
    <w:rsid w:val="005775BB"/>
    <w:rsid w:val="00581649"/>
    <w:rsid w:val="00581A2A"/>
    <w:rsid w:val="00581B23"/>
    <w:rsid w:val="0058219C"/>
    <w:rsid w:val="00582E7E"/>
    <w:rsid w:val="00583703"/>
    <w:rsid w:val="00583985"/>
    <w:rsid w:val="005844F9"/>
    <w:rsid w:val="00584995"/>
    <w:rsid w:val="005860F8"/>
    <w:rsid w:val="005863B3"/>
    <w:rsid w:val="0058707F"/>
    <w:rsid w:val="00590D23"/>
    <w:rsid w:val="0059259B"/>
    <w:rsid w:val="005931FE"/>
    <w:rsid w:val="005947FA"/>
    <w:rsid w:val="005957AF"/>
    <w:rsid w:val="005978B7"/>
    <w:rsid w:val="005A25BA"/>
    <w:rsid w:val="005A3A2B"/>
    <w:rsid w:val="005B0072"/>
    <w:rsid w:val="005B0729"/>
    <w:rsid w:val="005B0732"/>
    <w:rsid w:val="005B2B9B"/>
    <w:rsid w:val="005B38A0"/>
    <w:rsid w:val="005B4399"/>
    <w:rsid w:val="005B452E"/>
    <w:rsid w:val="005B491C"/>
    <w:rsid w:val="005B4DBF"/>
    <w:rsid w:val="005B5DE2"/>
    <w:rsid w:val="005B5ECD"/>
    <w:rsid w:val="005B674C"/>
    <w:rsid w:val="005B7383"/>
    <w:rsid w:val="005C1F76"/>
    <w:rsid w:val="005C2970"/>
    <w:rsid w:val="005C3364"/>
    <w:rsid w:val="005C3D11"/>
    <w:rsid w:val="005C53CE"/>
    <w:rsid w:val="005C5E56"/>
    <w:rsid w:val="005C7561"/>
    <w:rsid w:val="005C7619"/>
    <w:rsid w:val="005C7982"/>
    <w:rsid w:val="005D1E57"/>
    <w:rsid w:val="005D2F57"/>
    <w:rsid w:val="005D34F6"/>
    <w:rsid w:val="005D3A35"/>
    <w:rsid w:val="005D40D9"/>
    <w:rsid w:val="005D4F1A"/>
    <w:rsid w:val="005D6667"/>
    <w:rsid w:val="005D6677"/>
    <w:rsid w:val="005D7CCA"/>
    <w:rsid w:val="005E0572"/>
    <w:rsid w:val="005E0666"/>
    <w:rsid w:val="005E08CC"/>
    <w:rsid w:val="005E1884"/>
    <w:rsid w:val="005E666B"/>
    <w:rsid w:val="005E76D6"/>
    <w:rsid w:val="005F028B"/>
    <w:rsid w:val="005F373A"/>
    <w:rsid w:val="005F4F87"/>
    <w:rsid w:val="005F5208"/>
    <w:rsid w:val="005F6B0E"/>
    <w:rsid w:val="005F73C0"/>
    <w:rsid w:val="005F760E"/>
    <w:rsid w:val="005F7B1D"/>
    <w:rsid w:val="00600A06"/>
    <w:rsid w:val="00601149"/>
    <w:rsid w:val="0060222A"/>
    <w:rsid w:val="00604AE8"/>
    <w:rsid w:val="006055BC"/>
    <w:rsid w:val="00605B34"/>
    <w:rsid w:val="00610C1B"/>
    <w:rsid w:val="00610C21"/>
    <w:rsid w:val="00611907"/>
    <w:rsid w:val="00613116"/>
    <w:rsid w:val="006151B1"/>
    <w:rsid w:val="006152D0"/>
    <w:rsid w:val="00616C4D"/>
    <w:rsid w:val="006202A6"/>
    <w:rsid w:val="0062054B"/>
    <w:rsid w:val="00620BCF"/>
    <w:rsid w:val="00621656"/>
    <w:rsid w:val="006216EB"/>
    <w:rsid w:val="00621C4E"/>
    <w:rsid w:val="006235A9"/>
    <w:rsid w:val="006239DF"/>
    <w:rsid w:val="00624EAE"/>
    <w:rsid w:val="006305D7"/>
    <w:rsid w:val="0063260F"/>
    <w:rsid w:val="006338D8"/>
    <w:rsid w:val="006339E3"/>
    <w:rsid w:val="00633A01"/>
    <w:rsid w:val="00633B97"/>
    <w:rsid w:val="00633E7D"/>
    <w:rsid w:val="006341F7"/>
    <w:rsid w:val="00635014"/>
    <w:rsid w:val="00635F5E"/>
    <w:rsid w:val="006369CE"/>
    <w:rsid w:val="00637410"/>
    <w:rsid w:val="006404D9"/>
    <w:rsid w:val="006411CA"/>
    <w:rsid w:val="00642121"/>
    <w:rsid w:val="00644447"/>
    <w:rsid w:val="00644A95"/>
    <w:rsid w:val="00644D19"/>
    <w:rsid w:val="00647742"/>
    <w:rsid w:val="00650793"/>
    <w:rsid w:val="00651610"/>
    <w:rsid w:val="0065205A"/>
    <w:rsid w:val="006536A5"/>
    <w:rsid w:val="00653771"/>
    <w:rsid w:val="006550F0"/>
    <w:rsid w:val="0065636F"/>
    <w:rsid w:val="00657F3D"/>
    <w:rsid w:val="006619C8"/>
    <w:rsid w:val="0066535B"/>
    <w:rsid w:val="006656CB"/>
    <w:rsid w:val="00667459"/>
    <w:rsid w:val="00670E4E"/>
    <w:rsid w:val="00671710"/>
    <w:rsid w:val="00671FBB"/>
    <w:rsid w:val="00673414"/>
    <w:rsid w:val="00675BA7"/>
    <w:rsid w:val="00676079"/>
    <w:rsid w:val="00676ECD"/>
    <w:rsid w:val="00677D0A"/>
    <w:rsid w:val="0068185F"/>
    <w:rsid w:val="00683718"/>
    <w:rsid w:val="00684555"/>
    <w:rsid w:val="00687787"/>
    <w:rsid w:val="006912FA"/>
    <w:rsid w:val="00691CA5"/>
    <w:rsid w:val="006939D9"/>
    <w:rsid w:val="00693D19"/>
    <w:rsid w:val="006949AE"/>
    <w:rsid w:val="00697769"/>
    <w:rsid w:val="006A01CF"/>
    <w:rsid w:val="006A0C2D"/>
    <w:rsid w:val="006A2257"/>
    <w:rsid w:val="006A2261"/>
    <w:rsid w:val="006A22C9"/>
    <w:rsid w:val="006A3EBB"/>
    <w:rsid w:val="006A44ED"/>
    <w:rsid w:val="006A4ABB"/>
    <w:rsid w:val="006A60DD"/>
    <w:rsid w:val="006A71D1"/>
    <w:rsid w:val="006B074C"/>
    <w:rsid w:val="006B0CFC"/>
    <w:rsid w:val="006B15DC"/>
    <w:rsid w:val="006B21AA"/>
    <w:rsid w:val="006B3B84"/>
    <w:rsid w:val="006B4E7C"/>
    <w:rsid w:val="006B5D8C"/>
    <w:rsid w:val="006B72D4"/>
    <w:rsid w:val="006C11CC"/>
    <w:rsid w:val="006C1206"/>
    <w:rsid w:val="006C1AEB"/>
    <w:rsid w:val="006C57FE"/>
    <w:rsid w:val="006C79B6"/>
    <w:rsid w:val="006C7B43"/>
    <w:rsid w:val="006D0578"/>
    <w:rsid w:val="006D2C63"/>
    <w:rsid w:val="006D34B3"/>
    <w:rsid w:val="006D3BDA"/>
    <w:rsid w:val="006D4BC8"/>
    <w:rsid w:val="006D5100"/>
    <w:rsid w:val="006D5BCB"/>
    <w:rsid w:val="006D666A"/>
    <w:rsid w:val="006E07CB"/>
    <w:rsid w:val="006E0819"/>
    <w:rsid w:val="006E09ED"/>
    <w:rsid w:val="006E2BDE"/>
    <w:rsid w:val="006E2DAF"/>
    <w:rsid w:val="006E4B63"/>
    <w:rsid w:val="006E6B7F"/>
    <w:rsid w:val="006E7904"/>
    <w:rsid w:val="006F044E"/>
    <w:rsid w:val="006F06E4"/>
    <w:rsid w:val="006F16A5"/>
    <w:rsid w:val="006F222B"/>
    <w:rsid w:val="006F23E4"/>
    <w:rsid w:val="006F3CE0"/>
    <w:rsid w:val="006F4648"/>
    <w:rsid w:val="006F4793"/>
    <w:rsid w:val="006F48C2"/>
    <w:rsid w:val="006F5567"/>
    <w:rsid w:val="006F602E"/>
    <w:rsid w:val="006F6ABC"/>
    <w:rsid w:val="006F6C5B"/>
    <w:rsid w:val="006F6E2C"/>
    <w:rsid w:val="006F6F00"/>
    <w:rsid w:val="006F76CF"/>
    <w:rsid w:val="006F7B41"/>
    <w:rsid w:val="006F7E9C"/>
    <w:rsid w:val="00700F64"/>
    <w:rsid w:val="00702B5D"/>
    <w:rsid w:val="00703949"/>
    <w:rsid w:val="00703ED2"/>
    <w:rsid w:val="00707B8D"/>
    <w:rsid w:val="00711651"/>
    <w:rsid w:val="00713636"/>
    <w:rsid w:val="00714B8C"/>
    <w:rsid w:val="007159E7"/>
    <w:rsid w:val="0071675D"/>
    <w:rsid w:val="007172DC"/>
    <w:rsid w:val="00720888"/>
    <w:rsid w:val="00720FCA"/>
    <w:rsid w:val="00722376"/>
    <w:rsid w:val="007234C7"/>
    <w:rsid w:val="007240BA"/>
    <w:rsid w:val="00724215"/>
    <w:rsid w:val="00724443"/>
    <w:rsid w:val="00725328"/>
    <w:rsid w:val="007262A9"/>
    <w:rsid w:val="00726C2E"/>
    <w:rsid w:val="00731187"/>
    <w:rsid w:val="0073196A"/>
    <w:rsid w:val="007326F5"/>
    <w:rsid w:val="00735CF5"/>
    <w:rsid w:val="007369D7"/>
    <w:rsid w:val="0074063A"/>
    <w:rsid w:val="00742AA4"/>
    <w:rsid w:val="00743720"/>
    <w:rsid w:val="00743BA1"/>
    <w:rsid w:val="00743CF3"/>
    <w:rsid w:val="007453D6"/>
    <w:rsid w:val="00745F1E"/>
    <w:rsid w:val="00746BFE"/>
    <w:rsid w:val="0075048B"/>
    <w:rsid w:val="007504BA"/>
    <w:rsid w:val="007514CB"/>
    <w:rsid w:val="007515FE"/>
    <w:rsid w:val="00756695"/>
    <w:rsid w:val="007601D0"/>
    <w:rsid w:val="0076109D"/>
    <w:rsid w:val="00765E1D"/>
    <w:rsid w:val="00766E76"/>
    <w:rsid w:val="00767107"/>
    <w:rsid w:val="00767B42"/>
    <w:rsid w:val="0077114E"/>
    <w:rsid w:val="007734D1"/>
    <w:rsid w:val="00773BFD"/>
    <w:rsid w:val="007743B3"/>
    <w:rsid w:val="00774490"/>
    <w:rsid w:val="007765F4"/>
    <w:rsid w:val="00777530"/>
    <w:rsid w:val="00777CB4"/>
    <w:rsid w:val="00781745"/>
    <w:rsid w:val="007819FF"/>
    <w:rsid w:val="00781D9A"/>
    <w:rsid w:val="007831A6"/>
    <w:rsid w:val="00783AE8"/>
    <w:rsid w:val="00784A4C"/>
    <w:rsid w:val="00784BC6"/>
    <w:rsid w:val="0078523D"/>
    <w:rsid w:val="00787577"/>
    <w:rsid w:val="00787D90"/>
    <w:rsid w:val="00791C74"/>
    <w:rsid w:val="00792B33"/>
    <w:rsid w:val="007931DF"/>
    <w:rsid w:val="00794AF7"/>
    <w:rsid w:val="00794CBA"/>
    <w:rsid w:val="00796210"/>
    <w:rsid w:val="00796937"/>
    <w:rsid w:val="007A0172"/>
    <w:rsid w:val="007A155E"/>
    <w:rsid w:val="007A164B"/>
    <w:rsid w:val="007A22F5"/>
    <w:rsid w:val="007A2511"/>
    <w:rsid w:val="007A260E"/>
    <w:rsid w:val="007A32A9"/>
    <w:rsid w:val="007A4D4C"/>
    <w:rsid w:val="007A4DD6"/>
    <w:rsid w:val="007A507F"/>
    <w:rsid w:val="007A5CB9"/>
    <w:rsid w:val="007B0B07"/>
    <w:rsid w:val="007B58A3"/>
    <w:rsid w:val="007B6863"/>
    <w:rsid w:val="007B6B07"/>
    <w:rsid w:val="007B6D43"/>
    <w:rsid w:val="007B7067"/>
    <w:rsid w:val="007B749A"/>
    <w:rsid w:val="007B7BB7"/>
    <w:rsid w:val="007B7C6E"/>
    <w:rsid w:val="007C1459"/>
    <w:rsid w:val="007C196D"/>
    <w:rsid w:val="007C2658"/>
    <w:rsid w:val="007C4D94"/>
    <w:rsid w:val="007C71FE"/>
    <w:rsid w:val="007D02A6"/>
    <w:rsid w:val="007D057B"/>
    <w:rsid w:val="007D0B9E"/>
    <w:rsid w:val="007D0F78"/>
    <w:rsid w:val="007D2B94"/>
    <w:rsid w:val="007D44D7"/>
    <w:rsid w:val="007D5061"/>
    <w:rsid w:val="007D51C8"/>
    <w:rsid w:val="007D621A"/>
    <w:rsid w:val="007E058A"/>
    <w:rsid w:val="007E0591"/>
    <w:rsid w:val="007E0E24"/>
    <w:rsid w:val="007E1E04"/>
    <w:rsid w:val="007E2887"/>
    <w:rsid w:val="007E4564"/>
    <w:rsid w:val="007E5278"/>
    <w:rsid w:val="007E749C"/>
    <w:rsid w:val="007E7B13"/>
    <w:rsid w:val="007F1B5C"/>
    <w:rsid w:val="007F211B"/>
    <w:rsid w:val="007F28DF"/>
    <w:rsid w:val="007F31BD"/>
    <w:rsid w:val="007F3A8B"/>
    <w:rsid w:val="007F4569"/>
    <w:rsid w:val="007F5470"/>
    <w:rsid w:val="007F5479"/>
    <w:rsid w:val="007F56B4"/>
    <w:rsid w:val="007F622B"/>
    <w:rsid w:val="00800870"/>
    <w:rsid w:val="00801257"/>
    <w:rsid w:val="00801C9D"/>
    <w:rsid w:val="00803B0A"/>
    <w:rsid w:val="00804A62"/>
    <w:rsid w:val="00804DED"/>
    <w:rsid w:val="008056DA"/>
    <w:rsid w:val="00805B96"/>
    <w:rsid w:val="00806439"/>
    <w:rsid w:val="008105BE"/>
    <w:rsid w:val="008115A5"/>
    <w:rsid w:val="00811D46"/>
    <w:rsid w:val="00812697"/>
    <w:rsid w:val="0081415D"/>
    <w:rsid w:val="00815A8E"/>
    <w:rsid w:val="00817FD7"/>
    <w:rsid w:val="00820229"/>
    <w:rsid w:val="0082078E"/>
    <w:rsid w:val="00820D17"/>
    <w:rsid w:val="008222F1"/>
    <w:rsid w:val="00822448"/>
    <w:rsid w:val="00822ABE"/>
    <w:rsid w:val="00823CF2"/>
    <w:rsid w:val="008241F5"/>
    <w:rsid w:val="008244D1"/>
    <w:rsid w:val="008248C7"/>
    <w:rsid w:val="0082591D"/>
    <w:rsid w:val="00827F51"/>
    <w:rsid w:val="0083104E"/>
    <w:rsid w:val="008314D6"/>
    <w:rsid w:val="00831BC7"/>
    <w:rsid w:val="00833439"/>
    <w:rsid w:val="008338FE"/>
    <w:rsid w:val="008343BE"/>
    <w:rsid w:val="0083455A"/>
    <w:rsid w:val="00835DFA"/>
    <w:rsid w:val="00836B59"/>
    <w:rsid w:val="0083737D"/>
    <w:rsid w:val="00837E8E"/>
    <w:rsid w:val="00840FB4"/>
    <w:rsid w:val="008410B2"/>
    <w:rsid w:val="00842CD9"/>
    <w:rsid w:val="0084545E"/>
    <w:rsid w:val="00845A5F"/>
    <w:rsid w:val="0084714F"/>
    <w:rsid w:val="008500A0"/>
    <w:rsid w:val="008518DD"/>
    <w:rsid w:val="008524E5"/>
    <w:rsid w:val="0085351C"/>
    <w:rsid w:val="00853E0F"/>
    <w:rsid w:val="008549CA"/>
    <w:rsid w:val="008556C3"/>
    <w:rsid w:val="00855B90"/>
    <w:rsid w:val="0085687C"/>
    <w:rsid w:val="008577EC"/>
    <w:rsid w:val="00861941"/>
    <w:rsid w:val="00863CEF"/>
    <w:rsid w:val="008706C5"/>
    <w:rsid w:val="00873707"/>
    <w:rsid w:val="00873AC1"/>
    <w:rsid w:val="00874B20"/>
    <w:rsid w:val="008763E1"/>
    <w:rsid w:val="0087775C"/>
    <w:rsid w:val="00877E9B"/>
    <w:rsid w:val="00877EC8"/>
    <w:rsid w:val="00880F36"/>
    <w:rsid w:val="00881D0A"/>
    <w:rsid w:val="008838C4"/>
    <w:rsid w:val="00885530"/>
    <w:rsid w:val="00886C42"/>
    <w:rsid w:val="008909B6"/>
    <w:rsid w:val="008910D1"/>
    <w:rsid w:val="00892538"/>
    <w:rsid w:val="00892554"/>
    <w:rsid w:val="0089296C"/>
    <w:rsid w:val="008929FD"/>
    <w:rsid w:val="00893F70"/>
    <w:rsid w:val="00894A48"/>
    <w:rsid w:val="00896ABD"/>
    <w:rsid w:val="008A1D07"/>
    <w:rsid w:val="008A3380"/>
    <w:rsid w:val="008A4A32"/>
    <w:rsid w:val="008A5EF6"/>
    <w:rsid w:val="008A6CEA"/>
    <w:rsid w:val="008A7A9C"/>
    <w:rsid w:val="008B2B21"/>
    <w:rsid w:val="008B2BC0"/>
    <w:rsid w:val="008B4342"/>
    <w:rsid w:val="008B5218"/>
    <w:rsid w:val="008B7102"/>
    <w:rsid w:val="008C2B54"/>
    <w:rsid w:val="008C2D85"/>
    <w:rsid w:val="008C3758"/>
    <w:rsid w:val="008C3800"/>
    <w:rsid w:val="008C3B7D"/>
    <w:rsid w:val="008C49C0"/>
    <w:rsid w:val="008C508E"/>
    <w:rsid w:val="008C523F"/>
    <w:rsid w:val="008C5E9D"/>
    <w:rsid w:val="008D0920"/>
    <w:rsid w:val="008D0F90"/>
    <w:rsid w:val="008D194C"/>
    <w:rsid w:val="008D3715"/>
    <w:rsid w:val="008D4ADF"/>
    <w:rsid w:val="008D5465"/>
    <w:rsid w:val="008D6F66"/>
    <w:rsid w:val="008D7EB7"/>
    <w:rsid w:val="008E1C8D"/>
    <w:rsid w:val="008E3684"/>
    <w:rsid w:val="008E3DE7"/>
    <w:rsid w:val="008E57F5"/>
    <w:rsid w:val="008E5C76"/>
    <w:rsid w:val="008E72A5"/>
    <w:rsid w:val="008E7606"/>
    <w:rsid w:val="008E7D6A"/>
    <w:rsid w:val="008F0991"/>
    <w:rsid w:val="008F1DAA"/>
    <w:rsid w:val="008F3EBD"/>
    <w:rsid w:val="008F5594"/>
    <w:rsid w:val="008F60B2"/>
    <w:rsid w:val="008F64F9"/>
    <w:rsid w:val="008F7454"/>
    <w:rsid w:val="008F7C41"/>
    <w:rsid w:val="0090114A"/>
    <w:rsid w:val="009031E2"/>
    <w:rsid w:val="00903497"/>
    <w:rsid w:val="00907B57"/>
    <w:rsid w:val="0091066C"/>
    <w:rsid w:val="00911242"/>
    <w:rsid w:val="0091276C"/>
    <w:rsid w:val="00913F74"/>
    <w:rsid w:val="00914A8C"/>
    <w:rsid w:val="009165AC"/>
    <w:rsid w:val="0092053F"/>
    <w:rsid w:val="00920810"/>
    <w:rsid w:val="009208A5"/>
    <w:rsid w:val="00922A13"/>
    <w:rsid w:val="0092340A"/>
    <w:rsid w:val="009240AF"/>
    <w:rsid w:val="009257B0"/>
    <w:rsid w:val="0092702F"/>
    <w:rsid w:val="00927BAD"/>
    <w:rsid w:val="00930C48"/>
    <w:rsid w:val="009313D9"/>
    <w:rsid w:val="00931542"/>
    <w:rsid w:val="00935B7F"/>
    <w:rsid w:val="009363FC"/>
    <w:rsid w:val="00937EA8"/>
    <w:rsid w:val="00941293"/>
    <w:rsid w:val="00946372"/>
    <w:rsid w:val="009463EC"/>
    <w:rsid w:val="00946613"/>
    <w:rsid w:val="00950C17"/>
    <w:rsid w:val="00951FAF"/>
    <w:rsid w:val="009538A8"/>
    <w:rsid w:val="00954740"/>
    <w:rsid w:val="009564EB"/>
    <w:rsid w:val="00960D07"/>
    <w:rsid w:val="00961CFA"/>
    <w:rsid w:val="009637B7"/>
    <w:rsid w:val="00963ABC"/>
    <w:rsid w:val="009646DC"/>
    <w:rsid w:val="00965D21"/>
    <w:rsid w:val="00967764"/>
    <w:rsid w:val="00967AB0"/>
    <w:rsid w:val="00970B0E"/>
    <w:rsid w:val="00970BB9"/>
    <w:rsid w:val="00972432"/>
    <w:rsid w:val="009726EE"/>
    <w:rsid w:val="00972D20"/>
    <w:rsid w:val="00973AF8"/>
    <w:rsid w:val="00974206"/>
    <w:rsid w:val="00975573"/>
    <w:rsid w:val="00976D03"/>
    <w:rsid w:val="0097702C"/>
    <w:rsid w:val="00977164"/>
    <w:rsid w:val="00977B30"/>
    <w:rsid w:val="00980B83"/>
    <w:rsid w:val="00981873"/>
    <w:rsid w:val="00982F41"/>
    <w:rsid w:val="00983614"/>
    <w:rsid w:val="00983906"/>
    <w:rsid w:val="00983E5B"/>
    <w:rsid w:val="00983EB2"/>
    <w:rsid w:val="00985090"/>
    <w:rsid w:val="009871E7"/>
    <w:rsid w:val="00987710"/>
    <w:rsid w:val="009904AB"/>
    <w:rsid w:val="00990E6D"/>
    <w:rsid w:val="0099221C"/>
    <w:rsid w:val="00992DF5"/>
    <w:rsid w:val="00995688"/>
    <w:rsid w:val="009958A6"/>
    <w:rsid w:val="0099610F"/>
    <w:rsid w:val="00996456"/>
    <w:rsid w:val="00996E87"/>
    <w:rsid w:val="009975A9"/>
    <w:rsid w:val="009A04F5"/>
    <w:rsid w:val="009A15EF"/>
    <w:rsid w:val="009A38A5"/>
    <w:rsid w:val="009A3955"/>
    <w:rsid w:val="009A4E3D"/>
    <w:rsid w:val="009A6A25"/>
    <w:rsid w:val="009B0FA1"/>
    <w:rsid w:val="009B118B"/>
    <w:rsid w:val="009B1737"/>
    <w:rsid w:val="009B20C1"/>
    <w:rsid w:val="009B2CAC"/>
    <w:rsid w:val="009B3A87"/>
    <w:rsid w:val="009B3D4B"/>
    <w:rsid w:val="009B46DE"/>
    <w:rsid w:val="009B5B99"/>
    <w:rsid w:val="009B61DA"/>
    <w:rsid w:val="009B6EFC"/>
    <w:rsid w:val="009B7E70"/>
    <w:rsid w:val="009C00EB"/>
    <w:rsid w:val="009C1E28"/>
    <w:rsid w:val="009C23EC"/>
    <w:rsid w:val="009C2DF8"/>
    <w:rsid w:val="009C3180"/>
    <w:rsid w:val="009C31BF"/>
    <w:rsid w:val="009C68B7"/>
    <w:rsid w:val="009C733F"/>
    <w:rsid w:val="009D0834"/>
    <w:rsid w:val="009D0A1E"/>
    <w:rsid w:val="009D23C6"/>
    <w:rsid w:val="009D2ACC"/>
    <w:rsid w:val="009D2AE3"/>
    <w:rsid w:val="009D52BC"/>
    <w:rsid w:val="009D782B"/>
    <w:rsid w:val="009D7D0A"/>
    <w:rsid w:val="009E0290"/>
    <w:rsid w:val="009E09D9"/>
    <w:rsid w:val="009E35A2"/>
    <w:rsid w:val="009E37CA"/>
    <w:rsid w:val="009E3A5B"/>
    <w:rsid w:val="009E4301"/>
    <w:rsid w:val="009E4336"/>
    <w:rsid w:val="009E45F7"/>
    <w:rsid w:val="009E5546"/>
    <w:rsid w:val="009E6926"/>
    <w:rsid w:val="009F01B1"/>
    <w:rsid w:val="009F0504"/>
    <w:rsid w:val="009F0596"/>
    <w:rsid w:val="009F0DBB"/>
    <w:rsid w:val="009F1FBB"/>
    <w:rsid w:val="009F2D4D"/>
    <w:rsid w:val="009F3887"/>
    <w:rsid w:val="009F391B"/>
    <w:rsid w:val="009F469D"/>
    <w:rsid w:val="009F5752"/>
    <w:rsid w:val="009F732B"/>
    <w:rsid w:val="00A01FE0"/>
    <w:rsid w:val="00A02315"/>
    <w:rsid w:val="00A030A9"/>
    <w:rsid w:val="00A03963"/>
    <w:rsid w:val="00A03BCB"/>
    <w:rsid w:val="00A03DD2"/>
    <w:rsid w:val="00A04C9F"/>
    <w:rsid w:val="00A05BB2"/>
    <w:rsid w:val="00A070C1"/>
    <w:rsid w:val="00A077B1"/>
    <w:rsid w:val="00A10656"/>
    <w:rsid w:val="00A107EA"/>
    <w:rsid w:val="00A113C0"/>
    <w:rsid w:val="00A12FA6"/>
    <w:rsid w:val="00A1339B"/>
    <w:rsid w:val="00A14ABA"/>
    <w:rsid w:val="00A20E26"/>
    <w:rsid w:val="00A213B4"/>
    <w:rsid w:val="00A21548"/>
    <w:rsid w:val="00A229D8"/>
    <w:rsid w:val="00A23C62"/>
    <w:rsid w:val="00A24CB6"/>
    <w:rsid w:val="00A26AA3"/>
    <w:rsid w:val="00A26CD2"/>
    <w:rsid w:val="00A27667"/>
    <w:rsid w:val="00A31CB6"/>
    <w:rsid w:val="00A32979"/>
    <w:rsid w:val="00A34A67"/>
    <w:rsid w:val="00A3517A"/>
    <w:rsid w:val="00A35904"/>
    <w:rsid w:val="00A35CA5"/>
    <w:rsid w:val="00A37462"/>
    <w:rsid w:val="00A41A1E"/>
    <w:rsid w:val="00A4277F"/>
    <w:rsid w:val="00A428F2"/>
    <w:rsid w:val="00A44043"/>
    <w:rsid w:val="00A459E1"/>
    <w:rsid w:val="00A4780F"/>
    <w:rsid w:val="00A50B13"/>
    <w:rsid w:val="00A52296"/>
    <w:rsid w:val="00A5465D"/>
    <w:rsid w:val="00A55661"/>
    <w:rsid w:val="00A5585F"/>
    <w:rsid w:val="00A558C6"/>
    <w:rsid w:val="00A5662E"/>
    <w:rsid w:val="00A6027E"/>
    <w:rsid w:val="00A6055F"/>
    <w:rsid w:val="00A60BB8"/>
    <w:rsid w:val="00A6199F"/>
    <w:rsid w:val="00A619D6"/>
    <w:rsid w:val="00A61B70"/>
    <w:rsid w:val="00A61FA8"/>
    <w:rsid w:val="00A62D48"/>
    <w:rsid w:val="00A637F4"/>
    <w:rsid w:val="00A65199"/>
    <w:rsid w:val="00A653F8"/>
    <w:rsid w:val="00A65485"/>
    <w:rsid w:val="00A656E5"/>
    <w:rsid w:val="00A65803"/>
    <w:rsid w:val="00A66E05"/>
    <w:rsid w:val="00A70720"/>
    <w:rsid w:val="00A70753"/>
    <w:rsid w:val="00A712D2"/>
    <w:rsid w:val="00A723CA"/>
    <w:rsid w:val="00A7409A"/>
    <w:rsid w:val="00A7573D"/>
    <w:rsid w:val="00A75EFD"/>
    <w:rsid w:val="00A77BCC"/>
    <w:rsid w:val="00A82C8A"/>
    <w:rsid w:val="00A8346B"/>
    <w:rsid w:val="00A8426B"/>
    <w:rsid w:val="00A84918"/>
    <w:rsid w:val="00A84D7B"/>
    <w:rsid w:val="00A852FF"/>
    <w:rsid w:val="00A860BC"/>
    <w:rsid w:val="00A87337"/>
    <w:rsid w:val="00A90C97"/>
    <w:rsid w:val="00A91330"/>
    <w:rsid w:val="00A936AB"/>
    <w:rsid w:val="00A9389D"/>
    <w:rsid w:val="00A93946"/>
    <w:rsid w:val="00A95624"/>
    <w:rsid w:val="00A95A93"/>
    <w:rsid w:val="00A960C8"/>
    <w:rsid w:val="00A96604"/>
    <w:rsid w:val="00AA03DF"/>
    <w:rsid w:val="00AA1B4F"/>
    <w:rsid w:val="00AA21D8"/>
    <w:rsid w:val="00AA453A"/>
    <w:rsid w:val="00AA5396"/>
    <w:rsid w:val="00AA54F3"/>
    <w:rsid w:val="00AA6188"/>
    <w:rsid w:val="00AA694F"/>
    <w:rsid w:val="00AA6B43"/>
    <w:rsid w:val="00AA7D9B"/>
    <w:rsid w:val="00AB0422"/>
    <w:rsid w:val="00AB2606"/>
    <w:rsid w:val="00AB367A"/>
    <w:rsid w:val="00AB46D8"/>
    <w:rsid w:val="00AB51AE"/>
    <w:rsid w:val="00AC01D1"/>
    <w:rsid w:val="00AC2088"/>
    <w:rsid w:val="00AC52A5"/>
    <w:rsid w:val="00AC5E52"/>
    <w:rsid w:val="00AC690A"/>
    <w:rsid w:val="00AC6EFD"/>
    <w:rsid w:val="00AC7151"/>
    <w:rsid w:val="00AC7403"/>
    <w:rsid w:val="00AC7BF2"/>
    <w:rsid w:val="00AD460A"/>
    <w:rsid w:val="00AD62E9"/>
    <w:rsid w:val="00AD6A05"/>
    <w:rsid w:val="00AE0711"/>
    <w:rsid w:val="00AE1D55"/>
    <w:rsid w:val="00AE272B"/>
    <w:rsid w:val="00AE3E3A"/>
    <w:rsid w:val="00AE70C7"/>
    <w:rsid w:val="00AE71E3"/>
    <w:rsid w:val="00AE77B4"/>
    <w:rsid w:val="00AE7C1A"/>
    <w:rsid w:val="00AE7DF8"/>
    <w:rsid w:val="00AF00C5"/>
    <w:rsid w:val="00AF0D9C"/>
    <w:rsid w:val="00AF0EFD"/>
    <w:rsid w:val="00AF13AB"/>
    <w:rsid w:val="00AF17FF"/>
    <w:rsid w:val="00AF1D36"/>
    <w:rsid w:val="00AF280B"/>
    <w:rsid w:val="00AF58EA"/>
    <w:rsid w:val="00AF5F75"/>
    <w:rsid w:val="00AF6001"/>
    <w:rsid w:val="00B006EF"/>
    <w:rsid w:val="00B00E11"/>
    <w:rsid w:val="00B01A16"/>
    <w:rsid w:val="00B01CF0"/>
    <w:rsid w:val="00B03B31"/>
    <w:rsid w:val="00B053D6"/>
    <w:rsid w:val="00B06444"/>
    <w:rsid w:val="00B06FD7"/>
    <w:rsid w:val="00B07E85"/>
    <w:rsid w:val="00B07F45"/>
    <w:rsid w:val="00B1021A"/>
    <w:rsid w:val="00B112ED"/>
    <w:rsid w:val="00B11552"/>
    <w:rsid w:val="00B11F2D"/>
    <w:rsid w:val="00B12C4B"/>
    <w:rsid w:val="00B14560"/>
    <w:rsid w:val="00B1481A"/>
    <w:rsid w:val="00B15A1F"/>
    <w:rsid w:val="00B15FE9"/>
    <w:rsid w:val="00B1744D"/>
    <w:rsid w:val="00B17780"/>
    <w:rsid w:val="00B1795F"/>
    <w:rsid w:val="00B2148A"/>
    <w:rsid w:val="00B220C2"/>
    <w:rsid w:val="00B22878"/>
    <w:rsid w:val="00B230D3"/>
    <w:rsid w:val="00B23DC5"/>
    <w:rsid w:val="00B24011"/>
    <w:rsid w:val="00B24E83"/>
    <w:rsid w:val="00B252BC"/>
    <w:rsid w:val="00B25B32"/>
    <w:rsid w:val="00B265A9"/>
    <w:rsid w:val="00B26FDD"/>
    <w:rsid w:val="00B27540"/>
    <w:rsid w:val="00B32616"/>
    <w:rsid w:val="00B32E98"/>
    <w:rsid w:val="00B33028"/>
    <w:rsid w:val="00B339F0"/>
    <w:rsid w:val="00B346EB"/>
    <w:rsid w:val="00B36C42"/>
    <w:rsid w:val="00B36D66"/>
    <w:rsid w:val="00B37136"/>
    <w:rsid w:val="00B37F19"/>
    <w:rsid w:val="00B406D8"/>
    <w:rsid w:val="00B42EA7"/>
    <w:rsid w:val="00B42F21"/>
    <w:rsid w:val="00B42F6B"/>
    <w:rsid w:val="00B437D0"/>
    <w:rsid w:val="00B439A8"/>
    <w:rsid w:val="00B44B1A"/>
    <w:rsid w:val="00B45F50"/>
    <w:rsid w:val="00B45F5B"/>
    <w:rsid w:val="00B46156"/>
    <w:rsid w:val="00B47273"/>
    <w:rsid w:val="00B477E9"/>
    <w:rsid w:val="00B501F3"/>
    <w:rsid w:val="00B509B5"/>
    <w:rsid w:val="00B50F04"/>
    <w:rsid w:val="00B5337C"/>
    <w:rsid w:val="00B533A6"/>
    <w:rsid w:val="00B53FDE"/>
    <w:rsid w:val="00B55638"/>
    <w:rsid w:val="00B56397"/>
    <w:rsid w:val="00B6027B"/>
    <w:rsid w:val="00B610D4"/>
    <w:rsid w:val="00B6157E"/>
    <w:rsid w:val="00B62533"/>
    <w:rsid w:val="00B62CCF"/>
    <w:rsid w:val="00B635FC"/>
    <w:rsid w:val="00B64924"/>
    <w:rsid w:val="00B65EDB"/>
    <w:rsid w:val="00B67665"/>
    <w:rsid w:val="00B67945"/>
    <w:rsid w:val="00B67AFF"/>
    <w:rsid w:val="00B67F3D"/>
    <w:rsid w:val="00B70B59"/>
    <w:rsid w:val="00B71BF7"/>
    <w:rsid w:val="00B71F11"/>
    <w:rsid w:val="00B720D0"/>
    <w:rsid w:val="00B73245"/>
    <w:rsid w:val="00B73657"/>
    <w:rsid w:val="00B76A07"/>
    <w:rsid w:val="00B772C7"/>
    <w:rsid w:val="00B775A7"/>
    <w:rsid w:val="00B805F7"/>
    <w:rsid w:val="00B81F21"/>
    <w:rsid w:val="00B82172"/>
    <w:rsid w:val="00B828BF"/>
    <w:rsid w:val="00B86B66"/>
    <w:rsid w:val="00B91F2D"/>
    <w:rsid w:val="00B9778B"/>
    <w:rsid w:val="00B97F1B"/>
    <w:rsid w:val="00BA0D91"/>
    <w:rsid w:val="00BA0F26"/>
    <w:rsid w:val="00BA1735"/>
    <w:rsid w:val="00BA19FA"/>
    <w:rsid w:val="00BA2289"/>
    <w:rsid w:val="00BA2861"/>
    <w:rsid w:val="00BA371D"/>
    <w:rsid w:val="00BA3CA1"/>
    <w:rsid w:val="00BA4288"/>
    <w:rsid w:val="00BA624C"/>
    <w:rsid w:val="00BA7973"/>
    <w:rsid w:val="00BB06EC"/>
    <w:rsid w:val="00BB41B3"/>
    <w:rsid w:val="00BB48E5"/>
    <w:rsid w:val="00BB5607"/>
    <w:rsid w:val="00BB5ACA"/>
    <w:rsid w:val="00BB627F"/>
    <w:rsid w:val="00BC0A46"/>
    <w:rsid w:val="00BC2504"/>
    <w:rsid w:val="00BC3823"/>
    <w:rsid w:val="00BC513E"/>
    <w:rsid w:val="00BC5841"/>
    <w:rsid w:val="00BC714B"/>
    <w:rsid w:val="00BD0829"/>
    <w:rsid w:val="00BD2836"/>
    <w:rsid w:val="00BD4C2C"/>
    <w:rsid w:val="00BD5DAE"/>
    <w:rsid w:val="00BD60B4"/>
    <w:rsid w:val="00BD796B"/>
    <w:rsid w:val="00BD7ADD"/>
    <w:rsid w:val="00BE19ED"/>
    <w:rsid w:val="00BE3449"/>
    <w:rsid w:val="00BE3C7C"/>
    <w:rsid w:val="00BE40C0"/>
    <w:rsid w:val="00BE5F4A"/>
    <w:rsid w:val="00BE64C3"/>
    <w:rsid w:val="00BE7AEF"/>
    <w:rsid w:val="00BF02BD"/>
    <w:rsid w:val="00BF09B0"/>
    <w:rsid w:val="00BF0D56"/>
    <w:rsid w:val="00BF1544"/>
    <w:rsid w:val="00BF1B53"/>
    <w:rsid w:val="00BF246D"/>
    <w:rsid w:val="00BF2C89"/>
    <w:rsid w:val="00BF33EA"/>
    <w:rsid w:val="00BF57DD"/>
    <w:rsid w:val="00BF5F39"/>
    <w:rsid w:val="00BF7581"/>
    <w:rsid w:val="00C0067B"/>
    <w:rsid w:val="00C00FD7"/>
    <w:rsid w:val="00C0261A"/>
    <w:rsid w:val="00C03210"/>
    <w:rsid w:val="00C04707"/>
    <w:rsid w:val="00C05180"/>
    <w:rsid w:val="00C06370"/>
    <w:rsid w:val="00C06F06"/>
    <w:rsid w:val="00C06FA5"/>
    <w:rsid w:val="00C07027"/>
    <w:rsid w:val="00C14926"/>
    <w:rsid w:val="00C16021"/>
    <w:rsid w:val="00C16E50"/>
    <w:rsid w:val="00C20FAD"/>
    <w:rsid w:val="00C21083"/>
    <w:rsid w:val="00C224AC"/>
    <w:rsid w:val="00C2375F"/>
    <w:rsid w:val="00C247CB"/>
    <w:rsid w:val="00C24861"/>
    <w:rsid w:val="00C251E8"/>
    <w:rsid w:val="00C32A5F"/>
    <w:rsid w:val="00C32E66"/>
    <w:rsid w:val="00C3355F"/>
    <w:rsid w:val="00C337EA"/>
    <w:rsid w:val="00C3569A"/>
    <w:rsid w:val="00C42C32"/>
    <w:rsid w:val="00C43B76"/>
    <w:rsid w:val="00C43F48"/>
    <w:rsid w:val="00C448FF"/>
    <w:rsid w:val="00C45E57"/>
    <w:rsid w:val="00C46048"/>
    <w:rsid w:val="00C46C5D"/>
    <w:rsid w:val="00C46C90"/>
    <w:rsid w:val="00C51B58"/>
    <w:rsid w:val="00C52F29"/>
    <w:rsid w:val="00C5382C"/>
    <w:rsid w:val="00C56CE6"/>
    <w:rsid w:val="00C5745F"/>
    <w:rsid w:val="00C60005"/>
    <w:rsid w:val="00C61A98"/>
    <w:rsid w:val="00C61D28"/>
    <w:rsid w:val="00C627B4"/>
    <w:rsid w:val="00C62B1C"/>
    <w:rsid w:val="00C63201"/>
    <w:rsid w:val="00C63763"/>
    <w:rsid w:val="00C64E62"/>
    <w:rsid w:val="00C651D5"/>
    <w:rsid w:val="00C65A36"/>
    <w:rsid w:val="00C65CCC"/>
    <w:rsid w:val="00C65D55"/>
    <w:rsid w:val="00C669BF"/>
    <w:rsid w:val="00C673D5"/>
    <w:rsid w:val="00C67F42"/>
    <w:rsid w:val="00C7140A"/>
    <w:rsid w:val="00C722B3"/>
    <w:rsid w:val="00C75BC5"/>
    <w:rsid w:val="00C7618F"/>
    <w:rsid w:val="00C765A9"/>
    <w:rsid w:val="00C77FD6"/>
    <w:rsid w:val="00C80224"/>
    <w:rsid w:val="00C802AB"/>
    <w:rsid w:val="00C803B4"/>
    <w:rsid w:val="00C8156B"/>
    <w:rsid w:val="00C8162D"/>
    <w:rsid w:val="00C81957"/>
    <w:rsid w:val="00C83A0B"/>
    <w:rsid w:val="00C842D0"/>
    <w:rsid w:val="00C84ED1"/>
    <w:rsid w:val="00C85E2B"/>
    <w:rsid w:val="00C86109"/>
    <w:rsid w:val="00C864F7"/>
    <w:rsid w:val="00C9038F"/>
    <w:rsid w:val="00C92AAB"/>
    <w:rsid w:val="00C93963"/>
    <w:rsid w:val="00C94145"/>
    <w:rsid w:val="00C94D2B"/>
    <w:rsid w:val="00C9627F"/>
    <w:rsid w:val="00C96318"/>
    <w:rsid w:val="00C970C6"/>
    <w:rsid w:val="00CA1443"/>
    <w:rsid w:val="00CA1484"/>
    <w:rsid w:val="00CA2435"/>
    <w:rsid w:val="00CA4068"/>
    <w:rsid w:val="00CA533A"/>
    <w:rsid w:val="00CA5896"/>
    <w:rsid w:val="00CA5C02"/>
    <w:rsid w:val="00CB076C"/>
    <w:rsid w:val="00CB1A87"/>
    <w:rsid w:val="00CB32F3"/>
    <w:rsid w:val="00CB37F8"/>
    <w:rsid w:val="00CB46AA"/>
    <w:rsid w:val="00CB4DB7"/>
    <w:rsid w:val="00CB7DC3"/>
    <w:rsid w:val="00CB7F8C"/>
    <w:rsid w:val="00CC059D"/>
    <w:rsid w:val="00CC0957"/>
    <w:rsid w:val="00CC23F6"/>
    <w:rsid w:val="00CC3C38"/>
    <w:rsid w:val="00CD0E2F"/>
    <w:rsid w:val="00CD1BF6"/>
    <w:rsid w:val="00CD1D49"/>
    <w:rsid w:val="00CD2509"/>
    <w:rsid w:val="00CD2F20"/>
    <w:rsid w:val="00CD3225"/>
    <w:rsid w:val="00CD35F4"/>
    <w:rsid w:val="00CD62CA"/>
    <w:rsid w:val="00CD6B20"/>
    <w:rsid w:val="00CE1339"/>
    <w:rsid w:val="00CE14E6"/>
    <w:rsid w:val="00CE317A"/>
    <w:rsid w:val="00CE3C2B"/>
    <w:rsid w:val="00CE4019"/>
    <w:rsid w:val="00CE5087"/>
    <w:rsid w:val="00CE51D9"/>
    <w:rsid w:val="00CE61CC"/>
    <w:rsid w:val="00CE6E42"/>
    <w:rsid w:val="00CE7C2A"/>
    <w:rsid w:val="00CF20B7"/>
    <w:rsid w:val="00CF6692"/>
    <w:rsid w:val="00CF6E22"/>
    <w:rsid w:val="00CF7441"/>
    <w:rsid w:val="00CF7E6C"/>
    <w:rsid w:val="00D00810"/>
    <w:rsid w:val="00D00D16"/>
    <w:rsid w:val="00D0178F"/>
    <w:rsid w:val="00D01A21"/>
    <w:rsid w:val="00D03098"/>
    <w:rsid w:val="00D03C6C"/>
    <w:rsid w:val="00D04760"/>
    <w:rsid w:val="00D04A95"/>
    <w:rsid w:val="00D059BA"/>
    <w:rsid w:val="00D06288"/>
    <w:rsid w:val="00D068C7"/>
    <w:rsid w:val="00D06F79"/>
    <w:rsid w:val="00D076CD"/>
    <w:rsid w:val="00D10DB4"/>
    <w:rsid w:val="00D128A4"/>
    <w:rsid w:val="00D13027"/>
    <w:rsid w:val="00D14E1D"/>
    <w:rsid w:val="00D15131"/>
    <w:rsid w:val="00D16FA2"/>
    <w:rsid w:val="00D17702"/>
    <w:rsid w:val="00D2039F"/>
    <w:rsid w:val="00D20954"/>
    <w:rsid w:val="00D20E78"/>
    <w:rsid w:val="00D21201"/>
    <w:rsid w:val="00D21C39"/>
    <w:rsid w:val="00D21FC6"/>
    <w:rsid w:val="00D2243A"/>
    <w:rsid w:val="00D22A2A"/>
    <w:rsid w:val="00D22F45"/>
    <w:rsid w:val="00D2414B"/>
    <w:rsid w:val="00D2431A"/>
    <w:rsid w:val="00D246C5"/>
    <w:rsid w:val="00D31AF8"/>
    <w:rsid w:val="00D33393"/>
    <w:rsid w:val="00D33D36"/>
    <w:rsid w:val="00D34D94"/>
    <w:rsid w:val="00D36B1F"/>
    <w:rsid w:val="00D36D6C"/>
    <w:rsid w:val="00D409E2"/>
    <w:rsid w:val="00D424F3"/>
    <w:rsid w:val="00D427D7"/>
    <w:rsid w:val="00D43B6D"/>
    <w:rsid w:val="00D44E62"/>
    <w:rsid w:val="00D51570"/>
    <w:rsid w:val="00D5241F"/>
    <w:rsid w:val="00D52538"/>
    <w:rsid w:val="00D556AD"/>
    <w:rsid w:val="00D56D9B"/>
    <w:rsid w:val="00D60381"/>
    <w:rsid w:val="00D60EF4"/>
    <w:rsid w:val="00D60F88"/>
    <w:rsid w:val="00D616DE"/>
    <w:rsid w:val="00D62201"/>
    <w:rsid w:val="00D651D1"/>
    <w:rsid w:val="00D67DA1"/>
    <w:rsid w:val="00D707A4"/>
    <w:rsid w:val="00D70CCF"/>
    <w:rsid w:val="00D717BB"/>
    <w:rsid w:val="00D7226B"/>
    <w:rsid w:val="00D72707"/>
    <w:rsid w:val="00D74500"/>
    <w:rsid w:val="00D74E0C"/>
    <w:rsid w:val="00D74F8F"/>
    <w:rsid w:val="00D75A9C"/>
    <w:rsid w:val="00D75BB8"/>
    <w:rsid w:val="00D825CB"/>
    <w:rsid w:val="00D82C49"/>
    <w:rsid w:val="00D82CC6"/>
    <w:rsid w:val="00D836B4"/>
    <w:rsid w:val="00D8489F"/>
    <w:rsid w:val="00D853B2"/>
    <w:rsid w:val="00D85740"/>
    <w:rsid w:val="00D8724B"/>
    <w:rsid w:val="00D873E9"/>
    <w:rsid w:val="00D904A8"/>
    <w:rsid w:val="00D905B0"/>
    <w:rsid w:val="00D90871"/>
    <w:rsid w:val="00D9155F"/>
    <w:rsid w:val="00D92674"/>
    <w:rsid w:val="00D9403F"/>
    <w:rsid w:val="00D959B4"/>
    <w:rsid w:val="00D964A9"/>
    <w:rsid w:val="00D970BD"/>
    <w:rsid w:val="00D970C2"/>
    <w:rsid w:val="00D97D8C"/>
    <w:rsid w:val="00DA38F3"/>
    <w:rsid w:val="00DA44DE"/>
    <w:rsid w:val="00DA4E82"/>
    <w:rsid w:val="00DA5F25"/>
    <w:rsid w:val="00DA693B"/>
    <w:rsid w:val="00DB1516"/>
    <w:rsid w:val="00DB43B2"/>
    <w:rsid w:val="00DB49B2"/>
    <w:rsid w:val="00DB4AE2"/>
    <w:rsid w:val="00DB620A"/>
    <w:rsid w:val="00DB6D96"/>
    <w:rsid w:val="00DB708A"/>
    <w:rsid w:val="00DC006B"/>
    <w:rsid w:val="00DC0A7F"/>
    <w:rsid w:val="00DC336D"/>
    <w:rsid w:val="00DC3832"/>
    <w:rsid w:val="00DC3EE8"/>
    <w:rsid w:val="00DC70D9"/>
    <w:rsid w:val="00DC791F"/>
    <w:rsid w:val="00DC7A51"/>
    <w:rsid w:val="00DD0ADB"/>
    <w:rsid w:val="00DD2F06"/>
    <w:rsid w:val="00DD3B1E"/>
    <w:rsid w:val="00DD529A"/>
    <w:rsid w:val="00DD5C67"/>
    <w:rsid w:val="00DD6149"/>
    <w:rsid w:val="00DD65FD"/>
    <w:rsid w:val="00DD6A76"/>
    <w:rsid w:val="00DD71EB"/>
    <w:rsid w:val="00DE076E"/>
    <w:rsid w:val="00DE3F42"/>
    <w:rsid w:val="00DE4AD5"/>
    <w:rsid w:val="00DE56BB"/>
    <w:rsid w:val="00DE5B5F"/>
    <w:rsid w:val="00DF21DF"/>
    <w:rsid w:val="00DF5AC1"/>
    <w:rsid w:val="00DF7644"/>
    <w:rsid w:val="00DF7B80"/>
    <w:rsid w:val="00E00696"/>
    <w:rsid w:val="00E017AE"/>
    <w:rsid w:val="00E01F7F"/>
    <w:rsid w:val="00E03651"/>
    <w:rsid w:val="00E03808"/>
    <w:rsid w:val="00E03BDB"/>
    <w:rsid w:val="00E04FDE"/>
    <w:rsid w:val="00E060C2"/>
    <w:rsid w:val="00E06324"/>
    <w:rsid w:val="00E068CA"/>
    <w:rsid w:val="00E06F97"/>
    <w:rsid w:val="00E11EB2"/>
    <w:rsid w:val="00E12FB0"/>
    <w:rsid w:val="00E13686"/>
    <w:rsid w:val="00E136BE"/>
    <w:rsid w:val="00E13F8D"/>
    <w:rsid w:val="00E14814"/>
    <w:rsid w:val="00E1591B"/>
    <w:rsid w:val="00E16A50"/>
    <w:rsid w:val="00E202AF"/>
    <w:rsid w:val="00E203A4"/>
    <w:rsid w:val="00E20B0E"/>
    <w:rsid w:val="00E20C7B"/>
    <w:rsid w:val="00E249D5"/>
    <w:rsid w:val="00E24B82"/>
    <w:rsid w:val="00E26F1B"/>
    <w:rsid w:val="00E26F73"/>
    <w:rsid w:val="00E32BC6"/>
    <w:rsid w:val="00E3329A"/>
    <w:rsid w:val="00E33C68"/>
    <w:rsid w:val="00E34EEB"/>
    <w:rsid w:val="00E356A8"/>
    <w:rsid w:val="00E3590B"/>
    <w:rsid w:val="00E3687C"/>
    <w:rsid w:val="00E368FF"/>
    <w:rsid w:val="00E40957"/>
    <w:rsid w:val="00E415E7"/>
    <w:rsid w:val="00E42B64"/>
    <w:rsid w:val="00E42C80"/>
    <w:rsid w:val="00E44EB9"/>
    <w:rsid w:val="00E46358"/>
    <w:rsid w:val="00E46DCA"/>
    <w:rsid w:val="00E471DC"/>
    <w:rsid w:val="00E50EB4"/>
    <w:rsid w:val="00E532FC"/>
    <w:rsid w:val="00E552BC"/>
    <w:rsid w:val="00E559B4"/>
    <w:rsid w:val="00E55BB0"/>
    <w:rsid w:val="00E55C76"/>
    <w:rsid w:val="00E609E5"/>
    <w:rsid w:val="00E60F27"/>
    <w:rsid w:val="00E62308"/>
    <w:rsid w:val="00E62E69"/>
    <w:rsid w:val="00E645CB"/>
    <w:rsid w:val="00E64D93"/>
    <w:rsid w:val="00E65EDB"/>
    <w:rsid w:val="00E66927"/>
    <w:rsid w:val="00E677B8"/>
    <w:rsid w:val="00E67FA1"/>
    <w:rsid w:val="00E7387D"/>
    <w:rsid w:val="00E73D53"/>
    <w:rsid w:val="00E75111"/>
    <w:rsid w:val="00E754D4"/>
    <w:rsid w:val="00E77296"/>
    <w:rsid w:val="00E80B2C"/>
    <w:rsid w:val="00E81520"/>
    <w:rsid w:val="00E81ADB"/>
    <w:rsid w:val="00E874D8"/>
    <w:rsid w:val="00E900F8"/>
    <w:rsid w:val="00E90C3B"/>
    <w:rsid w:val="00E920B9"/>
    <w:rsid w:val="00E93763"/>
    <w:rsid w:val="00E93C0B"/>
    <w:rsid w:val="00E94CCC"/>
    <w:rsid w:val="00E96C4C"/>
    <w:rsid w:val="00E973E6"/>
    <w:rsid w:val="00E97967"/>
    <w:rsid w:val="00EA0BE6"/>
    <w:rsid w:val="00EA10A5"/>
    <w:rsid w:val="00EA1F58"/>
    <w:rsid w:val="00EA2AAE"/>
    <w:rsid w:val="00EA2EC0"/>
    <w:rsid w:val="00EA427A"/>
    <w:rsid w:val="00EA4C05"/>
    <w:rsid w:val="00EA5A17"/>
    <w:rsid w:val="00EA69D5"/>
    <w:rsid w:val="00EA7115"/>
    <w:rsid w:val="00EA723B"/>
    <w:rsid w:val="00EB0A63"/>
    <w:rsid w:val="00EB28AB"/>
    <w:rsid w:val="00EB2D20"/>
    <w:rsid w:val="00EB36D1"/>
    <w:rsid w:val="00EB4C3B"/>
    <w:rsid w:val="00EB568B"/>
    <w:rsid w:val="00EB5928"/>
    <w:rsid w:val="00EB6350"/>
    <w:rsid w:val="00EB687A"/>
    <w:rsid w:val="00EC12A8"/>
    <w:rsid w:val="00EC2D22"/>
    <w:rsid w:val="00EC2F62"/>
    <w:rsid w:val="00EC378D"/>
    <w:rsid w:val="00EC5C0C"/>
    <w:rsid w:val="00EC62EB"/>
    <w:rsid w:val="00EC6E9F"/>
    <w:rsid w:val="00ED13F4"/>
    <w:rsid w:val="00ED1D28"/>
    <w:rsid w:val="00ED2B39"/>
    <w:rsid w:val="00ED3107"/>
    <w:rsid w:val="00ED34FF"/>
    <w:rsid w:val="00ED44F0"/>
    <w:rsid w:val="00ED4B31"/>
    <w:rsid w:val="00ED4B33"/>
    <w:rsid w:val="00ED61EA"/>
    <w:rsid w:val="00ED7301"/>
    <w:rsid w:val="00ED79FE"/>
    <w:rsid w:val="00ED7DD6"/>
    <w:rsid w:val="00EE060B"/>
    <w:rsid w:val="00EE0BE9"/>
    <w:rsid w:val="00EE1043"/>
    <w:rsid w:val="00EE15A1"/>
    <w:rsid w:val="00EE2A7C"/>
    <w:rsid w:val="00EE2C42"/>
    <w:rsid w:val="00EE341B"/>
    <w:rsid w:val="00EE3EDD"/>
    <w:rsid w:val="00EE4453"/>
    <w:rsid w:val="00EE45DA"/>
    <w:rsid w:val="00EE5FCE"/>
    <w:rsid w:val="00EE6BBD"/>
    <w:rsid w:val="00EE6E1E"/>
    <w:rsid w:val="00EE6FC9"/>
    <w:rsid w:val="00EE705F"/>
    <w:rsid w:val="00EF1462"/>
    <w:rsid w:val="00EF28B9"/>
    <w:rsid w:val="00EF28D0"/>
    <w:rsid w:val="00EF38D9"/>
    <w:rsid w:val="00EF45C1"/>
    <w:rsid w:val="00EF54FD"/>
    <w:rsid w:val="00EF76D6"/>
    <w:rsid w:val="00EF7A2B"/>
    <w:rsid w:val="00F013C5"/>
    <w:rsid w:val="00F0147A"/>
    <w:rsid w:val="00F0346F"/>
    <w:rsid w:val="00F05918"/>
    <w:rsid w:val="00F072DF"/>
    <w:rsid w:val="00F07727"/>
    <w:rsid w:val="00F11F81"/>
    <w:rsid w:val="00F13112"/>
    <w:rsid w:val="00F15670"/>
    <w:rsid w:val="00F15B9E"/>
    <w:rsid w:val="00F16C00"/>
    <w:rsid w:val="00F16FE6"/>
    <w:rsid w:val="00F210F7"/>
    <w:rsid w:val="00F22001"/>
    <w:rsid w:val="00F238BD"/>
    <w:rsid w:val="00F23C9A"/>
    <w:rsid w:val="00F244C6"/>
    <w:rsid w:val="00F24992"/>
    <w:rsid w:val="00F25368"/>
    <w:rsid w:val="00F259CC"/>
    <w:rsid w:val="00F30BBF"/>
    <w:rsid w:val="00F32D20"/>
    <w:rsid w:val="00F32F2F"/>
    <w:rsid w:val="00F33024"/>
    <w:rsid w:val="00F33F3F"/>
    <w:rsid w:val="00F35BDD"/>
    <w:rsid w:val="00F375C8"/>
    <w:rsid w:val="00F400C0"/>
    <w:rsid w:val="00F403FD"/>
    <w:rsid w:val="00F406FE"/>
    <w:rsid w:val="00F41E72"/>
    <w:rsid w:val="00F422C6"/>
    <w:rsid w:val="00F43E1D"/>
    <w:rsid w:val="00F447F1"/>
    <w:rsid w:val="00F44BB9"/>
    <w:rsid w:val="00F45BDF"/>
    <w:rsid w:val="00F47DE7"/>
    <w:rsid w:val="00F50300"/>
    <w:rsid w:val="00F50619"/>
    <w:rsid w:val="00F524EE"/>
    <w:rsid w:val="00F52BA2"/>
    <w:rsid w:val="00F52D1F"/>
    <w:rsid w:val="00F54D6D"/>
    <w:rsid w:val="00F55222"/>
    <w:rsid w:val="00F56E39"/>
    <w:rsid w:val="00F6044A"/>
    <w:rsid w:val="00F60E79"/>
    <w:rsid w:val="00F623E9"/>
    <w:rsid w:val="00F6273D"/>
    <w:rsid w:val="00F62A5E"/>
    <w:rsid w:val="00F63951"/>
    <w:rsid w:val="00F63C86"/>
    <w:rsid w:val="00F63F65"/>
    <w:rsid w:val="00F648A0"/>
    <w:rsid w:val="00F66DD6"/>
    <w:rsid w:val="00F72D3A"/>
    <w:rsid w:val="00F72F78"/>
    <w:rsid w:val="00F73586"/>
    <w:rsid w:val="00F73655"/>
    <w:rsid w:val="00F736A6"/>
    <w:rsid w:val="00F7659B"/>
    <w:rsid w:val="00F766BE"/>
    <w:rsid w:val="00F77EB9"/>
    <w:rsid w:val="00F80635"/>
    <w:rsid w:val="00F815D1"/>
    <w:rsid w:val="00F81E7E"/>
    <w:rsid w:val="00F81F0F"/>
    <w:rsid w:val="00F81F1D"/>
    <w:rsid w:val="00F825F4"/>
    <w:rsid w:val="00F82A26"/>
    <w:rsid w:val="00F85121"/>
    <w:rsid w:val="00F85220"/>
    <w:rsid w:val="00F879BB"/>
    <w:rsid w:val="00F9228D"/>
    <w:rsid w:val="00F92AA1"/>
    <w:rsid w:val="00F932DE"/>
    <w:rsid w:val="00F932F5"/>
    <w:rsid w:val="00F9538B"/>
    <w:rsid w:val="00F95B9B"/>
    <w:rsid w:val="00F963DD"/>
    <w:rsid w:val="00F9641A"/>
    <w:rsid w:val="00F96AB0"/>
    <w:rsid w:val="00F97004"/>
    <w:rsid w:val="00F97905"/>
    <w:rsid w:val="00FA1974"/>
    <w:rsid w:val="00FA2045"/>
    <w:rsid w:val="00FA2B19"/>
    <w:rsid w:val="00FA6B7E"/>
    <w:rsid w:val="00FA6F82"/>
    <w:rsid w:val="00FA7A66"/>
    <w:rsid w:val="00FA7CBB"/>
    <w:rsid w:val="00FB100F"/>
    <w:rsid w:val="00FB1678"/>
    <w:rsid w:val="00FB1AA9"/>
    <w:rsid w:val="00FB2ECB"/>
    <w:rsid w:val="00FB3B2D"/>
    <w:rsid w:val="00FB4B5A"/>
    <w:rsid w:val="00FB5963"/>
    <w:rsid w:val="00FB5DAA"/>
    <w:rsid w:val="00FC01B7"/>
    <w:rsid w:val="00FC04B9"/>
    <w:rsid w:val="00FC161A"/>
    <w:rsid w:val="00FC23D5"/>
    <w:rsid w:val="00FC2FAC"/>
    <w:rsid w:val="00FC35E6"/>
    <w:rsid w:val="00FC40F2"/>
    <w:rsid w:val="00FC4C1A"/>
    <w:rsid w:val="00FC4C82"/>
    <w:rsid w:val="00FC5127"/>
    <w:rsid w:val="00FC6468"/>
    <w:rsid w:val="00FC6B05"/>
    <w:rsid w:val="00FC6B11"/>
    <w:rsid w:val="00FC6D49"/>
    <w:rsid w:val="00FD0593"/>
    <w:rsid w:val="00FD28EA"/>
    <w:rsid w:val="00FD2B71"/>
    <w:rsid w:val="00FD3F69"/>
    <w:rsid w:val="00FD4922"/>
    <w:rsid w:val="00FD5707"/>
    <w:rsid w:val="00FD6461"/>
    <w:rsid w:val="00FD6643"/>
    <w:rsid w:val="00FD7122"/>
    <w:rsid w:val="00FD7907"/>
    <w:rsid w:val="00FE0281"/>
    <w:rsid w:val="00FE1C44"/>
    <w:rsid w:val="00FE1E5B"/>
    <w:rsid w:val="00FE2F38"/>
    <w:rsid w:val="00FE2FAC"/>
    <w:rsid w:val="00FE30CD"/>
    <w:rsid w:val="00FE6316"/>
    <w:rsid w:val="00FE7083"/>
    <w:rsid w:val="00FE71E3"/>
    <w:rsid w:val="00FF019F"/>
    <w:rsid w:val="00FF0C98"/>
    <w:rsid w:val="00FF1656"/>
    <w:rsid w:val="00FF1951"/>
    <w:rsid w:val="00FF1B2A"/>
    <w:rsid w:val="00FF2A81"/>
    <w:rsid w:val="00FF30DE"/>
    <w:rsid w:val="00FF4D51"/>
    <w:rsid w:val="00FF5E3F"/>
    <w:rsid w:val="00FF644B"/>
    <w:rsid w:val="00FF7C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6CD9F1FC-51C6-4C08-A29A-9B086D89DF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Paragraph">
    <w:name w:val="Paragraph"/>
    <w:basedOn w:val="Normal"/>
    <w:rsid w:val="00CD62CA"/>
    <w:pPr>
      <w:widowControl/>
      <w:autoSpaceDE/>
      <w:autoSpaceDN/>
      <w:adjustRightInd/>
      <w:spacing w:before="120"/>
      <w:ind w:firstLine="720"/>
      <w:jc w:val="left"/>
    </w:pPr>
    <w:rPr>
      <w:rFonts w:ascii="Times New Roman" w:hAnsi="Times New Roman" w:cs="Times New Roman"/>
      <w:color w:val="auto"/>
    </w:rPr>
  </w:style>
  <w:style w:type="character" w:customStyle="1" w:styleId="a">
    <w:name w:val="正文文本_"/>
    <w:link w:val="1"/>
    <w:uiPriority w:val="99"/>
    <w:locked/>
    <w:rsid w:val="00CD62CA"/>
    <w:rPr>
      <w:rFonts w:ascii="Arial" w:hAnsi="Arial" w:cs="Arial"/>
      <w:sz w:val="18"/>
      <w:szCs w:val="18"/>
      <w:shd w:val="clear" w:color="auto" w:fill="FFFFFF"/>
    </w:rPr>
  </w:style>
  <w:style w:type="paragraph" w:customStyle="1" w:styleId="1">
    <w:name w:val="正文文本1"/>
    <w:basedOn w:val="Normal"/>
    <w:link w:val="a"/>
    <w:uiPriority w:val="99"/>
    <w:rsid w:val="00CD62CA"/>
    <w:pPr>
      <w:widowControl/>
      <w:shd w:val="clear" w:color="auto" w:fill="FFFFFF"/>
      <w:autoSpaceDE/>
      <w:autoSpaceDN/>
      <w:adjustRightInd/>
      <w:spacing w:before="180" w:after="180" w:line="240" w:lineRule="exact"/>
      <w:ind w:hanging="420"/>
    </w:pPr>
    <w:rPr>
      <w:rFonts w:ascii="Arial" w:hAnsi="Arial" w:cs="Arial"/>
      <w:color w:val="auto"/>
      <w:sz w:val="18"/>
      <w:szCs w:val="18"/>
    </w:rPr>
  </w:style>
  <w:style w:type="character" w:customStyle="1" w:styleId="ilfuvd">
    <w:name w:val="ilfuvd"/>
    <w:basedOn w:val="DefaultParagraphFont"/>
    <w:rsid w:val="003A265D"/>
  </w:style>
  <w:style w:type="paragraph" w:customStyle="1" w:styleId="EndNoteBibliographyTitle">
    <w:name w:val="EndNote Bibliography Title"/>
    <w:basedOn w:val="Normal"/>
    <w:rsid w:val="00C94145"/>
    <w:pPr>
      <w:jc w:val="center"/>
    </w:pPr>
  </w:style>
  <w:style w:type="paragraph" w:customStyle="1" w:styleId="EndNoteBibliography">
    <w:name w:val="EndNote Bibliography"/>
    <w:basedOn w:val="Normal"/>
    <w:rsid w:val="00C94145"/>
  </w:style>
  <w:style w:type="character" w:customStyle="1" w:styleId="st">
    <w:name w:val="st"/>
    <w:basedOn w:val="DefaultParagraphFont"/>
    <w:rsid w:val="00A50B13"/>
  </w:style>
  <w:style w:type="character" w:styleId="LineNumber">
    <w:name w:val="line number"/>
    <w:basedOn w:val="DefaultParagraphFont"/>
    <w:uiPriority w:val="99"/>
    <w:semiHidden/>
    <w:unhideWhenUsed/>
    <w:rsid w:val="00106D1A"/>
  </w:style>
  <w:style w:type="character" w:styleId="UnresolvedMention">
    <w:name w:val="Unresolved Mention"/>
    <w:basedOn w:val="DefaultParagraphFont"/>
    <w:uiPriority w:val="99"/>
    <w:semiHidden/>
    <w:unhideWhenUsed/>
    <w:rsid w:val="005B5EC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824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72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5470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853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629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5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859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6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71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070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11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6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35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304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966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925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300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1805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10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9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1643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193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314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653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841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20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072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41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210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6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8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796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80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1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98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609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612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2513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835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D1061D8-89C9-49AA-B6E1-CCC3FC06BE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6</TotalTime>
  <Pages>12</Pages>
  <Words>7775</Words>
  <Characters>44324</Characters>
  <Application>Microsoft Office Word</Application>
  <DocSecurity>0</DocSecurity>
  <Lines>369</Lines>
  <Paragraphs>1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199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JoVE Editorial</dc:creator>
  <cp:keywords>Aug 2012 rev</cp:keywords>
  <dc:description/>
  <cp:lastModifiedBy>Nam Nguyen</cp:lastModifiedBy>
  <cp:revision>44</cp:revision>
  <cp:lastPrinted>2013-05-29T14:32:00Z</cp:lastPrinted>
  <dcterms:created xsi:type="dcterms:W3CDTF">2018-07-27T19:58:00Z</dcterms:created>
  <dcterms:modified xsi:type="dcterms:W3CDTF">2018-07-31T14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